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7A7332" w14:textId="77777777" w:rsidR="00AA109F" w:rsidRPr="003A557F" w:rsidRDefault="00AA109F" w:rsidP="00AA109F">
      <w:pPr>
        <w:pStyle w:val="SupplementaryMaterial"/>
        <w:rPr>
          <w:b w:val="0"/>
        </w:rPr>
      </w:pPr>
      <w:r w:rsidRPr="003A557F">
        <w:t>Supplementary Material</w:t>
      </w:r>
    </w:p>
    <w:p w14:paraId="5F75BA57" w14:textId="77777777" w:rsidR="00AA109F" w:rsidRDefault="00AA109F" w:rsidP="00AA109F">
      <w:pPr>
        <w:rPr>
          <w:rFonts w:ascii="Times New Roman" w:hAnsi="Times New Roman" w:cs="Times New Roman"/>
          <w:b/>
          <w:bCs/>
          <w:sz w:val="22"/>
          <w:szCs w:val="24"/>
        </w:rPr>
      </w:pPr>
    </w:p>
    <w:p w14:paraId="5E7717F2" w14:textId="2C9EB440" w:rsidR="00AA109F" w:rsidRDefault="00AA109F" w:rsidP="00AA109F">
      <w:pPr>
        <w:rPr>
          <w:rFonts w:ascii="Times New Roman" w:hAnsi="Times New Roman" w:cs="Times New Roman"/>
          <w:b/>
          <w:bCs/>
          <w:sz w:val="22"/>
          <w:szCs w:val="24"/>
        </w:rPr>
      </w:pPr>
      <w:r w:rsidRPr="00322C83">
        <w:rPr>
          <w:rFonts w:ascii="Times New Roman" w:hAnsi="Times New Roman" w:cs="Times New Roman"/>
          <w:b/>
          <w:bCs/>
          <w:sz w:val="22"/>
          <w:szCs w:val="24"/>
        </w:rPr>
        <w:t>Supplementary S1</w:t>
      </w:r>
      <w:r>
        <w:rPr>
          <w:rFonts w:ascii="Times New Roman" w:hAnsi="Times New Roman" w:cs="Times New Roman"/>
          <w:b/>
          <w:bCs/>
          <w:sz w:val="22"/>
          <w:szCs w:val="24"/>
        </w:rPr>
        <w:t>:</w:t>
      </w:r>
      <w:r w:rsidRPr="00322C83">
        <w:rPr>
          <w:rFonts w:ascii="Times New Roman" w:hAnsi="Times New Roman" w:cs="Times New Roman"/>
          <w:b/>
          <w:bCs/>
          <w:sz w:val="22"/>
          <w:szCs w:val="24"/>
        </w:rPr>
        <w:t xml:space="preserve"> Search strategies</w:t>
      </w:r>
    </w:p>
    <w:p w14:paraId="62ED7055" w14:textId="20996AD7" w:rsidR="009B6D89" w:rsidRDefault="009B6D89" w:rsidP="009B6D89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C20150">
        <w:rPr>
          <w:rFonts w:ascii="Times New Roman" w:hAnsi="Times New Roman" w:cs="Times New Roman"/>
          <w:b/>
          <w:bCs/>
          <w:sz w:val="24"/>
          <w:szCs w:val="28"/>
        </w:rPr>
        <w:t>Supplementary S2: Included articles in this review (n=2</w:t>
      </w:r>
      <w:r w:rsidR="00245A01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="0095752B">
        <w:rPr>
          <w:rFonts w:ascii="Times New Roman" w:hAnsi="Times New Roman" w:cs="Times New Roman"/>
          <w:b/>
          <w:bCs/>
          <w:sz w:val="24"/>
          <w:szCs w:val="28"/>
        </w:rPr>
        <w:t>7</w:t>
      </w:r>
      <w:r w:rsidRPr="00C20150">
        <w:rPr>
          <w:rFonts w:ascii="Times New Roman" w:hAnsi="Times New Roman" w:cs="Times New Roman"/>
          <w:b/>
          <w:bCs/>
          <w:sz w:val="24"/>
          <w:szCs w:val="28"/>
        </w:rPr>
        <w:t xml:space="preserve">) </w:t>
      </w:r>
    </w:p>
    <w:p w14:paraId="22D1BA86" w14:textId="77777777" w:rsidR="009B6D89" w:rsidRPr="009B6D89" w:rsidRDefault="009B6D89" w:rsidP="00AA109F">
      <w:pPr>
        <w:rPr>
          <w:rFonts w:ascii="Times New Roman" w:hAnsi="Times New Roman" w:cs="Times New Roman"/>
          <w:b/>
          <w:bCs/>
          <w:sz w:val="22"/>
          <w:szCs w:val="24"/>
        </w:rPr>
      </w:pPr>
    </w:p>
    <w:p w14:paraId="050816EF" w14:textId="5E7D84A9" w:rsidR="00AA109F" w:rsidRDefault="00AA109F">
      <w:pPr>
        <w:widowControl/>
        <w:jc w:val="left"/>
      </w:pPr>
      <w:r>
        <w:br w:type="page"/>
      </w:r>
    </w:p>
    <w:p w14:paraId="7BF8B191" w14:textId="77777777" w:rsidR="00AA109F" w:rsidRPr="00322C83" w:rsidRDefault="00AA109F" w:rsidP="00AA109F">
      <w:pPr>
        <w:outlineLvl w:val="0"/>
        <w:rPr>
          <w:rFonts w:ascii="Times New Roman" w:hAnsi="Times New Roman" w:cs="Times New Roman"/>
          <w:b/>
          <w:bCs/>
          <w:sz w:val="22"/>
          <w:szCs w:val="24"/>
        </w:rPr>
      </w:pPr>
      <w:r w:rsidRPr="00322C83">
        <w:rPr>
          <w:rFonts w:ascii="Times New Roman" w:hAnsi="Times New Roman" w:cs="Times New Roman" w:hint="eastAsia"/>
          <w:b/>
          <w:bCs/>
          <w:sz w:val="22"/>
          <w:szCs w:val="24"/>
        </w:rPr>
        <w:t>Supplementary</w:t>
      </w:r>
      <w:r w:rsidRPr="00322C83">
        <w:rPr>
          <w:rFonts w:ascii="Times New Roman" w:hAnsi="Times New Roman" w:cs="Times New Roman"/>
          <w:b/>
          <w:bCs/>
          <w:sz w:val="22"/>
          <w:szCs w:val="24"/>
        </w:rPr>
        <w:t xml:space="preserve"> S1:  Search strategies</w:t>
      </w:r>
    </w:p>
    <w:tbl>
      <w:tblPr>
        <w:tblStyle w:val="TableGrid"/>
        <w:tblW w:w="8540" w:type="dxa"/>
        <w:jc w:val="center"/>
        <w:tblLook w:val="04A0" w:firstRow="1" w:lastRow="0" w:firstColumn="1" w:lastColumn="0" w:noHBand="0" w:noVBand="1"/>
      </w:tblPr>
      <w:tblGrid>
        <w:gridCol w:w="1167"/>
        <w:gridCol w:w="7356"/>
        <w:gridCol w:w="17"/>
      </w:tblGrid>
      <w:tr w:rsidR="00AA109F" w:rsidRPr="00322C83" w14:paraId="1738017F" w14:textId="77777777" w:rsidTr="00920620">
        <w:trPr>
          <w:trHeight w:val="332"/>
          <w:jc w:val="center"/>
        </w:trPr>
        <w:tc>
          <w:tcPr>
            <w:tcW w:w="8540" w:type="dxa"/>
            <w:gridSpan w:val="3"/>
            <w:shd w:val="clear" w:color="auto" w:fill="B8CCE4" w:themeFill="accent1" w:themeFillTint="66"/>
          </w:tcPr>
          <w:p w14:paraId="55AADEF3" w14:textId="77777777" w:rsidR="00AA109F" w:rsidRPr="00322C83" w:rsidRDefault="00AA109F" w:rsidP="00920620">
            <w:pPr>
              <w:rPr>
                <w:highlight w:val="darkCyan"/>
              </w:rPr>
            </w:pPr>
            <w:bookmarkStart w:id="0" w:name="OLE_LINK1"/>
            <w:r w:rsidRPr="00322C83">
              <w:t xml:space="preserve">1. </w:t>
            </w:r>
            <w:proofErr w:type="spellStart"/>
            <w:r w:rsidRPr="00322C83">
              <w:t>Pubmed</w:t>
            </w:r>
            <w:bookmarkEnd w:id="0"/>
            <w:proofErr w:type="spellEnd"/>
          </w:p>
        </w:tc>
      </w:tr>
      <w:tr w:rsidR="00AA109F" w:rsidRPr="00322C83" w14:paraId="5CE7FD73" w14:textId="77777777" w:rsidTr="00920620">
        <w:trPr>
          <w:trHeight w:val="332"/>
          <w:jc w:val="center"/>
        </w:trPr>
        <w:tc>
          <w:tcPr>
            <w:tcW w:w="1167" w:type="dxa"/>
          </w:tcPr>
          <w:p w14:paraId="5A9E2A38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szCs w:val="21"/>
              </w:rPr>
              <w:t>#1</w:t>
            </w:r>
          </w:p>
        </w:tc>
        <w:tc>
          <w:tcPr>
            <w:tcW w:w="7373" w:type="dxa"/>
            <w:gridSpan w:val="2"/>
            <w:vAlign w:val="center"/>
          </w:tcPr>
          <w:p w14:paraId="00C69252" w14:textId="3B10909C" w:rsidR="00AA109F" w:rsidRPr="00322C83" w:rsidRDefault="00AA109F" w:rsidP="00920620">
            <w:pPr>
              <w:widowControl/>
              <w:jc w:val="left"/>
              <w:textAlignment w:val="center"/>
              <w:rPr>
                <w:szCs w:val="21"/>
              </w:rPr>
            </w:pPr>
            <w:r w:rsidRPr="00322C83">
              <w:rPr>
                <w:szCs w:val="21"/>
              </w:rPr>
              <w:t xml:space="preserve">Search </w:t>
            </w:r>
            <w:r w:rsidRPr="00322C83">
              <w:t>"</w:t>
            </w:r>
            <w:r>
              <w:t>Medicine</w:t>
            </w:r>
            <w:r w:rsidRPr="00322C83">
              <w:t>"</w:t>
            </w:r>
            <w:r w:rsidRPr="00322C83">
              <w:rPr>
                <w:szCs w:val="21"/>
                <w:lang w:bidi="ar"/>
              </w:rPr>
              <w:t>[</w:t>
            </w:r>
            <w:proofErr w:type="spellStart"/>
            <w:r w:rsidRPr="00322C83">
              <w:rPr>
                <w:szCs w:val="21"/>
                <w:lang w:bidi="ar"/>
              </w:rPr>
              <w:t>MeSH</w:t>
            </w:r>
            <w:proofErr w:type="spellEnd"/>
            <w:r w:rsidRPr="00322C83">
              <w:rPr>
                <w:szCs w:val="21"/>
                <w:lang w:bidi="ar"/>
              </w:rPr>
              <w:t xml:space="preserve"> Terms]</w:t>
            </w:r>
          </w:p>
        </w:tc>
      </w:tr>
      <w:tr w:rsidR="00AA109F" w:rsidRPr="00322C83" w14:paraId="6B194194" w14:textId="77777777" w:rsidTr="00920620">
        <w:trPr>
          <w:trHeight w:val="332"/>
          <w:jc w:val="center"/>
        </w:trPr>
        <w:tc>
          <w:tcPr>
            <w:tcW w:w="1167" w:type="dxa"/>
          </w:tcPr>
          <w:p w14:paraId="4AF2FE51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szCs w:val="21"/>
              </w:rPr>
              <w:t>#2</w:t>
            </w:r>
          </w:p>
        </w:tc>
        <w:tc>
          <w:tcPr>
            <w:tcW w:w="7373" w:type="dxa"/>
            <w:gridSpan w:val="2"/>
          </w:tcPr>
          <w:p w14:paraId="6713510D" w14:textId="4A454590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szCs w:val="21"/>
              </w:rPr>
              <w:t xml:space="preserve">Search </w:t>
            </w:r>
            <w:r w:rsidRPr="00322C83">
              <w:t>"</w:t>
            </w:r>
            <w:r>
              <w:t>nursing</w:t>
            </w:r>
            <w:r w:rsidRPr="00322C83">
              <w:t>"</w:t>
            </w:r>
            <w:r w:rsidR="00DB0CB2" w:rsidRPr="00322C83">
              <w:rPr>
                <w:szCs w:val="21"/>
                <w:lang w:bidi="ar"/>
              </w:rPr>
              <w:t>[</w:t>
            </w:r>
            <w:proofErr w:type="spellStart"/>
            <w:r w:rsidR="00DB0CB2" w:rsidRPr="00322C83">
              <w:rPr>
                <w:szCs w:val="21"/>
                <w:lang w:bidi="ar"/>
              </w:rPr>
              <w:t>MeSH</w:t>
            </w:r>
            <w:proofErr w:type="spellEnd"/>
            <w:r w:rsidR="00DB0CB2" w:rsidRPr="00322C83">
              <w:rPr>
                <w:szCs w:val="21"/>
                <w:lang w:bidi="ar"/>
              </w:rPr>
              <w:t xml:space="preserve"> Terms]</w:t>
            </w:r>
          </w:p>
        </w:tc>
      </w:tr>
      <w:tr w:rsidR="00AA109F" w:rsidRPr="00322C83" w14:paraId="353C40FB" w14:textId="77777777" w:rsidTr="00920620">
        <w:trPr>
          <w:trHeight w:val="332"/>
          <w:jc w:val="center"/>
        </w:trPr>
        <w:tc>
          <w:tcPr>
            <w:tcW w:w="1167" w:type="dxa"/>
          </w:tcPr>
          <w:p w14:paraId="42F5AD26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szCs w:val="21"/>
              </w:rPr>
              <w:t>#3</w:t>
            </w:r>
          </w:p>
        </w:tc>
        <w:tc>
          <w:tcPr>
            <w:tcW w:w="7373" w:type="dxa"/>
            <w:gridSpan w:val="2"/>
          </w:tcPr>
          <w:p w14:paraId="6600514F" w14:textId="6AFDED40" w:rsidR="00AA109F" w:rsidRPr="00322C83" w:rsidRDefault="00AA109F" w:rsidP="0092062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S</w:t>
            </w:r>
            <w:r>
              <w:rPr>
                <w:szCs w:val="21"/>
              </w:rPr>
              <w:t>earch(((</w:t>
            </w:r>
            <w:proofErr w:type="gramStart"/>
            <w:r>
              <w:rPr>
                <w:rFonts w:hint="eastAsia"/>
                <w:szCs w:val="21"/>
              </w:rPr>
              <w:t>ChatGPT</w:t>
            </w:r>
            <w:r w:rsidRPr="00322C83">
              <w:rPr>
                <w:szCs w:val="21"/>
                <w:lang w:bidi="ar"/>
              </w:rPr>
              <w:t>[</w:t>
            </w:r>
            <w:proofErr w:type="gramEnd"/>
            <w:r w:rsidRPr="00322C83">
              <w:rPr>
                <w:szCs w:val="21"/>
                <w:lang w:bidi="ar"/>
              </w:rPr>
              <w:t>Title/Abstract]</w:t>
            </w:r>
            <w:r>
              <w:rPr>
                <w:rFonts w:hint="eastAsia"/>
                <w:szCs w:val="21"/>
                <w:lang w:bidi="ar"/>
              </w:rPr>
              <w:t>)</w:t>
            </w:r>
            <w:r>
              <w:rPr>
                <w:szCs w:val="21"/>
                <w:lang w:bidi="ar"/>
              </w:rPr>
              <w:t xml:space="preserve"> </w:t>
            </w:r>
            <w:r>
              <w:rPr>
                <w:rFonts w:hint="eastAsia"/>
                <w:szCs w:val="21"/>
                <w:lang w:bidi="ar"/>
              </w:rPr>
              <w:t>O</w:t>
            </w:r>
            <w:r>
              <w:rPr>
                <w:szCs w:val="21"/>
                <w:lang w:bidi="ar"/>
              </w:rPr>
              <w:t>R (</w:t>
            </w:r>
            <w:r>
              <w:rPr>
                <w:rFonts w:hint="eastAsia"/>
                <w:szCs w:val="21"/>
                <w:lang w:bidi="ar"/>
              </w:rPr>
              <w:t>Chat</w:t>
            </w:r>
            <w:r>
              <w:rPr>
                <w:szCs w:val="21"/>
                <w:lang w:bidi="ar"/>
              </w:rPr>
              <w:t>bot*</w:t>
            </w:r>
            <w:r w:rsidRPr="00322C83">
              <w:rPr>
                <w:szCs w:val="21"/>
                <w:lang w:bidi="ar"/>
              </w:rPr>
              <w:t>[Title/Abstract]</w:t>
            </w:r>
            <w:r>
              <w:rPr>
                <w:szCs w:val="21"/>
                <w:lang w:bidi="ar"/>
              </w:rPr>
              <w:t>)) OR (Chat Generative Pre-trained Transformer</w:t>
            </w:r>
            <w:r w:rsidRPr="00322C83">
              <w:rPr>
                <w:szCs w:val="21"/>
                <w:lang w:bidi="ar"/>
              </w:rPr>
              <w:t>[Title/Abstract]</w:t>
            </w:r>
            <w:r>
              <w:rPr>
                <w:szCs w:val="21"/>
                <w:lang w:bidi="ar"/>
              </w:rPr>
              <w:t>)) OR (large language model</w:t>
            </w:r>
            <w:r w:rsidRPr="00322C83">
              <w:rPr>
                <w:szCs w:val="21"/>
                <w:lang w:bidi="ar"/>
              </w:rPr>
              <w:t>[Title/Abstract]</w:t>
            </w:r>
            <w:r>
              <w:rPr>
                <w:szCs w:val="21"/>
                <w:lang w:bidi="ar"/>
              </w:rPr>
              <w:t>)</w:t>
            </w:r>
          </w:p>
        </w:tc>
      </w:tr>
      <w:tr w:rsidR="00AA109F" w:rsidRPr="00322C83" w14:paraId="402BCF34" w14:textId="77777777" w:rsidTr="00920620">
        <w:trPr>
          <w:trHeight w:val="332"/>
          <w:jc w:val="center"/>
        </w:trPr>
        <w:tc>
          <w:tcPr>
            <w:tcW w:w="1167" w:type="dxa"/>
            <w:vAlign w:val="center"/>
          </w:tcPr>
          <w:p w14:paraId="6395ABA2" w14:textId="77777777" w:rsidR="00AA109F" w:rsidRPr="00322C83" w:rsidRDefault="00AA109F" w:rsidP="00920620">
            <w:pPr>
              <w:widowControl/>
              <w:jc w:val="left"/>
              <w:textAlignment w:val="center"/>
              <w:rPr>
                <w:szCs w:val="21"/>
              </w:rPr>
            </w:pPr>
            <w:r w:rsidRPr="00322C83">
              <w:rPr>
                <w:szCs w:val="21"/>
              </w:rPr>
              <w:t>#4</w:t>
            </w:r>
          </w:p>
        </w:tc>
        <w:tc>
          <w:tcPr>
            <w:tcW w:w="7373" w:type="dxa"/>
            <w:gridSpan w:val="2"/>
            <w:vAlign w:val="center"/>
          </w:tcPr>
          <w:p w14:paraId="7FE64681" w14:textId="77D24567" w:rsidR="00AA109F" w:rsidRPr="00E40A3C" w:rsidRDefault="00AA109F" w:rsidP="00920620">
            <w:pPr>
              <w:widowControl/>
              <w:jc w:val="left"/>
              <w:textAlignment w:val="center"/>
              <w:rPr>
                <w:szCs w:val="21"/>
              </w:rPr>
            </w:pPr>
            <w:r w:rsidRPr="00322C83">
              <w:rPr>
                <w:szCs w:val="21"/>
              </w:rPr>
              <w:t xml:space="preserve">Search </w:t>
            </w:r>
            <w:r w:rsidR="00E40A3C">
              <w:rPr>
                <w:szCs w:val="21"/>
              </w:rPr>
              <w:t>(((Medic*</w:t>
            </w:r>
            <w:r w:rsidR="00E40A3C" w:rsidRPr="00322C83">
              <w:rPr>
                <w:szCs w:val="21"/>
                <w:lang w:bidi="ar"/>
              </w:rPr>
              <w:t>[Title/Abstract]</w:t>
            </w:r>
            <w:r w:rsidR="00E40A3C">
              <w:rPr>
                <w:szCs w:val="21"/>
                <w:lang w:bidi="ar"/>
              </w:rPr>
              <w:t>) OR (</w:t>
            </w:r>
            <w:proofErr w:type="spellStart"/>
            <w:r w:rsidR="00E40A3C">
              <w:rPr>
                <w:szCs w:val="21"/>
                <w:lang w:bidi="ar"/>
              </w:rPr>
              <w:t>nurs</w:t>
            </w:r>
            <w:proofErr w:type="spellEnd"/>
            <w:r w:rsidR="00E40A3C">
              <w:rPr>
                <w:szCs w:val="21"/>
                <w:lang w:bidi="ar"/>
              </w:rPr>
              <w:t>*</w:t>
            </w:r>
            <w:r w:rsidR="00E40A3C" w:rsidRPr="00322C83">
              <w:rPr>
                <w:szCs w:val="21"/>
                <w:lang w:bidi="ar"/>
              </w:rPr>
              <w:t>[Title/Abstract]</w:t>
            </w:r>
            <w:r w:rsidR="00E40A3C">
              <w:rPr>
                <w:szCs w:val="21"/>
                <w:lang w:bidi="ar"/>
              </w:rPr>
              <w:t>)) OR (health*</w:t>
            </w:r>
            <w:r w:rsidR="00E40A3C" w:rsidRPr="00322C83">
              <w:rPr>
                <w:szCs w:val="21"/>
                <w:lang w:bidi="ar"/>
              </w:rPr>
              <w:t>[Title/Abstract]</w:t>
            </w:r>
            <w:r w:rsidR="00E40A3C">
              <w:rPr>
                <w:szCs w:val="21"/>
                <w:lang w:bidi="ar"/>
              </w:rPr>
              <w:t>)) OR (</w:t>
            </w:r>
            <w:proofErr w:type="gramStart"/>
            <w:r w:rsidR="00E40A3C">
              <w:rPr>
                <w:szCs w:val="21"/>
                <w:lang w:bidi="ar"/>
              </w:rPr>
              <w:t>Diagnosis</w:t>
            </w:r>
            <w:r w:rsidR="00E40A3C" w:rsidRPr="00322C83">
              <w:rPr>
                <w:szCs w:val="21"/>
                <w:lang w:bidi="ar"/>
              </w:rPr>
              <w:t>[</w:t>
            </w:r>
            <w:proofErr w:type="gramEnd"/>
            <w:r w:rsidR="00E40A3C" w:rsidRPr="00322C83">
              <w:rPr>
                <w:szCs w:val="21"/>
                <w:lang w:bidi="ar"/>
              </w:rPr>
              <w:t>Title/Abstract]</w:t>
            </w:r>
            <w:r w:rsidR="00E40A3C">
              <w:rPr>
                <w:szCs w:val="21"/>
                <w:lang w:bidi="ar"/>
              </w:rPr>
              <w:t>)</w:t>
            </w:r>
          </w:p>
        </w:tc>
      </w:tr>
      <w:tr w:rsidR="00AA109F" w:rsidRPr="00322C83" w14:paraId="5F017DAB" w14:textId="77777777" w:rsidTr="00920620">
        <w:trPr>
          <w:trHeight w:val="332"/>
          <w:jc w:val="center"/>
        </w:trPr>
        <w:tc>
          <w:tcPr>
            <w:tcW w:w="1167" w:type="dxa"/>
          </w:tcPr>
          <w:p w14:paraId="6BB8DFF8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szCs w:val="21"/>
              </w:rPr>
              <w:t>#5</w:t>
            </w:r>
          </w:p>
        </w:tc>
        <w:tc>
          <w:tcPr>
            <w:tcW w:w="7373" w:type="dxa"/>
            <w:gridSpan w:val="2"/>
            <w:vAlign w:val="center"/>
          </w:tcPr>
          <w:p w14:paraId="2E752462" w14:textId="1A663121" w:rsidR="00AA109F" w:rsidRPr="00322C83" w:rsidRDefault="00E01651" w:rsidP="00920620">
            <w:pPr>
              <w:widowControl/>
              <w:jc w:val="left"/>
              <w:textAlignment w:val="center"/>
              <w:rPr>
                <w:szCs w:val="21"/>
              </w:rPr>
            </w:pPr>
            <w:r w:rsidRPr="00E01651">
              <w:rPr>
                <w:szCs w:val="21"/>
              </w:rPr>
              <w:t>Search: ((</w:t>
            </w:r>
            <w:proofErr w:type="gramStart"/>
            <w:r w:rsidRPr="00E01651">
              <w:rPr>
                <w:szCs w:val="21"/>
              </w:rPr>
              <w:t>medicine[</w:t>
            </w:r>
            <w:proofErr w:type="spellStart"/>
            <w:proofErr w:type="gramEnd"/>
            <w:r w:rsidRPr="00E01651">
              <w:rPr>
                <w:szCs w:val="21"/>
              </w:rPr>
              <w:t>MeSH</w:t>
            </w:r>
            <w:proofErr w:type="spellEnd"/>
            <w:r w:rsidRPr="00E01651">
              <w:rPr>
                <w:szCs w:val="21"/>
              </w:rPr>
              <w:t xml:space="preserve"> Terms]) OR (nursing[</w:t>
            </w:r>
            <w:proofErr w:type="spellStart"/>
            <w:r w:rsidRPr="00E01651">
              <w:rPr>
                <w:szCs w:val="21"/>
              </w:rPr>
              <w:t>MeSH</w:t>
            </w:r>
            <w:proofErr w:type="spellEnd"/>
            <w:r w:rsidRPr="00E01651">
              <w:rPr>
                <w:szCs w:val="21"/>
              </w:rPr>
              <w:t xml:space="preserve"> Terms])) OR ((((Medic*[Title/Abstract]) OR (</w:t>
            </w:r>
            <w:proofErr w:type="spellStart"/>
            <w:r w:rsidRPr="00E01651">
              <w:rPr>
                <w:szCs w:val="21"/>
              </w:rPr>
              <w:t>nurs</w:t>
            </w:r>
            <w:proofErr w:type="spellEnd"/>
            <w:r w:rsidRPr="00E01651">
              <w:rPr>
                <w:szCs w:val="21"/>
              </w:rPr>
              <w:t>*[Title/Abstract])) OR (health*[Title/Abstract])) OR (Diagnosis[Title/Abstract]))</w:t>
            </w:r>
          </w:p>
        </w:tc>
      </w:tr>
      <w:tr w:rsidR="00AA109F" w:rsidRPr="00322C83" w14:paraId="0DF3C0D6" w14:textId="77777777" w:rsidTr="00920620">
        <w:trPr>
          <w:trHeight w:val="332"/>
          <w:jc w:val="center"/>
        </w:trPr>
        <w:tc>
          <w:tcPr>
            <w:tcW w:w="1167" w:type="dxa"/>
          </w:tcPr>
          <w:p w14:paraId="573F008E" w14:textId="77777777" w:rsidR="00AA109F" w:rsidRPr="00322C83" w:rsidRDefault="00AA109F" w:rsidP="00920620">
            <w:pPr>
              <w:rPr>
                <w:szCs w:val="21"/>
              </w:rPr>
            </w:pPr>
            <w:bookmarkStart w:id="1" w:name="OLE_LINK3"/>
            <w:r w:rsidRPr="00322C83">
              <w:rPr>
                <w:szCs w:val="21"/>
              </w:rPr>
              <w:t>#6</w:t>
            </w:r>
            <w:bookmarkEnd w:id="1"/>
          </w:p>
        </w:tc>
        <w:tc>
          <w:tcPr>
            <w:tcW w:w="7373" w:type="dxa"/>
            <w:gridSpan w:val="2"/>
            <w:vAlign w:val="center"/>
          </w:tcPr>
          <w:p w14:paraId="270535F5" w14:textId="5EA783D4" w:rsidR="00AA109F" w:rsidRPr="00322C83" w:rsidRDefault="00E01651" w:rsidP="00920620">
            <w:pPr>
              <w:widowControl/>
              <w:jc w:val="left"/>
              <w:textAlignment w:val="center"/>
              <w:rPr>
                <w:szCs w:val="21"/>
              </w:rPr>
            </w:pPr>
            <w:r w:rsidRPr="00E01651">
              <w:rPr>
                <w:szCs w:val="21"/>
              </w:rPr>
              <w:t>Search: (((medicine[</w:t>
            </w:r>
            <w:proofErr w:type="spellStart"/>
            <w:r w:rsidRPr="00E01651">
              <w:rPr>
                <w:szCs w:val="21"/>
              </w:rPr>
              <w:t>MeSH</w:t>
            </w:r>
            <w:proofErr w:type="spellEnd"/>
            <w:r w:rsidRPr="00E01651">
              <w:rPr>
                <w:szCs w:val="21"/>
              </w:rPr>
              <w:t xml:space="preserve"> Terms]) OR (nursing[</w:t>
            </w:r>
            <w:proofErr w:type="spellStart"/>
            <w:r w:rsidRPr="00E01651">
              <w:rPr>
                <w:szCs w:val="21"/>
              </w:rPr>
              <w:t>MeSH</w:t>
            </w:r>
            <w:proofErr w:type="spellEnd"/>
            <w:r w:rsidRPr="00E01651">
              <w:rPr>
                <w:szCs w:val="21"/>
              </w:rPr>
              <w:t xml:space="preserve"> Terms])) OR ((((Medic*[Title/Abstract]) OR (</w:t>
            </w:r>
            <w:proofErr w:type="spellStart"/>
            <w:r w:rsidRPr="00E01651">
              <w:rPr>
                <w:szCs w:val="21"/>
              </w:rPr>
              <w:t>nurs</w:t>
            </w:r>
            <w:proofErr w:type="spellEnd"/>
            <w:r w:rsidRPr="00E01651">
              <w:rPr>
                <w:szCs w:val="21"/>
              </w:rPr>
              <w:t>*[Title/Abstract])) OR (health*[Title/Abstract])) OR (Diagnosis[Title/Abstract]))) AND ((((ChatGPT[Title/Abstract]) OR (Chatbot*[Title/Abstract])) OR (Chat Generative Pre-trained Transformer[Title/Abstract])) OR (large language model[Title/Abstract]))</w:t>
            </w:r>
          </w:p>
        </w:tc>
      </w:tr>
      <w:tr w:rsidR="00AA109F" w:rsidRPr="00322C83" w14:paraId="7525BB39" w14:textId="77777777" w:rsidTr="00920620">
        <w:trPr>
          <w:trHeight w:val="332"/>
          <w:jc w:val="center"/>
        </w:trPr>
        <w:tc>
          <w:tcPr>
            <w:tcW w:w="1167" w:type="dxa"/>
          </w:tcPr>
          <w:p w14:paraId="31CBB695" w14:textId="011A79E8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szCs w:val="21"/>
              </w:rPr>
              <w:t>#</w:t>
            </w:r>
            <w:r w:rsidR="00DB0CB2">
              <w:rPr>
                <w:szCs w:val="21"/>
              </w:rPr>
              <w:t>7</w:t>
            </w:r>
          </w:p>
        </w:tc>
        <w:tc>
          <w:tcPr>
            <w:tcW w:w="7373" w:type="dxa"/>
            <w:gridSpan w:val="2"/>
            <w:vAlign w:val="center"/>
          </w:tcPr>
          <w:p w14:paraId="6F283929" w14:textId="7381B1A0" w:rsidR="00AA109F" w:rsidRPr="00322C83" w:rsidRDefault="00E01651" w:rsidP="00920620">
            <w:pPr>
              <w:widowControl/>
              <w:jc w:val="left"/>
              <w:textAlignment w:val="center"/>
              <w:rPr>
                <w:szCs w:val="21"/>
              </w:rPr>
            </w:pPr>
            <w:r w:rsidRPr="00E01651">
              <w:rPr>
                <w:szCs w:val="21"/>
              </w:rPr>
              <w:t>Search: ((((medicine[</w:t>
            </w:r>
            <w:proofErr w:type="spellStart"/>
            <w:r w:rsidRPr="00E01651">
              <w:rPr>
                <w:szCs w:val="21"/>
              </w:rPr>
              <w:t>MeSH</w:t>
            </w:r>
            <w:proofErr w:type="spellEnd"/>
            <w:r w:rsidRPr="00E01651">
              <w:rPr>
                <w:szCs w:val="21"/>
              </w:rPr>
              <w:t xml:space="preserve"> Terms]) OR (nursing[</w:t>
            </w:r>
            <w:proofErr w:type="spellStart"/>
            <w:r w:rsidRPr="00E01651">
              <w:rPr>
                <w:szCs w:val="21"/>
              </w:rPr>
              <w:t>MeSH</w:t>
            </w:r>
            <w:proofErr w:type="spellEnd"/>
            <w:r w:rsidRPr="00E01651">
              <w:rPr>
                <w:szCs w:val="21"/>
              </w:rPr>
              <w:t xml:space="preserve"> Terms])) OR ((((Medic*[Title/Abstract]) OR (</w:t>
            </w:r>
            <w:proofErr w:type="spellStart"/>
            <w:r w:rsidRPr="00E01651">
              <w:rPr>
                <w:szCs w:val="21"/>
              </w:rPr>
              <w:t>nurs</w:t>
            </w:r>
            <w:proofErr w:type="spellEnd"/>
            <w:r w:rsidRPr="00E01651">
              <w:rPr>
                <w:szCs w:val="21"/>
              </w:rPr>
              <w:t>*[Title/Abstract])) OR (health*[Title/Abstract])) OR (Diagnosis[Title/Abstract]))) AND ((((ChatGPT[Title/Abstract]) OR (Chatbot*[Title/Abstract])) OR (Chat Generative Pre-trained Transformer[Title/Abstract])) OR (large language model[Title/Abstract]))) AND (("2022/11/30"[Date - Publication] : "2023/8/16"[Date - Publication]))</w:t>
            </w:r>
          </w:p>
        </w:tc>
      </w:tr>
      <w:tr w:rsidR="00AA109F" w:rsidRPr="00322C83" w14:paraId="40613C4F" w14:textId="77777777" w:rsidTr="00920620">
        <w:trPr>
          <w:trHeight w:val="332"/>
          <w:jc w:val="center"/>
        </w:trPr>
        <w:tc>
          <w:tcPr>
            <w:tcW w:w="1167" w:type="dxa"/>
          </w:tcPr>
          <w:p w14:paraId="438C781C" w14:textId="36418AE2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szCs w:val="21"/>
              </w:rPr>
              <w:t>#</w:t>
            </w:r>
            <w:r w:rsidR="00DB0CB2">
              <w:rPr>
                <w:szCs w:val="21"/>
              </w:rPr>
              <w:t>8</w:t>
            </w:r>
          </w:p>
        </w:tc>
        <w:tc>
          <w:tcPr>
            <w:tcW w:w="7373" w:type="dxa"/>
            <w:gridSpan w:val="2"/>
            <w:vAlign w:val="center"/>
          </w:tcPr>
          <w:p w14:paraId="7EE8B47E" w14:textId="2F1902C8" w:rsidR="00AA109F" w:rsidRPr="00322C83" w:rsidRDefault="00E01651" w:rsidP="00920620">
            <w:pPr>
              <w:widowControl/>
              <w:jc w:val="left"/>
              <w:textAlignment w:val="center"/>
              <w:rPr>
                <w:szCs w:val="21"/>
                <w:lang w:bidi="ar"/>
              </w:rPr>
            </w:pPr>
            <w:r w:rsidRPr="00E01651">
              <w:rPr>
                <w:szCs w:val="21"/>
                <w:lang w:bidi="ar"/>
              </w:rPr>
              <w:t>Search: (((((medicine[</w:t>
            </w:r>
            <w:proofErr w:type="spellStart"/>
            <w:r w:rsidRPr="00E01651">
              <w:rPr>
                <w:szCs w:val="21"/>
                <w:lang w:bidi="ar"/>
              </w:rPr>
              <w:t>MeSH</w:t>
            </w:r>
            <w:proofErr w:type="spellEnd"/>
            <w:r w:rsidRPr="00E01651">
              <w:rPr>
                <w:szCs w:val="21"/>
                <w:lang w:bidi="ar"/>
              </w:rPr>
              <w:t xml:space="preserve"> Terms]) OR (nursing[</w:t>
            </w:r>
            <w:proofErr w:type="spellStart"/>
            <w:r w:rsidRPr="00E01651">
              <w:rPr>
                <w:szCs w:val="21"/>
                <w:lang w:bidi="ar"/>
              </w:rPr>
              <w:t>MeSH</w:t>
            </w:r>
            <w:proofErr w:type="spellEnd"/>
            <w:r w:rsidRPr="00E01651">
              <w:rPr>
                <w:szCs w:val="21"/>
                <w:lang w:bidi="ar"/>
              </w:rPr>
              <w:t xml:space="preserve"> Terms])) OR ((((Medic*[Title/Abstract]) OR (</w:t>
            </w:r>
            <w:proofErr w:type="spellStart"/>
            <w:r w:rsidRPr="00E01651">
              <w:rPr>
                <w:szCs w:val="21"/>
                <w:lang w:bidi="ar"/>
              </w:rPr>
              <w:t>nurs</w:t>
            </w:r>
            <w:proofErr w:type="spellEnd"/>
            <w:r w:rsidRPr="00E01651">
              <w:rPr>
                <w:szCs w:val="21"/>
                <w:lang w:bidi="ar"/>
              </w:rPr>
              <w:t>*[Title/Abstract])) OR (health*[Title/Abstract])) OR (Diagnosis[Title/Abstract]))) AND ((((ChatGPT[Title/Abstract]) OR (Chatbot*[Title/Abstract])) OR (Chat Generative Pre-trained Transformer[Title/Abstract])) OR (large language model[Title/Abstract]))) AND (("2022/11/30"[Date - Publication] : "2023/8/16"[Date - Publication]))) AND (</w:t>
            </w:r>
            <w:proofErr w:type="spellStart"/>
            <w:r w:rsidRPr="00E01651">
              <w:rPr>
                <w:szCs w:val="21"/>
                <w:lang w:bidi="ar"/>
              </w:rPr>
              <w:t>english</w:t>
            </w:r>
            <w:proofErr w:type="spellEnd"/>
            <w:r w:rsidRPr="00E01651">
              <w:rPr>
                <w:szCs w:val="21"/>
                <w:lang w:bidi="ar"/>
              </w:rPr>
              <w:t>[Language])</w:t>
            </w:r>
          </w:p>
        </w:tc>
      </w:tr>
      <w:tr w:rsidR="00AA109F" w:rsidRPr="00322C83" w14:paraId="23004FF5" w14:textId="77777777" w:rsidTr="00920620">
        <w:trPr>
          <w:trHeight w:val="343"/>
          <w:jc w:val="center"/>
        </w:trPr>
        <w:tc>
          <w:tcPr>
            <w:tcW w:w="8540" w:type="dxa"/>
            <w:gridSpan w:val="3"/>
            <w:shd w:val="clear" w:color="auto" w:fill="B8CCE4" w:themeFill="accent1" w:themeFillTint="66"/>
          </w:tcPr>
          <w:p w14:paraId="5F002109" w14:textId="77777777" w:rsidR="00AA109F" w:rsidRPr="00322C83" w:rsidRDefault="00AA109F" w:rsidP="00920620">
            <w:pPr>
              <w:widowControl/>
              <w:jc w:val="left"/>
              <w:textAlignment w:val="center"/>
              <w:rPr>
                <w:szCs w:val="21"/>
                <w:lang w:bidi="ar"/>
              </w:rPr>
            </w:pPr>
            <w:r w:rsidRPr="00322C83">
              <w:rPr>
                <w:rFonts w:hint="eastAsia"/>
              </w:rPr>
              <w:t>2.</w:t>
            </w:r>
            <w:r w:rsidRPr="00322C83">
              <w:t>CINAHL</w:t>
            </w:r>
          </w:p>
        </w:tc>
      </w:tr>
      <w:tr w:rsidR="00AA109F" w:rsidRPr="00322C83" w14:paraId="1B893253" w14:textId="77777777" w:rsidTr="00920620">
        <w:trPr>
          <w:trHeight w:val="343"/>
          <w:jc w:val="center"/>
        </w:trPr>
        <w:tc>
          <w:tcPr>
            <w:tcW w:w="1167" w:type="dxa"/>
          </w:tcPr>
          <w:p w14:paraId="5E081CE1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rFonts w:hint="eastAsia"/>
              </w:rPr>
              <w:t>S</w:t>
            </w:r>
            <w:r w:rsidRPr="00322C83">
              <w:t>1</w:t>
            </w:r>
          </w:p>
        </w:tc>
        <w:tc>
          <w:tcPr>
            <w:tcW w:w="7373" w:type="dxa"/>
            <w:gridSpan w:val="2"/>
          </w:tcPr>
          <w:p w14:paraId="7848CA63" w14:textId="361EE992" w:rsidR="00AA109F" w:rsidRPr="00322C83" w:rsidRDefault="00AA109F" w:rsidP="00920620">
            <w:pPr>
              <w:rPr>
                <w:szCs w:val="21"/>
                <w:lang w:bidi="ar"/>
              </w:rPr>
            </w:pPr>
            <w:r w:rsidRPr="00322C83">
              <w:rPr>
                <w:rFonts w:hint="eastAsia"/>
              </w:rPr>
              <w:t>(</w:t>
            </w:r>
            <w:r w:rsidRPr="00322C83">
              <w:t>MH "</w:t>
            </w:r>
            <w:r w:rsidR="000B5BD9">
              <w:t>Medicine</w:t>
            </w:r>
            <w:r w:rsidRPr="00322C83">
              <w:t>"</w:t>
            </w:r>
            <w:r w:rsidRPr="00322C83">
              <w:rPr>
                <w:rFonts w:hint="eastAsia"/>
              </w:rPr>
              <w:t>)</w:t>
            </w:r>
          </w:p>
        </w:tc>
      </w:tr>
      <w:tr w:rsidR="00AA109F" w:rsidRPr="00322C83" w14:paraId="5033E684" w14:textId="77777777" w:rsidTr="00920620">
        <w:trPr>
          <w:trHeight w:val="323"/>
          <w:jc w:val="center"/>
        </w:trPr>
        <w:tc>
          <w:tcPr>
            <w:tcW w:w="1167" w:type="dxa"/>
          </w:tcPr>
          <w:p w14:paraId="795C6574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rFonts w:hint="eastAsia"/>
              </w:rPr>
              <w:t>S2</w:t>
            </w:r>
          </w:p>
        </w:tc>
        <w:tc>
          <w:tcPr>
            <w:tcW w:w="7373" w:type="dxa"/>
            <w:gridSpan w:val="2"/>
            <w:vAlign w:val="center"/>
          </w:tcPr>
          <w:p w14:paraId="68AD0208" w14:textId="15B9B595" w:rsidR="00AA109F" w:rsidRPr="00322C83" w:rsidRDefault="00AA109F" w:rsidP="00920620">
            <w:pPr>
              <w:widowControl/>
              <w:jc w:val="left"/>
              <w:textAlignment w:val="center"/>
              <w:rPr>
                <w:szCs w:val="21"/>
                <w:lang w:bidi="ar"/>
              </w:rPr>
            </w:pPr>
            <w:r w:rsidRPr="00322C83">
              <w:rPr>
                <w:rFonts w:hint="eastAsia"/>
                <w:szCs w:val="21"/>
              </w:rPr>
              <w:t xml:space="preserve">TI </w:t>
            </w:r>
            <w:r w:rsidR="000B5BD9">
              <w:rPr>
                <w:szCs w:val="21"/>
              </w:rPr>
              <w:t>nursing OR AB nursing</w:t>
            </w:r>
          </w:p>
        </w:tc>
      </w:tr>
      <w:tr w:rsidR="00AA109F" w:rsidRPr="00322C83" w14:paraId="14472B62" w14:textId="77777777" w:rsidTr="00920620">
        <w:trPr>
          <w:trHeight w:val="343"/>
          <w:jc w:val="center"/>
        </w:trPr>
        <w:tc>
          <w:tcPr>
            <w:tcW w:w="1167" w:type="dxa"/>
          </w:tcPr>
          <w:p w14:paraId="721F2839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rFonts w:hint="eastAsia"/>
              </w:rPr>
              <w:t>S3</w:t>
            </w:r>
          </w:p>
        </w:tc>
        <w:tc>
          <w:tcPr>
            <w:tcW w:w="7373" w:type="dxa"/>
            <w:gridSpan w:val="2"/>
            <w:vAlign w:val="center"/>
          </w:tcPr>
          <w:p w14:paraId="3056FD7B" w14:textId="77777777" w:rsidR="00AA109F" w:rsidRPr="00322C83" w:rsidRDefault="00AA109F" w:rsidP="00920620">
            <w:pPr>
              <w:widowControl/>
              <w:jc w:val="left"/>
              <w:textAlignment w:val="center"/>
              <w:rPr>
                <w:szCs w:val="21"/>
                <w:lang w:bidi="ar"/>
              </w:rPr>
            </w:pPr>
            <w:r w:rsidRPr="00322C83">
              <w:rPr>
                <w:rFonts w:hint="eastAsia"/>
                <w:szCs w:val="21"/>
              </w:rPr>
              <w:t>S1 OR S2</w:t>
            </w:r>
          </w:p>
        </w:tc>
      </w:tr>
      <w:tr w:rsidR="00AA109F" w:rsidRPr="00322C83" w14:paraId="65423297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0957FDF6" w14:textId="77777777" w:rsidR="00AA109F" w:rsidRPr="00322C83" w:rsidRDefault="00AA109F" w:rsidP="00920620">
            <w:pPr>
              <w:rPr>
                <w:szCs w:val="21"/>
              </w:rPr>
            </w:pPr>
            <w:r w:rsidRPr="00322C83">
              <w:rPr>
                <w:rFonts w:hint="eastAsia"/>
              </w:rPr>
              <w:t>S4</w:t>
            </w:r>
          </w:p>
        </w:tc>
        <w:tc>
          <w:tcPr>
            <w:tcW w:w="7356" w:type="dxa"/>
          </w:tcPr>
          <w:p w14:paraId="0FB6720E" w14:textId="42879658" w:rsidR="00AA109F" w:rsidRPr="00322C83" w:rsidRDefault="00A41330" w:rsidP="00920620">
            <w:pPr>
              <w:rPr>
                <w:szCs w:val="21"/>
              </w:rPr>
            </w:pPr>
            <w:r>
              <w:t xml:space="preserve">TI Medic* OR TI </w:t>
            </w:r>
            <w:proofErr w:type="spellStart"/>
            <w:r>
              <w:t>nurs</w:t>
            </w:r>
            <w:proofErr w:type="spellEnd"/>
            <w:r>
              <w:t>* OR TI health* OR TI Diagnosis</w:t>
            </w:r>
          </w:p>
        </w:tc>
      </w:tr>
      <w:tr w:rsidR="00A41330" w:rsidRPr="00FF7735" w14:paraId="14FC31AB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79BAAD7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5</w:t>
            </w:r>
          </w:p>
        </w:tc>
        <w:tc>
          <w:tcPr>
            <w:tcW w:w="7356" w:type="dxa"/>
          </w:tcPr>
          <w:p w14:paraId="69F5C7BB" w14:textId="56663BB1" w:rsidR="00A41330" w:rsidRPr="009B6D89" w:rsidRDefault="00A41330" w:rsidP="00A41330">
            <w:pPr>
              <w:rPr>
                <w:szCs w:val="21"/>
                <w:lang w:val="de-DE"/>
              </w:rPr>
            </w:pPr>
            <w:r w:rsidRPr="009B6D89">
              <w:rPr>
                <w:lang w:val="de-DE"/>
              </w:rPr>
              <w:t>AB Medic* AB TI nurs* AB TI health* AB TI Diagnosis</w:t>
            </w:r>
          </w:p>
        </w:tc>
      </w:tr>
      <w:tr w:rsidR="00A41330" w:rsidRPr="00322C83" w14:paraId="7923941E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2A0A33B5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6</w:t>
            </w:r>
          </w:p>
        </w:tc>
        <w:tc>
          <w:tcPr>
            <w:tcW w:w="7356" w:type="dxa"/>
          </w:tcPr>
          <w:p w14:paraId="646E5E46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szCs w:val="21"/>
              </w:rPr>
              <w:t>S</w:t>
            </w:r>
            <w:r w:rsidRPr="00322C83">
              <w:rPr>
                <w:rFonts w:hint="eastAsia"/>
                <w:szCs w:val="21"/>
              </w:rPr>
              <w:t>4 OR S5</w:t>
            </w:r>
          </w:p>
        </w:tc>
      </w:tr>
      <w:tr w:rsidR="00A41330" w:rsidRPr="00322C83" w14:paraId="578A03A9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64F64A4B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7</w:t>
            </w:r>
          </w:p>
        </w:tc>
        <w:tc>
          <w:tcPr>
            <w:tcW w:w="7356" w:type="dxa"/>
          </w:tcPr>
          <w:p w14:paraId="578D01C7" w14:textId="6833DEF6" w:rsidR="00A41330" w:rsidRPr="00322C83" w:rsidRDefault="00C5738A" w:rsidP="00A41330">
            <w:pPr>
              <w:rPr>
                <w:szCs w:val="21"/>
              </w:rPr>
            </w:pPr>
            <w:r w:rsidRPr="00322C83">
              <w:rPr>
                <w:szCs w:val="21"/>
              </w:rPr>
              <w:t>S</w:t>
            </w:r>
            <w:r>
              <w:rPr>
                <w:szCs w:val="21"/>
              </w:rPr>
              <w:t>3</w:t>
            </w:r>
            <w:r w:rsidRPr="00322C83">
              <w:rPr>
                <w:rFonts w:hint="eastAsia"/>
                <w:szCs w:val="21"/>
              </w:rPr>
              <w:t xml:space="preserve"> OR S</w:t>
            </w:r>
            <w:r>
              <w:rPr>
                <w:szCs w:val="21"/>
              </w:rPr>
              <w:t>6</w:t>
            </w:r>
          </w:p>
        </w:tc>
      </w:tr>
      <w:tr w:rsidR="00A41330" w:rsidRPr="00322C83" w14:paraId="11451A77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64BB5876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8</w:t>
            </w:r>
          </w:p>
        </w:tc>
        <w:tc>
          <w:tcPr>
            <w:tcW w:w="7356" w:type="dxa"/>
          </w:tcPr>
          <w:p w14:paraId="023DA08E" w14:textId="5C1DA9D3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  <w:szCs w:val="21"/>
              </w:rPr>
              <w:t xml:space="preserve">TI </w:t>
            </w:r>
            <w:r w:rsidR="00EA08BA">
              <w:rPr>
                <w:rFonts w:hint="eastAsia"/>
              </w:rPr>
              <w:t>ChatGPT</w:t>
            </w:r>
            <w:r w:rsidRPr="00322C83">
              <w:rPr>
                <w:rFonts w:hint="eastAsia"/>
              </w:rPr>
              <w:t xml:space="preserve"> OR </w:t>
            </w:r>
            <w:r w:rsidR="00EA08BA">
              <w:t xml:space="preserve">TI </w:t>
            </w:r>
            <w:r w:rsidR="00EA08BA">
              <w:rPr>
                <w:rFonts w:hint="eastAsia"/>
              </w:rPr>
              <w:t>Chatbot*</w:t>
            </w:r>
            <w:r w:rsidRPr="00322C83">
              <w:rPr>
                <w:rFonts w:hint="eastAsia"/>
              </w:rPr>
              <w:t xml:space="preserve"> OR</w:t>
            </w:r>
            <w:r w:rsidR="00EA08BA">
              <w:t xml:space="preserve"> TI C</w:t>
            </w:r>
            <w:r w:rsidR="00EA08BA">
              <w:rPr>
                <w:rFonts w:hint="eastAsia"/>
              </w:rPr>
              <w:t>hat</w:t>
            </w:r>
            <w:r w:rsidR="00EA08BA">
              <w:t xml:space="preserve"> Generative Pre-</w:t>
            </w:r>
            <w:proofErr w:type="gramStart"/>
            <w:r w:rsidR="00EA08BA">
              <w:t>generative</w:t>
            </w:r>
            <w:proofErr w:type="gramEnd"/>
            <w:r w:rsidR="00EA08BA">
              <w:t xml:space="preserve"> Transformer</w:t>
            </w:r>
            <w:r w:rsidRPr="00322C83">
              <w:rPr>
                <w:rFonts w:hint="eastAsia"/>
              </w:rPr>
              <w:t xml:space="preserve"> OR </w:t>
            </w:r>
            <w:r w:rsidR="00EA08BA">
              <w:t>TI large language model</w:t>
            </w:r>
          </w:p>
        </w:tc>
      </w:tr>
      <w:tr w:rsidR="00A41330" w:rsidRPr="00322C83" w14:paraId="20EB3997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23150786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9</w:t>
            </w:r>
          </w:p>
        </w:tc>
        <w:tc>
          <w:tcPr>
            <w:tcW w:w="7356" w:type="dxa"/>
          </w:tcPr>
          <w:p w14:paraId="78CE6450" w14:textId="47F0755E" w:rsidR="00A41330" w:rsidRPr="00322C83" w:rsidRDefault="00D97092" w:rsidP="00A41330">
            <w:pPr>
              <w:rPr>
                <w:szCs w:val="21"/>
              </w:rPr>
            </w:pPr>
            <w:r>
              <w:rPr>
                <w:szCs w:val="21"/>
              </w:rPr>
              <w:t>AB</w:t>
            </w:r>
            <w:r w:rsidRPr="00322C83">
              <w:rPr>
                <w:rFonts w:hint="eastAsia"/>
                <w:szCs w:val="21"/>
              </w:rPr>
              <w:t xml:space="preserve"> </w:t>
            </w:r>
            <w:r>
              <w:rPr>
                <w:rFonts w:hint="eastAsia"/>
              </w:rPr>
              <w:t>ChatGPT</w:t>
            </w:r>
            <w:r w:rsidRPr="00322C83">
              <w:rPr>
                <w:rFonts w:hint="eastAsia"/>
              </w:rPr>
              <w:t xml:space="preserve"> OR </w:t>
            </w:r>
            <w:r>
              <w:t xml:space="preserve">AB </w:t>
            </w:r>
            <w:r>
              <w:rPr>
                <w:rFonts w:hint="eastAsia"/>
              </w:rPr>
              <w:t>Chatbot*</w:t>
            </w:r>
            <w:r w:rsidRPr="00322C83">
              <w:rPr>
                <w:rFonts w:hint="eastAsia"/>
              </w:rPr>
              <w:t xml:space="preserve"> OR</w:t>
            </w:r>
            <w:r>
              <w:t xml:space="preserve"> AB C</w:t>
            </w:r>
            <w:r>
              <w:rPr>
                <w:rFonts w:hint="eastAsia"/>
              </w:rPr>
              <w:t>hat</w:t>
            </w:r>
            <w:r>
              <w:t xml:space="preserve"> Generative Pre-</w:t>
            </w:r>
            <w:proofErr w:type="gramStart"/>
            <w:r>
              <w:t>generative</w:t>
            </w:r>
            <w:proofErr w:type="gramEnd"/>
            <w:r>
              <w:t xml:space="preserve"> Transformer</w:t>
            </w:r>
            <w:r w:rsidRPr="00322C83">
              <w:rPr>
                <w:rFonts w:hint="eastAsia"/>
              </w:rPr>
              <w:t xml:space="preserve"> OR </w:t>
            </w:r>
            <w:r>
              <w:t>AB large language model</w:t>
            </w:r>
          </w:p>
        </w:tc>
      </w:tr>
      <w:tr w:rsidR="00A41330" w:rsidRPr="00322C83" w14:paraId="59625BE5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7B0D1850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10</w:t>
            </w:r>
          </w:p>
        </w:tc>
        <w:tc>
          <w:tcPr>
            <w:tcW w:w="7356" w:type="dxa"/>
          </w:tcPr>
          <w:p w14:paraId="406AB9B0" w14:textId="6ED37362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  <w:szCs w:val="21"/>
              </w:rPr>
              <w:t>S</w:t>
            </w:r>
            <w:r w:rsidRPr="00322C83">
              <w:rPr>
                <w:szCs w:val="21"/>
              </w:rPr>
              <w:t>8</w:t>
            </w:r>
            <w:r w:rsidRPr="00322C83">
              <w:rPr>
                <w:rFonts w:hint="eastAsia"/>
                <w:szCs w:val="21"/>
              </w:rPr>
              <w:t xml:space="preserve"> OR S</w:t>
            </w:r>
            <w:r w:rsidRPr="00322C83">
              <w:rPr>
                <w:szCs w:val="21"/>
              </w:rPr>
              <w:t>9</w:t>
            </w:r>
          </w:p>
        </w:tc>
      </w:tr>
      <w:tr w:rsidR="00A41330" w:rsidRPr="00322C83" w14:paraId="124ECF2E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2D6C3A8E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</w:t>
            </w:r>
            <w:r w:rsidRPr="00322C83">
              <w:t>1</w:t>
            </w:r>
            <w:r w:rsidRPr="00322C83">
              <w:rPr>
                <w:rFonts w:hint="eastAsia"/>
              </w:rPr>
              <w:t>1</w:t>
            </w:r>
          </w:p>
        </w:tc>
        <w:tc>
          <w:tcPr>
            <w:tcW w:w="7356" w:type="dxa"/>
          </w:tcPr>
          <w:p w14:paraId="5E8AEA63" w14:textId="390C8081" w:rsidR="00A41330" w:rsidRPr="00322C83" w:rsidRDefault="007746E5" w:rsidP="00A41330">
            <w:pPr>
              <w:rPr>
                <w:szCs w:val="21"/>
              </w:rPr>
            </w:pPr>
            <w:r w:rsidRPr="00322C83">
              <w:rPr>
                <w:rFonts w:hint="eastAsia"/>
                <w:szCs w:val="21"/>
              </w:rPr>
              <w:t>S</w:t>
            </w:r>
            <w:r>
              <w:rPr>
                <w:szCs w:val="21"/>
              </w:rPr>
              <w:t>7</w:t>
            </w:r>
            <w:r w:rsidRPr="00322C83">
              <w:rPr>
                <w:rFonts w:hint="eastAsia"/>
                <w:szCs w:val="21"/>
              </w:rPr>
              <w:t xml:space="preserve"> OR S</w:t>
            </w:r>
            <w:r>
              <w:rPr>
                <w:szCs w:val="21"/>
              </w:rPr>
              <w:t>10</w:t>
            </w:r>
          </w:p>
        </w:tc>
      </w:tr>
      <w:tr w:rsidR="00A41330" w:rsidRPr="00322C83" w14:paraId="596762C1" w14:textId="77777777" w:rsidTr="00920620">
        <w:trPr>
          <w:gridAfter w:val="1"/>
          <w:wAfter w:w="17" w:type="dxa"/>
          <w:jc w:val="center"/>
        </w:trPr>
        <w:tc>
          <w:tcPr>
            <w:tcW w:w="8523" w:type="dxa"/>
            <w:gridSpan w:val="2"/>
            <w:shd w:val="clear" w:color="auto" w:fill="B8CCE4" w:themeFill="accent1" w:themeFillTint="66"/>
          </w:tcPr>
          <w:p w14:paraId="746ECACF" w14:textId="1948F21B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szCs w:val="21"/>
              </w:rPr>
              <w:t xml:space="preserve">3. </w:t>
            </w:r>
            <w:r w:rsidR="007746E5">
              <w:rPr>
                <w:szCs w:val="21"/>
              </w:rPr>
              <w:t>IEEE Xplore</w:t>
            </w:r>
          </w:p>
        </w:tc>
      </w:tr>
      <w:tr w:rsidR="00A41330" w:rsidRPr="00322C83" w14:paraId="0DAAB5EF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6E44742E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</w:t>
            </w:r>
            <w:r w:rsidRPr="00322C83">
              <w:t>1</w:t>
            </w:r>
          </w:p>
        </w:tc>
        <w:tc>
          <w:tcPr>
            <w:tcW w:w="7356" w:type="dxa"/>
          </w:tcPr>
          <w:p w14:paraId="532A0265" w14:textId="5249F569" w:rsidR="00A41330" w:rsidRPr="00522763" w:rsidRDefault="00A41330" w:rsidP="00A41330">
            <w:pPr>
              <w:rPr>
                <w:szCs w:val="21"/>
              </w:rPr>
            </w:pPr>
            <w:r w:rsidRPr="00322C83">
              <w:t>(</w:t>
            </w:r>
            <w:r w:rsidR="00522763" w:rsidRPr="00322C83">
              <w:t>"</w:t>
            </w:r>
            <w:r w:rsidR="00522763">
              <w:t>Abstract</w:t>
            </w:r>
            <w:r w:rsidR="00522763" w:rsidRPr="00322C83">
              <w:t>"</w:t>
            </w:r>
            <w:r w:rsidR="00522763">
              <w:t xml:space="preserve">: </w:t>
            </w:r>
            <w:r w:rsidR="00522763">
              <w:rPr>
                <w:rFonts w:hint="eastAsia"/>
              </w:rPr>
              <w:t>ChatGPT</w:t>
            </w:r>
            <w:r w:rsidRPr="00322C83">
              <w:t>)</w:t>
            </w:r>
            <w:r w:rsidR="00522763">
              <w:t xml:space="preserve"> OR (</w:t>
            </w:r>
            <w:r w:rsidR="00522763" w:rsidRPr="00322C83">
              <w:t>"</w:t>
            </w:r>
            <w:r w:rsidR="00522763">
              <w:t>Abstract</w:t>
            </w:r>
            <w:r w:rsidR="00522763" w:rsidRPr="00322C83">
              <w:t>"</w:t>
            </w:r>
            <w:r w:rsidR="00522763">
              <w:t xml:space="preserve">: </w:t>
            </w:r>
            <w:r w:rsidR="00522763">
              <w:rPr>
                <w:rFonts w:hint="eastAsia"/>
              </w:rPr>
              <w:t>Chatbot*)</w:t>
            </w:r>
            <w:r w:rsidR="00522763">
              <w:t xml:space="preserve"> OR (</w:t>
            </w:r>
            <w:r w:rsidR="00522763" w:rsidRPr="00322C83">
              <w:t>"</w:t>
            </w:r>
            <w:r w:rsidR="00522763">
              <w:t>Abstract</w:t>
            </w:r>
            <w:r w:rsidR="00522763" w:rsidRPr="00322C83">
              <w:t>"</w:t>
            </w:r>
            <w:r w:rsidR="00522763">
              <w:t xml:space="preserve">: Chat Generative Pre-trained Transformer) OR </w:t>
            </w:r>
            <w:r w:rsidR="00522763" w:rsidRPr="00322C83">
              <w:t>("</w:t>
            </w:r>
            <w:proofErr w:type="spellStart"/>
            <w:r w:rsidR="00522763">
              <w:t>Abstract</w:t>
            </w:r>
            <w:proofErr w:type="gramStart"/>
            <w:r w:rsidR="00522763" w:rsidRPr="00322C83">
              <w:t>"</w:t>
            </w:r>
            <w:r w:rsidR="00522763">
              <w:t>:</w:t>
            </w:r>
            <w:r w:rsidR="00522763">
              <w:rPr>
                <w:rFonts w:hint="eastAsia"/>
              </w:rPr>
              <w:t>large</w:t>
            </w:r>
            <w:proofErr w:type="spellEnd"/>
            <w:proofErr w:type="gramEnd"/>
            <w:r w:rsidR="00522763">
              <w:t xml:space="preserve"> language model)</w:t>
            </w:r>
          </w:p>
        </w:tc>
      </w:tr>
      <w:tr w:rsidR="00522763" w:rsidRPr="00322C83" w14:paraId="30D28AA3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6912521C" w14:textId="77777777" w:rsidR="00522763" w:rsidRPr="00322C83" w:rsidRDefault="00522763" w:rsidP="00522763">
            <w:pPr>
              <w:rPr>
                <w:szCs w:val="21"/>
              </w:rPr>
            </w:pPr>
            <w:r w:rsidRPr="00322C83">
              <w:rPr>
                <w:rFonts w:hint="eastAsia"/>
              </w:rPr>
              <w:t>S2</w:t>
            </w:r>
          </w:p>
        </w:tc>
        <w:tc>
          <w:tcPr>
            <w:tcW w:w="7356" w:type="dxa"/>
          </w:tcPr>
          <w:p w14:paraId="7EE4F687" w14:textId="13CDD2AA" w:rsidR="00522763" w:rsidRPr="00322C83" w:rsidRDefault="00522763" w:rsidP="00522763">
            <w:pPr>
              <w:rPr>
                <w:szCs w:val="21"/>
              </w:rPr>
            </w:pPr>
            <w:r w:rsidRPr="00322C83">
              <w:t>("</w:t>
            </w:r>
            <w:r>
              <w:t>Abstract</w:t>
            </w:r>
            <w:r w:rsidRPr="00322C83">
              <w:t>"</w:t>
            </w:r>
            <w:r>
              <w:t>: Medic*</w:t>
            </w:r>
            <w:r w:rsidRPr="00322C83">
              <w:t>)</w:t>
            </w:r>
            <w:r>
              <w:t xml:space="preserve"> OR (</w:t>
            </w:r>
            <w:r w:rsidRPr="00322C83">
              <w:t>"</w:t>
            </w:r>
            <w:r>
              <w:t>Abstract</w:t>
            </w:r>
            <w:r w:rsidRPr="00322C83">
              <w:t>"</w:t>
            </w:r>
            <w:r>
              <w:t>:</w:t>
            </w:r>
            <w:r w:rsidR="001D7275">
              <w:t xml:space="preserve"> </w:t>
            </w:r>
            <w:proofErr w:type="spellStart"/>
            <w:r>
              <w:t>nurs</w:t>
            </w:r>
            <w:proofErr w:type="spellEnd"/>
            <w:r>
              <w:rPr>
                <w:rFonts w:hint="eastAsia"/>
              </w:rPr>
              <w:t>*)</w:t>
            </w:r>
            <w:r>
              <w:t xml:space="preserve"> OR (</w:t>
            </w:r>
            <w:r w:rsidRPr="00322C83">
              <w:t>"</w:t>
            </w:r>
            <w:r>
              <w:t>Abstract</w:t>
            </w:r>
            <w:r w:rsidRPr="00322C83">
              <w:t>"</w:t>
            </w:r>
            <w:r>
              <w:t xml:space="preserve">: </w:t>
            </w:r>
            <w:r w:rsidR="001D7275">
              <w:t>health</w:t>
            </w:r>
            <w:r>
              <w:t xml:space="preserve">) OR </w:t>
            </w:r>
            <w:r w:rsidRPr="00322C83">
              <w:t>("</w:t>
            </w:r>
            <w:r>
              <w:t>Abstract</w:t>
            </w:r>
            <w:r w:rsidRPr="00322C83">
              <w:t>"</w:t>
            </w:r>
            <w:r>
              <w:t>:</w:t>
            </w:r>
            <w:r w:rsidR="001D7275">
              <w:t xml:space="preserve"> Diagnosis</w:t>
            </w:r>
            <w:r>
              <w:t>)</w:t>
            </w:r>
          </w:p>
        </w:tc>
      </w:tr>
      <w:tr w:rsidR="00A41330" w:rsidRPr="00322C83" w14:paraId="11CF5A4B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181D50C8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S3</w:t>
            </w:r>
          </w:p>
        </w:tc>
        <w:tc>
          <w:tcPr>
            <w:tcW w:w="7356" w:type="dxa"/>
          </w:tcPr>
          <w:p w14:paraId="37B0B9A9" w14:textId="795550E2" w:rsidR="00A41330" w:rsidRPr="00322C83" w:rsidRDefault="000C3F17" w:rsidP="00A41330">
            <w:pPr>
              <w:rPr>
                <w:szCs w:val="21"/>
              </w:rPr>
            </w:pPr>
            <w:r>
              <w:rPr>
                <w:szCs w:val="21"/>
              </w:rPr>
              <w:t>((((</w:t>
            </w:r>
            <w:r>
              <w:t>Abstract: Medic*</w:t>
            </w:r>
            <w:r w:rsidRPr="00322C83">
              <w:t>)</w:t>
            </w:r>
            <w:r>
              <w:t xml:space="preserve"> OR (Abstract: </w:t>
            </w:r>
            <w:proofErr w:type="spellStart"/>
            <w:r>
              <w:t>nurs</w:t>
            </w:r>
            <w:proofErr w:type="spellEnd"/>
            <w:r>
              <w:rPr>
                <w:rFonts w:hint="eastAsia"/>
              </w:rPr>
              <w:t>*)</w:t>
            </w:r>
            <w:r>
              <w:t xml:space="preserve"> OR (Abstract: health) OR </w:t>
            </w:r>
            <w:r w:rsidRPr="00322C83">
              <w:t>(</w:t>
            </w:r>
            <w:r>
              <w:t xml:space="preserve">Abstract: Diagnosis)))) AND </w:t>
            </w:r>
            <w:r w:rsidRPr="00322C83">
              <w:t>(</w:t>
            </w:r>
            <w:r>
              <w:t xml:space="preserve">Abstract: </w:t>
            </w:r>
            <w:r>
              <w:rPr>
                <w:rFonts w:hint="eastAsia"/>
              </w:rPr>
              <w:t>ChatGPT</w:t>
            </w:r>
            <w:r w:rsidRPr="00322C83">
              <w:t>)</w:t>
            </w:r>
            <w:r>
              <w:t xml:space="preserve"> OR (Abstract: </w:t>
            </w:r>
            <w:r>
              <w:rPr>
                <w:rFonts w:hint="eastAsia"/>
              </w:rPr>
              <w:t>Chatbot*)</w:t>
            </w:r>
            <w:r>
              <w:t xml:space="preserve"> OR (Abstract: Chat Generative Pre-</w:t>
            </w:r>
            <w:proofErr w:type="gramStart"/>
            <w:r>
              <w:t>trained</w:t>
            </w:r>
            <w:proofErr w:type="gramEnd"/>
            <w:r>
              <w:t xml:space="preserve"> Transformer) OR </w:t>
            </w:r>
            <w:r w:rsidRPr="00322C83">
              <w:t>(</w:t>
            </w:r>
            <w:r>
              <w:t xml:space="preserve">Abstract: </w:t>
            </w:r>
            <w:r>
              <w:rPr>
                <w:rFonts w:hint="eastAsia"/>
              </w:rPr>
              <w:t>large</w:t>
            </w:r>
            <w:r>
              <w:t xml:space="preserve"> language model)</w:t>
            </w:r>
          </w:p>
        </w:tc>
      </w:tr>
      <w:tr w:rsidR="00A41330" w:rsidRPr="00322C83" w14:paraId="427250D5" w14:textId="77777777" w:rsidTr="00920620">
        <w:trPr>
          <w:gridAfter w:val="1"/>
          <w:wAfter w:w="17" w:type="dxa"/>
          <w:jc w:val="center"/>
        </w:trPr>
        <w:tc>
          <w:tcPr>
            <w:tcW w:w="8523" w:type="dxa"/>
            <w:gridSpan w:val="2"/>
            <w:shd w:val="clear" w:color="auto" w:fill="B8CCE4" w:themeFill="accent1" w:themeFillTint="66"/>
          </w:tcPr>
          <w:p w14:paraId="0B40726C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szCs w:val="21"/>
              </w:rPr>
              <w:t>4. Web of Science</w:t>
            </w:r>
          </w:p>
        </w:tc>
      </w:tr>
      <w:tr w:rsidR="00A41330" w:rsidRPr="00322C83" w14:paraId="65BE264E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693CCAD" w14:textId="77777777" w:rsidR="00A41330" w:rsidRPr="00322C83" w:rsidRDefault="00A41330" w:rsidP="00A41330">
            <w:r w:rsidRPr="00322C83">
              <w:rPr>
                <w:rFonts w:hint="eastAsia"/>
              </w:rPr>
              <w:t>#</w:t>
            </w:r>
            <w:r w:rsidRPr="00322C83">
              <w:t>1</w:t>
            </w:r>
          </w:p>
        </w:tc>
        <w:tc>
          <w:tcPr>
            <w:tcW w:w="7356" w:type="dxa"/>
          </w:tcPr>
          <w:p w14:paraId="5F1FE5C2" w14:textId="5AB73885" w:rsidR="00A41330" w:rsidRPr="00F32D25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(</w:t>
            </w:r>
            <w:r>
              <w:rPr>
                <w:rFonts w:hint="eastAsia"/>
              </w:rPr>
              <w:t>(</w:t>
            </w:r>
            <w:r>
              <w:t>((</w:t>
            </w:r>
            <w:r w:rsidRPr="00322C83">
              <w:t>TS=(</w:t>
            </w:r>
            <w:r>
              <w:rPr>
                <w:rFonts w:hint="eastAsia"/>
              </w:rPr>
              <w:t>ChatGPT</w:t>
            </w:r>
            <w:r w:rsidRPr="00322C83">
              <w:rPr>
                <w:rFonts w:hint="eastAsia"/>
              </w:rPr>
              <w:t>))</w:t>
            </w:r>
            <w:r w:rsidRPr="00322C83">
              <w:t xml:space="preserve"> OR</w:t>
            </w:r>
            <w:r w:rsidRPr="00322C83">
              <w:rPr>
                <w:rFonts w:hint="eastAsia"/>
              </w:rPr>
              <w:t xml:space="preserve"> TS=(</w:t>
            </w:r>
            <w:r>
              <w:rPr>
                <w:rFonts w:hint="eastAsia"/>
              </w:rPr>
              <w:t>chatbot</w:t>
            </w:r>
            <w:r w:rsidRPr="00322C83">
              <w:t>*)</w:t>
            </w:r>
            <w:r>
              <w:rPr>
                <w:rFonts w:hint="eastAsia"/>
              </w:rPr>
              <w:t>)</w:t>
            </w:r>
            <w:r>
              <w:t xml:space="preserve"> OR TS</w:t>
            </w:r>
            <w:proofErr w:type="gramStart"/>
            <w:r>
              <w:t>=(</w:t>
            </w:r>
            <w:proofErr w:type="gramEnd"/>
            <w:r>
              <w:t>C</w:t>
            </w:r>
            <w:r>
              <w:rPr>
                <w:rFonts w:hint="eastAsia"/>
              </w:rPr>
              <w:t>hat</w:t>
            </w:r>
            <w:r>
              <w:t xml:space="preserve"> G</w:t>
            </w:r>
            <w:r>
              <w:rPr>
                <w:rFonts w:hint="eastAsia"/>
              </w:rPr>
              <w:t>enerative</w:t>
            </w:r>
            <w:r>
              <w:t xml:space="preserve"> P</w:t>
            </w:r>
            <w:r>
              <w:rPr>
                <w:rFonts w:hint="eastAsia"/>
              </w:rPr>
              <w:t>re-</w:t>
            </w:r>
            <w:r>
              <w:t>trained Transformer)) OR TS=(large language model)</w:t>
            </w:r>
          </w:p>
        </w:tc>
      </w:tr>
      <w:tr w:rsidR="00A41330" w:rsidRPr="00F32D25" w14:paraId="5B53AE83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4AD06E94" w14:textId="77777777" w:rsidR="00A41330" w:rsidRPr="00322C83" w:rsidRDefault="00A41330" w:rsidP="00A41330">
            <w:r w:rsidRPr="00322C83">
              <w:rPr>
                <w:rFonts w:hint="eastAsia"/>
              </w:rPr>
              <w:t>#2</w:t>
            </w:r>
          </w:p>
        </w:tc>
        <w:tc>
          <w:tcPr>
            <w:tcW w:w="7356" w:type="dxa"/>
          </w:tcPr>
          <w:p w14:paraId="392F015A" w14:textId="12F5A5DC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(</w:t>
            </w:r>
            <w:r>
              <w:t>(((</w:t>
            </w:r>
            <w:r w:rsidRPr="00322C83">
              <w:t>TS=(</w:t>
            </w:r>
            <w:r>
              <w:t>medic</w:t>
            </w:r>
            <w:r w:rsidRPr="00322C83">
              <w:t>*</w:t>
            </w:r>
            <w:r w:rsidRPr="00322C83">
              <w:rPr>
                <w:rFonts w:hint="eastAsia"/>
              </w:rPr>
              <w:t>))</w:t>
            </w:r>
            <w:r w:rsidRPr="00322C83">
              <w:t xml:space="preserve"> OR</w:t>
            </w:r>
            <w:r w:rsidRPr="00322C83">
              <w:rPr>
                <w:rFonts w:hint="eastAsia"/>
              </w:rPr>
              <w:t xml:space="preserve"> TS=(</w:t>
            </w:r>
            <w:r>
              <w:t>nursing</w:t>
            </w:r>
            <w:r w:rsidRPr="00322C83">
              <w:t>*)</w:t>
            </w:r>
            <w:r>
              <w:t>) OR TS=(health*)) OR TS=(Diagnosis)</w:t>
            </w:r>
          </w:p>
        </w:tc>
      </w:tr>
      <w:tr w:rsidR="00A41330" w:rsidRPr="00322C83" w14:paraId="0C04C7B2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45AC91B" w14:textId="77777777" w:rsidR="00A41330" w:rsidRPr="00322C83" w:rsidRDefault="00A41330" w:rsidP="00A41330">
            <w:r w:rsidRPr="00322C83">
              <w:rPr>
                <w:rFonts w:hint="eastAsia"/>
              </w:rPr>
              <w:t>#3</w:t>
            </w:r>
          </w:p>
        </w:tc>
        <w:tc>
          <w:tcPr>
            <w:tcW w:w="7356" w:type="dxa"/>
          </w:tcPr>
          <w:p w14:paraId="19E1F1C5" w14:textId="2AD15B49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rFonts w:hint="eastAsia"/>
              </w:rPr>
              <w:t>#</w:t>
            </w:r>
            <w:r w:rsidRPr="00322C83">
              <w:t>1</w:t>
            </w:r>
            <w:r w:rsidRPr="00322C83">
              <w:rPr>
                <w:rFonts w:hint="eastAsia"/>
              </w:rPr>
              <w:t xml:space="preserve"> AND #2</w:t>
            </w:r>
          </w:p>
        </w:tc>
      </w:tr>
      <w:tr w:rsidR="00A41330" w:rsidRPr="00322C83" w14:paraId="549D9646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2E6DA2D3" w14:textId="77777777" w:rsidR="00A41330" w:rsidRPr="00322C83" w:rsidRDefault="00A41330" w:rsidP="00A41330">
            <w:r w:rsidRPr="00322C83">
              <w:rPr>
                <w:rFonts w:hint="eastAsia"/>
              </w:rPr>
              <w:t>#4</w:t>
            </w:r>
          </w:p>
        </w:tc>
        <w:tc>
          <w:tcPr>
            <w:tcW w:w="7356" w:type="dxa"/>
          </w:tcPr>
          <w:p w14:paraId="3F0C441B" w14:textId="4AB3A067" w:rsidR="00A41330" w:rsidRPr="00322C83" w:rsidRDefault="00A41330" w:rsidP="00A41330">
            <w:pPr>
              <w:rPr>
                <w:szCs w:val="21"/>
              </w:rPr>
            </w:pPr>
            <w:r>
              <w:t>((#3)) AND DOP</w:t>
            </w:r>
            <w:proofErr w:type="gramStart"/>
            <w:r>
              <w:t>=(</w:t>
            </w:r>
            <w:proofErr w:type="gramEnd"/>
            <w:r>
              <w:t>2022-11-30/2023-08-16) and Preprint Citation index</w:t>
            </w:r>
          </w:p>
        </w:tc>
      </w:tr>
      <w:tr w:rsidR="00A41330" w:rsidRPr="00322C83" w14:paraId="0B4AAD9F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C9AECCC" w14:textId="77777777" w:rsidR="00A41330" w:rsidRPr="00322C83" w:rsidRDefault="00A41330" w:rsidP="00A41330">
            <w:r w:rsidRPr="00322C83">
              <w:rPr>
                <w:rFonts w:hint="eastAsia"/>
              </w:rPr>
              <w:t>#5</w:t>
            </w:r>
          </w:p>
        </w:tc>
        <w:tc>
          <w:tcPr>
            <w:tcW w:w="7356" w:type="dxa"/>
          </w:tcPr>
          <w:p w14:paraId="74B2D2B7" w14:textId="100229E2" w:rsidR="00A41330" w:rsidRPr="00322C83" w:rsidRDefault="00A41330" w:rsidP="00A41330">
            <w:pPr>
              <w:rPr>
                <w:szCs w:val="21"/>
              </w:rPr>
            </w:pPr>
            <w:r>
              <w:t>((#3)) AND DOP</w:t>
            </w:r>
            <w:proofErr w:type="gramStart"/>
            <w:r>
              <w:t>=(</w:t>
            </w:r>
            <w:proofErr w:type="gramEnd"/>
            <w:r>
              <w:t>2022-11-30/2023-08-16) and English</w:t>
            </w:r>
          </w:p>
        </w:tc>
      </w:tr>
      <w:tr w:rsidR="00A41330" w:rsidRPr="00322C83" w14:paraId="74ABE23F" w14:textId="77777777" w:rsidTr="00920620">
        <w:trPr>
          <w:gridAfter w:val="1"/>
          <w:wAfter w:w="17" w:type="dxa"/>
          <w:jc w:val="center"/>
        </w:trPr>
        <w:tc>
          <w:tcPr>
            <w:tcW w:w="8523" w:type="dxa"/>
            <w:gridSpan w:val="2"/>
            <w:shd w:val="clear" w:color="auto" w:fill="B8CCE4" w:themeFill="accent1" w:themeFillTint="66"/>
          </w:tcPr>
          <w:p w14:paraId="4AF3590B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rPr>
                <w:bCs/>
                <w:szCs w:val="21"/>
                <w:shd w:val="clear" w:color="auto" w:fill="B8CCE4" w:themeFill="accent1" w:themeFillTint="66"/>
              </w:rPr>
              <w:t>5. EMBAS</w:t>
            </w:r>
            <w:r w:rsidRPr="00322C83">
              <w:rPr>
                <w:rFonts w:hint="eastAsia"/>
                <w:bCs/>
                <w:szCs w:val="21"/>
                <w:shd w:val="clear" w:color="auto" w:fill="B8CCE4" w:themeFill="accent1" w:themeFillTint="66"/>
              </w:rPr>
              <w:t>E</w:t>
            </w:r>
          </w:p>
        </w:tc>
      </w:tr>
      <w:tr w:rsidR="00A41330" w:rsidRPr="00322C83" w14:paraId="1E9087F3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01137045" w14:textId="77777777" w:rsidR="00A41330" w:rsidRPr="00322C83" w:rsidRDefault="00A41330" w:rsidP="00A41330">
            <w:r w:rsidRPr="00322C83">
              <w:rPr>
                <w:rFonts w:hint="eastAsia"/>
              </w:rPr>
              <w:t>#</w:t>
            </w:r>
            <w:r w:rsidRPr="00322C83">
              <w:t>1</w:t>
            </w:r>
          </w:p>
        </w:tc>
        <w:tc>
          <w:tcPr>
            <w:tcW w:w="7356" w:type="dxa"/>
          </w:tcPr>
          <w:p w14:paraId="61C6B166" w14:textId="7431D842" w:rsidR="00A41330" w:rsidRPr="00322C83" w:rsidRDefault="00A41330" w:rsidP="00A41330">
            <w:pPr>
              <w:rPr>
                <w:szCs w:val="21"/>
              </w:rPr>
            </w:pPr>
            <w:r w:rsidRPr="00D650E6">
              <w:t>'medicine'/exp</w:t>
            </w:r>
          </w:p>
        </w:tc>
      </w:tr>
      <w:tr w:rsidR="00A41330" w:rsidRPr="00322C83" w14:paraId="46EF2D6F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29BC37D1" w14:textId="77777777" w:rsidR="00A41330" w:rsidRPr="00322C83" w:rsidRDefault="00A41330" w:rsidP="00A41330">
            <w:r w:rsidRPr="00322C83">
              <w:rPr>
                <w:rFonts w:hint="eastAsia"/>
              </w:rPr>
              <w:t>#2</w:t>
            </w:r>
          </w:p>
        </w:tc>
        <w:tc>
          <w:tcPr>
            <w:tcW w:w="7356" w:type="dxa"/>
          </w:tcPr>
          <w:p w14:paraId="34B60BCB" w14:textId="793AAD78" w:rsidR="00A41330" w:rsidRPr="00322C83" w:rsidRDefault="00A41330" w:rsidP="00A41330">
            <w:pPr>
              <w:rPr>
                <w:szCs w:val="21"/>
              </w:rPr>
            </w:pPr>
            <w:r w:rsidRPr="00D650E6">
              <w:t>'</w:t>
            </w:r>
            <w:r>
              <w:t>nursing</w:t>
            </w:r>
            <w:r w:rsidRPr="00D650E6">
              <w:t>'/exp</w:t>
            </w:r>
          </w:p>
        </w:tc>
      </w:tr>
      <w:tr w:rsidR="00A41330" w:rsidRPr="00322C83" w14:paraId="3AF3F3E0" w14:textId="77777777" w:rsidTr="00920620">
        <w:trPr>
          <w:gridAfter w:val="1"/>
          <w:wAfter w:w="17" w:type="dxa"/>
          <w:trHeight w:val="319"/>
          <w:jc w:val="center"/>
        </w:trPr>
        <w:tc>
          <w:tcPr>
            <w:tcW w:w="1167" w:type="dxa"/>
          </w:tcPr>
          <w:p w14:paraId="60AEC820" w14:textId="77777777" w:rsidR="00A41330" w:rsidRPr="00322C83" w:rsidRDefault="00A41330" w:rsidP="00A41330">
            <w:r w:rsidRPr="00322C83">
              <w:rPr>
                <w:rFonts w:hint="eastAsia"/>
              </w:rPr>
              <w:t>#3</w:t>
            </w:r>
          </w:p>
        </w:tc>
        <w:tc>
          <w:tcPr>
            <w:tcW w:w="7356" w:type="dxa"/>
          </w:tcPr>
          <w:p w14:paraId="2C40546F" w14:textId="588DCA64" w:rsidR="00A41330" w:rsidRPr="00322C83" w:rsidRDefault="00A41330" w:rsidP="00A41330">
            <w:pPr>
              <w:rPr>
                <w:szCs w:val="21"/>
              </w:rPr>
            </w:pPr>
            <w:r w:rsidRPr="00B362B0">
              <w:t>medic</w:t>
            </w:r>
            <w:proofErr w:type="gramStart"/>
            <w:r w:rsidRPr="00B362B0">
              <w:t>*:</w:t>
            </w:r>
            <w:proofErr w:type="spellStart"/>
            <w:r w:rsidRPr="00B362B0">
              <w:t>ab</w:t>
            </w:r>
            <w:proofErr w:type="gramEnd"/>
            <w:r w:rsidRPr="00B362B0">
              <w:t>,ti</w:t>
            </w:r>
            <w:proofErr w:type="spellEnd"/>
            <w:r w:rsidRPr="00B362B0">
              <w:t xml:space="preserve"> OR </w:t>
            </w:r>
            <w:proofErr w:type="spellStart"/>
            <w:r w:rsidRPr="00B362B0">
              <w:t>nurs</w:t>
            </w:r>
            <w:proofErr w:type="spellEnd"/>
            <w:r w:rsidRPr="00B362B0">
              <w:t>*:</w:t>
            </w:r>
            <w:proofErr w:type="spellStart"/>
            <w:r w:rsidRPr="00B362B0">
              <w:t>ab,ti</w:t>
            </w:r>
            <w:proofErr w:type="spellEnd"/>
            <w:r w:rsidRPr="00B362B0">
              <w:t xml:space="preserve"> OR health*:</w:t>
            </w:r>
            <w:proofErr w:type="spellStart"/>
            <w:r w:rsidRPr="00B362B0">
              <w:t>ab,ti</w:t>
            </w:r>
            <w:proofErr w:type="spellEnd"/>
            <w:r w:rsidRPr="00B362B0">
              <w:t xml:space="preserve"> OR </w:t>
            </w:r>
            <w:proofErr w:type="spellStart"/>
            <w:r w:rsidRPr="00B362B0">
              <w:t>diagnosis:ab,ti</w:t>
            </w:r>
            <w:proofErr w:type="spellEnd"/>
          </w:p>
        </w:tc>
      </w:tr>
      <w:tr w:rsidR="00A41330" w:rsidRPr="00322C83" w14:paraId="1ACCAB2B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BDFB224" w14:textId="77777777" w:rsidR="00A41330" w:rsidRPr="00322C83" w:rsidRDefault="00A41330" w:rsidP="00A41330">
            <w:r w:rsidRPr="00322C83">
              <w:rPr>
                <w:rFonts w:hint="eastAsia"/>
              </w:rPr>
              <w:t>#4</w:t>
            </w:r>
          </w:p>
        </w:tc>
        <w:tc>
          <w:tcPr>
            <w:tcW w:w="7356" w:type="dxa"/>
          </w:tcPr>
          <w:p w14:paraId="0FC1D9C9" w14:textId="0A269C49" w:rsidR="00A41330" w:rsidRPr="00322C83" w:rsidRDefault="00A41330" w:rsidP="00A41330">
            <w:pPr>
              <w:rPr>
                <w:szCs w:val="21"/>
              </w:rPr>
            </w:pPr>
            <w:r w:rsidRPr="00B362B0">
              <w:t>#1 OR #2 OR #3</w:t>
            </w:r>
          </w:p>
        </w:tc>
      </w:tr>
      <w:tr w:rsidR="00A41330" w:rsidRPr="00322C83" w14:paraId="62501304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8CF5E79" w14:textId="77777777" w:rsidR="00A41330" w:rsidRPr="00322C83" w:rsidRDefault="00A41330" w:rsidP="00A41330">
            <w:r w:rsidRPr="00322C83">
              <w:rPr>
                <w:rFonts w:hint="eastAsia"/>
              </w:rPr>
              <w:t>#5</w:t>
            </w:r>
          </w:p>
        </w:tc>
        <w:tc>
          <w:tcPr>
            <w:tcW w:w="7356" w:type="dxa"/>
          </w:tcPr>
          <w:p w14:paraId="0668173C" w14:textId="16354FC9" w:rsidR="00A41330" w:rsidRPr="00322C83" w:rsidRDefault="00A41330" w:rsidP="00A41330">
            <w:pPr>
              <w:rPr>
                <w:szCs w:val="21"/>
              </w:rPr>
            </w:pPr>
            <w:r w:rsidRPr="00B362B0">
              <w:t>'</w:t>
            </w:r>
            <w:proofErr w:type="spellStart"/>
            <w:r w:rsidRPr="00B362B0">
              <w:t>chatgpt</w:t>
            </w:r>
            <w:proofErr w:type="spellEnd"/>
            <w:proofErr w:type="gramStart"/>
            <w:r w:rsidRPr="00B362B0">
              <w:t>':</w:t>
            </w:r>
            <w:proofErr w:type="spellStart"/>
            <w:r w:rsidRPr="00B362B0">
              <w:t>ab</w:t>
            </w:r>
            <w:proofErr w:type="gramEnd"/>
            <w:r w:rsidRPr="00B362B0">
              <w:t>,ti</w:t>
            </w:r>
            <w:proofErr w:type="spellEnd"/>
            <w:r w:rsidRPr="00B362B0">
              <w:t xml:space="preserve"> OR 'chatbot*':</w:t>
            </w:r>
            <w:proofErr w:type="spellStart"/>
            <w:r w:rsidRPr="00B362B0">
              <w:t>ab,ti</w:t>
            </w:r>
            <w:proofErr w:type="spellEnd"/>
            <w:r w:rsidRPr="00B362B0">
              <w:t xml:space="preserve"> OR 'chat generative  pre-trained  transformer':</w:t>
            </w:r>
            <w:proofErr w:type="spellStart"/>
            <w:r w:rsidRPr="00B362B0">
              <w:t>ab,ti</w:t>
            </w:r>
            <w:proofErr w:type="spellEnd"/>
            <w:r w:rsidRPr="00B362B0">
              <w:t xml:space="preserve"> OR 'large language model':</w:t>
            </w:r>
            <w:proofErr w:type="spellStart"/>
            <w:r w:rsidRPr="00B362B0">
              <w:t>ab,ti</w:t>
            </w:r>
            <w:proofErr w:type="spellEnd"/>
          </w:p>
        </w:tc>
      </w:tr>
      <w:tr w:rsidR="00A41330" w:rsidRPr="00322C83" w14:paraId="59DA5B37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4F65F77" w14:textId="77777777" w:rsidR="00A41330" w:rsidRPr="00322C83" w:rsidRDefault="00A41330" w:rsidP="00A41330">
            <w:r w:rsidRPr="00322C83">
              <w:rPr>
                <w:rFonts w:hint="eastAsia"/>
              </w:rPr>
              <w:t>#6</w:t>
            </w:r>
          </w:p>
        </w:tc>
        <w:tc>
          <w:tcPr>
            <w:tcW w:w="7356" w:type="dxa"/>
          </w:tcPr>
          <w:p w14:paraId="6AB917FE" w14:textId="77777777" w:rsidR="00A41330" w:rsidRPr="00322C83" w:rsidRDefault="00A41330" w:rsidP="00A41330">
            <w:pPr>
              <w:rPr>
                <w:szCs w:val="21"/>
              </w:rPr>
            </w:pPr>
            <w:r w:rsidRPr="00322C83">
              <w:t>#</w:t>
            </w:r>
            <w:r w:rsidRPr="00322C83">
              <w:rPr>
                <w:rFonts w:hint="eastAsia"/>
              </w:rPr>
              <w:t>4</w:t>
            </w:r>
            <w:r w:rsidRPr="00322C83">
              <w:t xml:space="preserve"> OR #</w:t>
            </w:r>
            <w:r w:rsidRPr="00322C83">
              <w:rPr>
                <w:rFonts w:hint="eastAsia"/>
              </w:rPr>
              <w:t>5</w:t>
            </w:r>
          </w:p>
        </w:tc>
      </w:tr>
      <w:tr w:rsidR="00A41330" w:rsidRPr="00322C83" w14:paraId="3D46A8FC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28EA350F" w14:textId="77777777" w:rsidR="00A41330" w:rsidRPr="00322C83" w:rsidRDefault="00A41330" w:rsidP="00A41330">
            <w:r w:rsidRPr="00322C83">
              <w:rPr>
                <w:rFonts w:hint="eastAsia"/>
              </w:rPr>
              <w:t>#7</w:t>
            </w:r>
          </w:p>
        </w:tc>
        <w:tc>
          <w:tcPr>
            <w:tcW w:w="7356" w:type="dxa"/>
          </w:tcPr>
          <w:p w14:paraId="3C023F64" w14:textId="5E635B98" w:rsidR="00A41330" w:rsidRPr="00322C83" w:rsidRDefault="00A41330" w:rsidP="00A41330">
            <w:pPr>
              <w:rPr>
                <w:szCs w:val="21"/>
              </w:rPr>
            </w:pPr>
            <w:proofErr w:type="spellStart"/>
            <w:r w:rsidRPr="00790208">
              <w:t>english:la</w:t>
            </w:r>
            <w:proofErr w:type="spellEnd"/>
          </w:p>
        </w:tc>
      </w:tr>
      <w:tr w:rsidR="00A41330" w:rsidRPr="00322C83" w14:paraId="2345C5A5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5ACD943A" w14:textId="77777777" w:rsidR="00A41330" w:rsidRPr="00322C83" w:rsidRDefault="00A41330" w:rsidP="00A41330">
            <w:r w:rsidRPr="00322C83">
              <w:rPr>
                <w:rFonts w:hint="eastAsia"/>
              </w:rPr>
              <w:t>#8</w:t>
            </w:r>
          </w:p>
        </w:tc>
        <w:tc>
          <w:tcPr>
            <w:tcW w:w="7356" w:type="dxa"/>
          </w:tcPr>
          <w:p w14:paraId="1BBC5641" w14:textId="634D465F" w:rsidR="00A41330" w:rsidRPr="00322C83" w:rsidRDefault="00A41330" w:rsidP="00A41330">
            <w:pPr>
              <w:rPr>
                <w:szCs w:val="21"/>
              </w:rPr>
            </w:pPr>
            <w:r w:rsidRPr="00322C83">
              <w:t>#</w:t>
            </w:r>
            <w:r>
              <w:t>6</w:t>
            </w:r>
            <w:r w:rsidRPr="00322C83">
              <w:t xml:space="preserve"> OR #</w:t>
            </w:r>
            <w:r>
              <w:t>7</w:t>
            </w:r>
          </w:p>
        </w:tc>
      </w:tr>
      <w:tr w:rsidR="00A41330" w:rsidRPr="00322C83" w14:paraId="3C02EC15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46BC101A" w14:textId="77777777" w:rsidR="00A41330" w:rsidRPr="00322C83" w:rsidRDefault="00A41330" w:rsidP="00A41330">
            <w:r w:rsidRPr="00322C83">
              <w:rPr>
                <w:rFonts w:hint="eastAsia"/>
              </w:rPr>
              <w:t>#9</w:t>
            </w:r>
          </w:p>
        </w:tc>
        <w:tc>
          <w:tcPr>
            <w:tcW w:w="7356" w:type="dxa"/>
          </w:tcPr>
          <w:p w14:paraId="37C28206" w14:textId="7F4B6CE9" w:rsidR="00A41330" w:rsidRPr="00322C83" w:rsidRDefault="00A41330" w:rsidP="00A41330">
            <w:pPr>
              <w:rPr>
                <w:szCs w:val="21"/>
              </w:rPr>
            </w:pPr>
            <w:r w:rsidRPr="00790208">
              <w:t>'2022/11/30-2023/08/16</w:t>
            </w:r>
            <w:proofErr w:type="gramStart"/>
            <w:r w:rsidRPr="00790208">
              <w:t>':pd</w:t>
            </w:r>
            <w:proofErr w:type="gramEnd"/>
          </w:p>
        </w:tc>
      </w:tr>
      <w:tr w:rsidR="00A41330" w:rsidRPr="00322C83" w14:paraId="3E3CBFFC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5727BB8B" w14:textId="77777777" w:rsidR="00A41330" w:rsidRPr="00322C83" w:rsidRDefault="00A41330" w:rsidP="00A41330">
            <w:r w:rsidRPr="00322C83">
              <w:rPr>
                <w:rFonts w:hint="eastAsia"/>
              </w:rPr>
              <w:t>#</w:t>
            </w:r>
            <w:r w:rsidRPr="00322C83">
              <w:t>1</w:t>
            </w:r>
            <w:r w:rsidRPr="00322C83">
              <w:rPr>
                <w:rFonts w:hint="eastAsia"/>
              </w:rPr>
              <w:t>0</w:t>
            </w:r>
          </w:p>
        </w:tc>
        <w:tc>
          <w:tcPr>
            <w:tcW w:w="7356" w:type="dxa"/>
          </w:tcPr>
          <w:p w14:paraId="2A529C23" w14:textId="2F220671" w:rsidR="00A41330" w:rsidRPr="00322C83" w:rsidRDefault="00A41330" w:rsidP="00A41330">
            <w:pPr>
              <w:rPr>
                <w:szCs w:val="21"/>
              </w:rPr>
            </w:pPr>
            <w:r w:rsidRPr="00790208">
              <w:t>#8 AND #9</w:t>
            </w:r>
          </w:p>
        </w:tc>
      </w:tr>
      <w:tr w:rsidR="000C3F17" w:rsidRPr="00322C83" w14:paraId="6D42962B" w14:textId="77777777" w:rsidTr="00EA7996">
        <w:trPr>
          <w:gridAfter w:val="1"/>
          <w:wAfter w:w="17" w:type="dxa"/>
          <w:jc w:val="center"/>
        </w:trPr>
        <w:tc>
          <w:tcPr>
            <w:tcW w:w="8523" w:type="dxa"/>
            <w:gridSpan w:val="2"/>
            <w:shd w:val="clear" w:color="auto" w:fill="B8CCE4" w:themeFill="accent1" w:themeFillTint="66"/>
          </w:tcPr>
          <w:p w14:paraId="7C809E37" w14:textId="7750FBCC" w:rsidR="000C3F17" w:rsidRPr="00790208" w:rsidRDefault="000C3F17" w:rsidP="00A41330">
            <w:r>
              <w:rPr>
                <w:rFonts w:hint="eastAsia"/>
              </w:rPr>
              <w:t>6</w:t>
            </w:r>
            <w:r>
              <w:t>.ACM Digital Library</w:t>
            </w:r>
          </w:p>
        </w:tc>
      </w:tr>
      <w:tr w:rsidR="000C3F17" w:rsidRPr="00322C83" w14:paraId="1C2BE938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26C07279" w14:textId="77777777" w:rsidR="000C3F17" w:rsidRPr="00322C83" w:rsidRDefault="000C3F17" w:rsidP="00A41330"/>
        </w:tc>
        <w:tc>
          <w:tcPr>
            <w:tcW w:w="7356" w:type="dxa"/>
          </w:tcPr>
          <w:p w14:paraId="3FF459F5" w14:textId="40E4A970" w:rsidR="000C3F17" w:rsidRPr="00790208" w:rsidRDefault="00F915B3" w:rsidP="00A41330">
            <w:r>
              <w:t xml:space="preserve">[Abstract: </w:t>
            </w:r>
            <w:r w:rsidRPr="00322C83">
              <w:t>"</w:t>
            </w:r>
            <w:proofErr w:type="spellStart"/>
            <w:r>
              <w:t>chatgpt</w:t>
            </w:r>
            <w:proofErr w:type="spellEnd"/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chatbot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 xml:space="preserve">chat </w:t>
            </w:r>
            <w:r>
              <w:rPr>
                <w:rFonts w:hint="eastAsia"/>
              </w:rPr>
              <w:t>generative</w:t>
            </w:r>
            <w:r>
              <w:t xml:space="preserve"> pre-trained transformer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large language model</w:t>
            </w:r>
            <w:r w:rsidRPr="00322C83">
              <w:t>"</w:t>
            </w:r>
            <w:r>
              <w:t>]</w:t>
            </w:r>
          </w:p>
        </w:tc>
      </w:tr>
      <w:tr w:rsidR="00F915B3" w:rsidRPr="00322C83" w14:paraId="070C2CFA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07EAD5FE" w14:textId="77777777" w:rsidR="00F915B3" w:rsidRPr="00322C83" w:rsidRDefault="00F915B3" w:rsidP="00A41330"/>
        </w:tc>
        <w:tc>
          <w:tcPr>
            <w:tcW w:w="7356" w:type="dxa"/>
          </w:tcPr>
          <w:p w14:paraId="572023D9" w14:textId="3E91BB4E" w:rsidR="00F915B3" w:rsidRDefault="00F915B3" w:rsidP="00A41330">
            <w:r>
              <w:t xml:space="preserve">[Abstract: </w:t>
            </w:r>
            <w:r w:rsidRPr="00322C83">
              <w:t>"</w:t>
            </w:r>
            <w:r>
              <w:t>medic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proofErr w:type="spellStart"/>
            <w:r>
              <w:t>nurs</w:t>
            </w:r>
            <w:proofErr w:type="spellEnd"/>
            <w:r>
              <w:t>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health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diagnosis</w:t>
            </w:r>
            <w:r w:rsidRPr="00322C83">
              <w:t>"</w:t>
            </w:r>
            <w:r>
              <w:t>]</w:t>
            </w:r>
          </w:p>
        </w:tc>
      </w:tr>
      <w:tr w:rsidR="00F915B3" w:rsidRPr="00322C83" w14:paraId="6E37E96A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3F9D3039" w14:textId="77777777" w:rsidR="00F915B3" w:rsidRPr="00322C83" w:rsidRDefault="00F915B3" w:rsidP="00A41330"/>
        </w:tc>
        <w:tc>
          <w:tcPr>
            <w:tcW w:w="7356" w:type="dxa"/>
          </w:tcPr>
          <w:p w14:paraId="0C4FD8AC" w14:textId="4FC65E52" w:rsidR="00F915B3" w:rsidRDefault="00F915B3" w:rsidP="00A41330">
            <w:r>
              <w:t xml:space="preserve">[[Abstract: </w:t>
            </w:r>
            <w:r w:rsidRPr="00322C83">
              <w:t>"</w:t>
            </w:r>
            <w:proofErr w:type="spellStart"/>
            <w:r>
              <w:t>chatgpt</w:t>
            </w:r>
            <w:proofErr w:type="spellEnd"/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chatbot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 xml:space="preserve">chat </w:t>
            </w:r>
            <w:r>
              <w:rPr>
                <w:rFonts w:hint="eastAsia"/>
              </w:rPr>
              <w:t>generative</w:t>
            </w:r>
            <w:r>
              <w:t xml:space="preserve"> pre-trained transformer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large language model</w:t>
            </w:r>
            <w:r w:rsidRPr="00322C83">
              <w:t>"</w:t>
            </w:r>
            <w:r>
              <w:t xml:space="preserve">]] AND [[Abstract: </w:t>
            </w:r>
            <w:r w:rsidRPr="00322C83">
              <w:t>"</w:t>
            </w:r>
            <w:r>
              <w:t>medic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proofErr w:type="spellStart"/>
            <w:r>
              <w:t>nurs</w:t>
            </w:r>
            <w:proofErr w:type="spellEnd"/>
            <w:r>
              <w:t>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health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diagnosis</w:t>
            </w:r>
            <w:r w:rsidRPr="00322C83">
              <w:t>"</w:t>
            </w:r>
            <w:r>
              <w:t>]]</w:t>
            </w:r>
          </w:p>
        </w:tc>
      </w:tr>
      <w:tr w:rsidR="00F915B3" w:rsidRPr="00322C83" w14:paraId="2A0E0585" w14:textId="77777777" w:rsidTr="00920620">
        <w:trPr>
          <w:gridAfter w:val="1"/>
          <w:wAfter w:w="17" w:type="dxa"/>
          <w:jc w:val="center"/>
        </w:trPr>
        <w:tc>
          <w:tcPr>
            <w:tcW w:w="1167" w:type="dxa"/>
          </w:tcPr>
          <w:p w14:paraId="05CE7F1A" w14:textId="77777777" w:rsidR="00F915B3" w:rsidRPr="00322C83" w:rsidRDefault="00F915B3" w:rsidP="00F915B3"/>
        </w:tc>
        <w:tc>
          <w:tcPr>
            <w:tcW w:w="7356" w:type="dxa"/>
          </w:tcPr>
          <w:p w14:paraId="5DEEB7CC" w14:textId="6C8D130E" w:rsidR="00F915B3" w:rsidRDefault="00F915B3" w:rsidP="00F915B3">
            <w:r>
              <w:t xml:space="preserve">[[Abstract: </w:t>
            </w:r>
            <w:r w:rsidRPr="00322C83">
              <w:t>"</w:t>
            </w:r>
            <w:proofErr w:type="spellStart"/>
            <w:r>
              <w:t>chatgpt</w:t>
            </w:r>
            <w:proofErr w:type="spellEnd"/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chatbot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 xml:space="preserve">chat </w:t>
            </w:r>
            <w:r>
              <w:rPr>
                <w:rFonts w:hint="eastAsia"/>
              </w:rPr>
              <w:t>generative</w:t>
            </w:r>
            <w:r>
              <w:t xml:space="preserve"> pre-trained transformer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large language model</w:t>
            </w:r>
            <w:r w:rsidRPr="00322C83">
              <w:t>"</w:t>
            </w:r>
            <w:r>
              <w:t xml:space="preserve">]] AND [[Abstract: </w:t>
            </w:r>
            <w:r w:rsidRPr="00322C83">
              <w:t>"</w:t>
            </w:r>
            <w:r>
              <w:t>medic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proofErr w:type="spellStart"/>
            <w:r>
              <w:t>nurs</w:t>
            </w:r>
            <w:proofErr w:type="spellEnd"/>
            <w:r>
              <w:t>*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health</w:t>
            </w:r>
            <w:r w:rsidRPr="00322C83">
              <w:t>"</w:t>
            </w:r>
            <w:r>
              <w:t xml:space="preserve">] OR [Abstract: </w:t>
            </w:r>
            <w:r w:rsidRPr="00322C83">
              <w:t>"</w:t>
            </w:r>
            <w:r>
              <w:t>diagnosis</w:t>
            </w:r>
            <w:r w:rsidRPr="00322C83">
              <w:t>"</w:t>
            </w:r>
            <w:r>
              <w:t>]] AND [E-Publication Date: (11/01/2022 TO 08/31/2023)]</w:t>
            </w:r>
          </w:p>
        </w:tc>
      </w:tr>
    </w:tbl>
    <w:p w14:paraId="105730D2" w14:textId="4ACC28EF" w:rsidR="009B6D89" w:rsidRDefault="009B6D89"/>
    <w:p w14:paraId="154B3810" w14:textId="77777777" w:rsidR="009B6D89" w:rsidRDefault="009B6D89">
      <w:pPr>
        <w:widowControl/>
        <w:jc w:val="left"/>
      </w:pPr>
      <w:r>
        <w:br w:type="page"/>
      </w:r>
    </w:p>
    <w:p w14:paraId="01B28320" w14:textId="3AED6181" w:rsidR="009B6D89" w:rsidRDefault="009B6D89" w:rsidP="009B6D89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C20150">
        <w:rPr>
          <w:rFonts w:ascii="Times New Roman" w:hAnsi="Times New Roman" w:cs="Times New Roman"/>
          <w:b/>
          <w:bCs/>
          <w:sz w:val="24"/>
          <w:szCs w:val="28"/>
        </w:rPr>
        <w:t>Supplementary S2: Included articles in this review (n=2</w:t>
      </w:r>
      <w:r w:rsidR="0095752B">
        <w:rPr>
          <w:rFonts w:ascii="Times New Roman" w:hAnsi="Times New Roman" w:cs="Times New Roman"/>
          <w:b/>
          <w:bCs/>
          <w:sz w:val="24"/>
          <w:szCs w:val="28"/>
        </w:rPr>
        <w:t>47</w:t>
      </w:r>
      <w:r w:rsidRPr="00C20150">
        <w:rPr>
          <w:rFonts w:ascii="Times New Roman" w:hAnsi="Times New Roman" w:cs="Times New Roman"/>
          <w:b/>
          <w:bCs/>
          <w:sz w:val="24"/>
          <w:szCs w:val="28"/>
        </w:rPr>
        <w:t xml:space="preserve">) </w:t>
      </w:r>
    </w:p>
    <w:tbl>
      <w:tblPr>
        <w:tblStyle w:val="TableGrid"/>
        <w:tblW w:w="4772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95"/>
        <w:gridCol w:w="1558"/>
        <w:gridCol w:w="908"/>
        <w:gridCol w:w="1169"/>
        <w:gridCol w:w="1427"/>
        <w:gridCol w:w="1691"/>
        <w:gridCol w:w="2729"/>
        <w:gridCol w:w="2135"/>
      </w:tblGrid>
      <w:tr w:rsidR="002531EA" w:rsidRPr="0095752B" w14:paraId="020B548D" w14:textId="3B928745" w:rsidTr="002531EA">
        <w:tc>
          <w:tcPr>
            <w:tcW w:w="637" w:type="pct"/>
            <w:vAlign w:val="center"/>
          </w:tcPr>
          <w:p w14:paraId="494F7091" w14:textId="2C5C95D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uthor</w:t>
            </w:r>
          </w:p>
        </w:tc>
        <w:tc>
          <w:tcPr>
            <w:tcW w:w="585" w:type="pct"/>
            <w:vAlign w:val="center"/>
          </w:tcPr>
          <w:p w14:paraId="3AA5A4EA" w14:textId="39AACD3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J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ournal</w:t>
            </w:r>
          </w:p>
        </w:tc>
        <w:tc>
          <w:tcPr>
            <w:tcW w:w="341" w:type="pct"/>
            <w:vAlign w:val="center"/>
          </w:tcPr>
          <w:p w14:paraId="4BB50E05" w14:textId="069B1CA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Country</w:t>
            </w:r>
          </w:p>
        </w:tc>
        <w:tc>
          <w:tcPr>
            <w:tcW w:w="439" w:type="pct"/>
            <w:vAlign w:val="center"/>
          </w:tcPr>
          <w:p w14:paraId="7BE7AE01" w14:textId="07A6923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Article Type</w:t>
            </w:r>
          </w:p>
        </w:tc>
        <w:tc>
          <w:tcPr>
            <w:tcW w:w="536" w:type="pct"/>
            <w:vAlign w:val="center"/>
          </w:tcPr>
          <w:p w14:paraId="0411D7F2" w14:textId="1D27089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Topics</w:t>
            </w:r>
          </w:p>
        </w:tc>
        <w:tc>
          <w:tcPr>
            <w:tcW w:w="635" w:type="pct"/>
            <w:vAlign w:val="center"/>
          </w:tcPr>
          <w:p w14:paraId="5FF46C97" w14:textId="3553B41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 xml:space="preserve">econdary </w:t>
            </w:r>
            <w:r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Su</w:t>
            </w:r>
            <w:r w:rsidRPr="0095752B">
              <w:rPr>
                <w:rFonts w:asciiTheme="majorBidi" w:eastAsia="DengXian" w:hAnsiTheme="majorBidi" w:cstheme="majorBidi" w:hint="eastAsia"/>
                <w:color w:val="000000"/>
                <w:sz w:val="22"/>
                <w:szCs w:val="22"/>
              </w:rPr>
              <w:t>b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ject</w:t>
            </w:r>
          </w:p>
        </w:tc>
        <w:tc>
          <w:tcPr>
            <w:tcW w:w="1025" w:type="pct"/>
            <w:vAlign w:val="center"/>
          </w:tcPr>
          <w:p w14:paraId="3ADA547E" w14:textId="4DDB020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Benefits and Applications</w:t>
            </w:r>
          </w:p>
        </w:tc>
        <w:tc>
          <w:tcPr>
            <w:tcW w:w="802" w:type="pct"/>
            <w:vAlign w:val="center"/>
          </w:tcPr>
          <w:p w14:paraId="7F5C3F93" w14:textId="7EABBC15" w:rsidR="002531EA" w:rsidRPr="0095752B" w:rsidRDefault="002531EA" w:rsidP="008B12CD">
            <w:pPr>
              <w:widowControl/>
              <w:spacing w:line="120" w:lineRule="atLeast"/>
              <w:jc w:val="center"/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rawbacks</w:t>
            </w:r>
          </w:p>
        </w:tc>
      </w:tr>
      <w:tr w:rsidR="002531EA" w:rsidRPr="0095752B" w14:paraId="27EEFE43" w14:textId="10FFDE9F" w:rsidTr="002531EA">
        <w:tc>
          <w:tcPr>
            <w:tcW w:w="637" w:type="pct"/>
            <w:vAlign w:val="center"/>
          </w:tcPr>
          <w:p w14:paraId="5ECE2114" w14:textId="5887399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im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im&lt;/Author&gt;&lt;Year&gt;2023&lt;/Year&gt;&lt;RecNum&gt;910&lt;/RecNum&gt;&lt;DisplayText&gt;&lt;style face="superscript"&gt;[1]&lt;/style&gt;&lt;/DisplayText&gt;&lt;record&gt;&lt;rec-number&gt;910&lt;/rec-number&gt;&lt;foreign-keys&gt;&lt;key app="EN" db-id="f5w5azf2ndxvsjeezw9vzvwzreextstaasa0" timestamp="1692257699"&gt;910&lt;/key&gt;&lt;/foreign-keys&gt;&lt;ref-type name="Journal Article"&gt;17&lt;/ref-type&gt;&lt;contributors&gt;&lt;authors&gt;&lt;author&gt;Kim, Hee-Young&lt;/author&gt;&lt;/authors&gt;&lt;/contributors&gt;&lt;auth-address&gt;Center for Executive and Continuing Professional Education, Harvard T.H. Chan School of Public Health, Boston, USA.&amp;#xD;Department of Otolaryngology - Head and Neck Surgery, Samsung Seoul Hospital, Seoul, KOR.&amp;#xD;Otolaryngology, Kim ENT Clinic, Seoul, KOR.&lt;/auth-address&gt;&lt;titles&gt;&lt;title&gt;A Case Report on Ground-Level Alternobaric Vertigo Due to Eustachian Tube Dysfunction With the Assistance of Conversational Generative Pre-trained Transformer (ChatGPT)&lt;/title&gt;&lt;secondary-title&gt;Cureus&lt;/secondary-title&gt;&lt;/titles&gt;&lt;periodical&gt;&lt;full-title&gt;Cureus&lt;/full-title&gt;&lt;/periodical&gt;&lt;pages&gt;e36830-e36830&lt;/pages&gt;&lt;volume&gt;15&lt;/volume&gt;&lt;number&gt;3&lt;/number&gt;&lt;keywords&gt;&lt;keyword&gt;alternobaric vertigo&lt;/keyword&gt;&lt;keyword&gt;Artificial intelligence&lt;/keyword&gt;&lt;keyword&gt;ChatGPT&lt;/keyword&gt;&lt;keyword&gt;eustachian tube catheterization&lt;/keyword&gt;&lt;keyword&gt;eustachian tube dysfunction&lt;/keyword&gt;&lt;keyword&gt;ground-level alternobaric vertigo laryngopharyngeal reflux&lt;/keyword&gt;&lt;keyword&gt;middle ear pressure&lt;/keyword&gt;&lt;keyword&gt;tympanometry&lt;/keyword&gt;&lt;keyword&gt;laryngoscopy&lt;/keyword&gt;&lt;/keywords&gt;&lt;dates&gt;&lt;year&gt;2023&lt;/year&gt;&lt;pub-dates&gt;&lt;date&gt;2023 Mar&lt;/date&gt;&lt;/pub-dates&gt;&lt;/dates&gt;&lt;isbn&gt;2168-8184&lt;/isbn&gt;&lt;accession-num&gt;MEDLINE:37123797&lt;/accession-num&gt;&lt;work-type&gt;Case Reports&lt;/work-type&gt;&lt;urls&gt;&lt;/urls&gt;&lt;electronic-resource-num&gt;10.7759/cureus.36830&lt;/electronic-resource-num&gt;&lt;access-date&gt;2023-05-0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EB14FEC" w14:textId="709742B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7DB27345" w14:textId="322B444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41FD27DC" w14:textId="29F21E25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07608E19" w14:textId="305B276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9C5DC99" w14:textId="3C37C403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tolaryngology</w:t>
            </w:r>
          </w:p>
        </w:tc>
        <w:tc>
          <w:tcPr>
            <w:tcW w:w="1025" w:type="pct"/>
            <w:vAlign w:val="center"/>
          </w:tcPr>
          <w:p w14:paraId="3AD2133F" w14:textId="13EBAB5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1. Increase efficiency</w:t>
            </w:r>
          </w:p>
        </w:tc>
        <w:tc>
          <w:tcPr>
            <w:tcW w:w="802" w:type="pct"/>
            <w:vAlign w:val="center"/>
          </w:tcPr>
          <w:p w14:paraId="430C22BF" w14:textId="13B6B37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color w:val="000000"/>
                <w:sz w:val="22"/>
                <w:szCs w:val="22"/>
              </w:rPr>
              <w:t>Ethics</w:t>
            </w:r>
          </w:p>
        </w:tc>
      </w:tr>
      <w:tr w:rsidR="002531EA" w:rsidRPr="0095752B" w14:paraId="14A93705" w14:textId="439DE0F0" w:rsidTr="002531EA">
        <w:tc>
          <w:tcPr>
            <w:tcW w:w="637" w:type="pct"/>
            <w:vAlign w:val="center"/>
          </w:tcPr>
          <w:p w14:paraId="0A8215DA" w14:textId="1056E02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alid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Galido&lt;/Author&gt;&lt;Year&gt;2023&lt;/Year&gt;&lt;RecNum&gt;576&lt;/RecNum&gt;&lt;DisplayText&gt;&lt;style face="superscript"&gt;[2]&lt;/style&gt;&lt;/DisplayText&gt;&lt;record&gt;&lt;rec-number&gt;576&lt;/rec-number&gt;&lt;foreign-keys&gt;&lt;key app="EN" db-id="f5w5azf2ndxvsjeezw9vzvwzreextstaasa0" timestamp="1692257699"&gt;576&lt;/key&gt;&lt;/foreign-keys&gt;&lt;ref-type name="Journal Article"&gt;17&lt;/ref-type&gt;&lt;contributors&gt;&lt;authors&gt;&lt;author&gt;Galido, Pearl Valentine&lt;/author&gt;&lt;author&gt;Butala, Saloni&lt;/author&gt;&lt;author&gt;Chakerian, Meg&lt;/author&gt;&lt;author&gt;Agustines, Davin&lt;/author&gt;&lt;/authors&gt;&lt;/contributors&gt;&lt;auth-address&gt;Medicine, College of Osteopathic Medicine of the Pacific, Western University of Health Sciences, Pomona, USA.&amp;#xD;Psychiatry, Olive View-University of California Los Angeles Medical Center, Sylmar, USA.&lt;/auth-address&gt;&lt;titles&gt;&lt;title&gt;A Case Study Demonstrating Applications of ChatGPT in the Clinical Management of Treatment-Resistant Schizophrenia&lt;/title&gt;&lt;secondary-title&gt;Cureus&lt;/secondary-title&gt;&lt;/titles&gt;&lt;periodical&gt;&lt;full-title&gt;Cureus&lt;/full-title&gt;&lt;/periodical&gt;&lt;pages&gt;e38166-e38166&lt;/pages&gt;&lt;volume&gt;15&lt;/volume&gt;&lt;number&gt;4&lt;/number&gt;&lt;keywords&gt;&lt;keyword&gt;antipsychotics&lt;/keyword&gt;&lt;keyword&gt;artificial intelligence in medicine&lt;/keyword&gt;&lt;keyword&gt;ChatGPT&lt;/keyword&gt;&lt;keyword&gt;psychosis&lt;/keyword&gt;&lt;keyword&gt;standard of care&lt;/keyword&gt;&lt;keyword&gt;treatment-resistant schizophrenia&lt;/keyword&gt;&lt;/keywords&gt;&lt;dates&gt;&lt;year&gt;2023&lt;/year&gt;&lt;pub-dates&gt;&lt;date&gt;2023 Apr&lt;/date&gt;&lt;/pub-dates&gt;&lt;/dates&gt;&lt;isbn&gt;2168-8184&lt;/isbn&gt;&lt;accession-num&gt;MEDLINE:37252576&lt;/accession-num&gt;&lt;work-type&gt;Case Reports&lt;/work-type&gt;&lt;urls&gt;&lt;/urls&gt;&lt;electronic-resource-num&gt;10.7759/cureus.38166&lt;/electronic-resource-num&gt;&lt;access-date&gt;2023-05-3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893F247" w14:textId="3E493C5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12762A61" w14:textId="1A9D77E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A4498DD" w14:textId="1593B59D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6587F4CF" w14:textId="615CF84D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35D73CAC" w14:textId="32EF9CC6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ychosis</w:t>
            </w:r>
          </w:p>
        </w:tc>
        <w:tc>
          <w:tcPr>
            <w:tcW w:w="1025" w:type="pct"/>
            <w:vAlign w:val="center"/>
          </w:tcPr>
          <w:p w14:paraId="328F1CC4" w14:textId="47330BC3" w:rsidR="002531EA" w:rsidRPr="007A51AF" w:rsidRDefault="007A51AF" w:rsidP="007A51AF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</w:rPr>
            </w:pPr>
            <w:r>
              <w:rPr>
                <w:rFonts w:asciiTheme="majorBidi" w:eastAsia="DengXian" w:hAnsiTheme="majorBidi" w:cstheme="majorBidi"/>
                <w:sz w:val="22"/>
              </w:rPr>
              <w:t xml:space="preserve">1. </w:t>
            </w:r>
            <w:r w:rsidR="003B6890" w:rsidRPr="007A51AF">
              <w:rPr>
                <w:rFonts w:asciiTheme="majorBidi" w:eastAsia="DengXian" w:hAnsiTheme="majorBidi" w:cstheme="majorBidi"/>
                <w:sz w:val="22"/>
              </w:rPr>
              <w:t>O</w:t>
            </w:r>
            <w:r w:rsidR="002531EA" w:rsidRPr="007A51AF">
              <w:rPr>
                <w:rFonts w:asciiTheme="majorBidi" w:eastAsia="DengXian" w:hAnsiTheme="majorBidi" w:cstheme="majorBidi"/>
                <w:sz w:val="22"/>
              </w:rPr>
              <w:t>ptimizing treatment for complex diseases in psychiatry</w:t>
            </w:r>
          </w:p>
        </w:tc>
        <w:tc>
          <w:tcPr>
            <w:tcW w:w="802" w:type="pct"/>
            <w:vAlign w:val="center"/>
          </w:tcPr>
          <w:p w14:paraId="1ACB3214" w14:textId="655C9FCB" w:rsidR="002531EA" w:rsidRPr="0095752B" w:rsidRDefault="00880DEF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98F9DF4" w14:textId="004CE969" w:rsidTr="002531EA">
        <w:tc>
          <w:tcPr>
            <w:tcW w:w="637" w:type="pct"/>
            <w:vAlign w:val="center"/>
          </w:tcPr>
          <w:p w14:paraId="29A9AD22" w14:textId="0CDBB59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Raxwal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Raxwal&lt;/Author&gt;&lt;Year&gt;2023&lt;/Year&gt;&lt;RecNum&gt;1036&lt;/RecNum&gt;&lt;DisplayText&gt;&lt;style face="superscript"&gt;[3]&lt;/style&gt;&lt;/DisplayText&gt;&lt;record&gt;&lt;rec-number&gt;1036&lt;/rec-number&gt;&lt;foreign-keys&gt;&lt;key app="EN" db-id="f5w5azf2ndxvsjeezw9vzvwzreextstaasa0" timestamp="1692257699"&gt;1036&lt;/key&gt;&lt;/foreign-keys&gt;&lt;ref-type name="Journal Article"&gt;17&lt;/ref-type&gt;&lt;contributors&gt;&lt;authors&gt;&lt;author&gt;Raxwal, Bhuvi&lt;/author&gt;&lt;author&gt;Baisla, Prashant&lt;/author&gt;&lt;author&gt;Nath, Jayant&lt;/author&gt;&lt;/authors&gt;&lt;/contributors&gt;&lt;auth-address&gt;Medicine, Access Health Care Physicians, Zephyrhills, USA.&amp;#xD;Information Technology, University of the Cumberlands, Williamsburg, USA.&amp;#xD;Cardiology, Memorial Healthcare System, Pembroke Pines, USA.&lt;/auth-address&gt;&lt;titles&gt;&lt;title&gt;A Collaborative Case Report Utilizing ChatGPT AI Technology of Traumatic Right Coronary Artery Dissection Resulting in Inferior Wall ST-Elevation Myocardial Infarction&lt;/title&gt;&lt;secondary-title&gt;Cureus&lt;/secondary-title&gt;&lt;/titles&gt;&lt;periodical&gt;&lt;full-title&gt;Cureus&lt;/full-title&gt;&lt;/periodical&gt;&lt;pages&gt;e35894-e35894&lt;/pages&gt;&lt;volume&gt;15&lt;/volume&gt;&lt;number&gt;3&lt;/number&gt;&lt;keywords&gt;&lt;keyword&gt;acute myocardial infarction&lt;/keyword&gt;&lt;keyword&gt;Artificial intelligence&lt;/keyword&gt;&lt;keyword&gt;chatGPT&lt;/keyword&gt;&lt;keyword&gt;chest trauma&lt;/keyword&gt;&lt;keyword&gt;coronary stenting&lt;/keyword&gt;&lt;keyword&gt;mva (motor vehicle accident)&lt;/keyword&gt;&lt;keyword&gt;post trauma ecg&lt;/keyword&gt;&lt;keyword&gt;post traumatic complications&lt;/keyword&gt;&lt;keyword&gt;st-elevation myocardial infarction&lt;/keyword&gt;&lt;keyword&gt;traumatic coronary artery dissection&lt;/keyword&gt;&lt;/keywords&gt;&lt;dates&gt;&lt;year&gt;2023&lt;/year&gt;&lt;pub-dates&gt;&lt;date&gt;2023 Mar&lt;/date&gt;&lt;/pub-dates&gt;&lt;/dates&gt;&lt;isbn&gt;2168-8184&lt;/isbn&gt;&lt;accession-num&gt;MEDLINE:37033522&lt;/accession-num&gt;&lt;work-type&gt;Case Reports&lt;/work-type&gt;&lt;urls&gt;&lt;/urls&gt;&lt;electronic-resource-num&gt;10.7759/cureus.35894&lt;/electronic-resource-num&gt;&lt;access-date&gt;2023-04-1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69EDEC6" w14:textId="534BE62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6387C994" w14:textId="21C83F3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B4D24F4" w14:textId="31CB3F3B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256A29B6" w14:textId="03FBC12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41D49FC" w14:textId="089E35EF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8189461" w14:textId="51F14C1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3B689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useful tool in the process of academic writing</w:t>
            </w:r>
          </w:p>
        </w:tc>
        <w:tc>
          <w:tcPr>
            <w:tcW w:w="802" w:type="pct"/>
            <w:vAlign w:val="center"/>
          </w:tcPr>
          <w:p w14:paraId="08896040" w14:textId="5376B20A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3B689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1A300D7" w14:textId="05B847F5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Plagiarism</w:t>
            </w:r>
          </w:p>
        </w:tc>
      </w:tr>
      <w:tr w:rsidR="002531EA" w:rsidRPr="0095752B" w14:paraId="2F29EF5D" w14:textId="05640B95" w:rsidTr="002531EA">
        <w:tc>
          <w:tcPr>
            <w:tcW w:w="637" w:type="pct"/>
            <w:vAlign w:val="center"/>
          </w:tcPr>
          <w:p w14:paraId="28010DC7" w14:textId="11722AF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Ra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3B0A7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Ray&lt;/Author&gt;&lt;Year&gt;2023&lt;/Year&gt;&lt;RecNum&gt;2592&lt;/RecNum&gt;&lt;DisplayText&gt;&lt;style face="superscript"&gt;[4]&lt;/style&gt;&lt;/DisplayText&gt;&lt;record&gt;&lt;rec-number&gt;2592&lt;/rec-number&gt;&lt;foreign-keys&gt;&lt;key app="EN" db-id="f5w5azf2ndxvsjeezw9vzvwzreextstaasa0" timestamp="1692257828"&gt;2592&lt;/key&gt;&lt;/foreign-keys&gt;&lt;ref-type name="Journal Article"&gt;17&lt;/ref-type&gt;&lt;contributors&gt;&lt;authors&gt;&lt;author&gt;Ray, Partha Pratim&lt;/author&gt;&lt;/authors&gt;&lt;/contributors&gt;&lt;auth-address&gt;P.P. Ray, Department of Computer Applications, Sikkim University, 6th Mile, PO-Tadong, Sikkim, Gangtok, India&lt;/auth-address&gt;&lt;titles&gt;&lt;title&gt;A critical analysis of use of ChatGPT in orthopaedics&lt;/title&gt;&lt;secondary-title&gt;International Orthopaedics&lt;/secondary-title&gt;&lt;/titles&gt;&lt;periodical&gt;&lt;full-title&gt;International Orthopaedics&lt;/full-title&gt;&lt;/periodical&gt;&lt;pages&gt;2617-2618&lt;/pages&gt;&lt;volume&gt;47&lt;/volume&gt;&lt;number&gt;10&lt;/number&gt;&lt;dates&gt;&lt;year&gt;2023&lt;/year&gt;&lt;/dates&gt;&lt;isbn&gt;1432-5195&amp;#xD;0341-2695&lt;/isbn&gt;&lt;work-type&gt;Article in Press&lt;/work-type&gt;&lt;urls&gt;&lt;related-urls&gt;&lt;url&gt;http://www.embase.j.yyttgd.top/search/results?subaction=viewrecord&amp;amp;id=L2024711721&amp;amp;from=export&lt;/url&gt;&lt;url&gt;http://dx.doi.org/10.1007/s00264-023-05916-5&lt;/url&gt;&lt;/related-urls&gt;&lt;/urls&gt;&lt;custom5&gt;37515601&lt;/custom5&gt;&lt;electronic-resource-num&gt;10.1007/s00264-023-05916-5&lt;/electronic-resource-num&gt;&lt;remote-database-name&gt;Embase&amp;#xD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26BB560" w14:textId="48729E80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nternational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rthopaedics</w:t>
            </w:r>
            <w:proofErr w:type="spellEnd"/>
          </w:p>
        </w:tc>
        <w:tc>
          <w:tcPr>
            <w:tcW w:w="341" w:type="pct"/>
            <w:vAlign w:val="center"/>
          </w:tcPr>
          <w:p w14:paraId="103C1FCD" w14:textId="07B3327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6D9CB072" w14:textId="22CFBEC2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4F83CEF" w14:textId="37AC0DD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B6EBE29" w14:textId="27B56AFF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thopaedics</w:t>
            </w:r>
            <w:proofErr w:type="spellEnd"/>
          </w:p>
        </w:tc>
        <w:tc>
          <w:tcPr>
            <w:tcW w:w="1025" w:type="pct"/>
            <w:vAlign w:val="center"/>
          </w:tcPr>
          <w:p w14:paraId="62F9E85A" w14:textId="43006C8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3B689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ing efficiency in content generation</w:t>
            </w:r>
          </w:p>
        </w:tc>
        <w:tc>
          <w:tcPr>
            <w:tcW w:w="802" w:type="pct"/>
            <w:vAlign w:val="center"/>
          </w:tcPr>
          <w:p w14:paraId="6A1CFBF6" w14:textId="5514EE8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3B689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880DEF" w:rsidRPr="0095752B" w14:paraId="4BE2E9D9" w14:textId="77777777" w:rsidTr="00A941A5">
        <w:tc>
          <w:tcPr>
            <w:tcW w:w="637" w:type="pct"/>
            <w:vAlign w:val="center"/>
          </w:tcPr>
          <w:p w14:paraId="2E0B831E" w14:textId="5961DB0A" w:rsidR="00880DEF" w:rsidRPr="008B12CD" w:rsidRDefault="00880DEF" w:rsidP="00880DEF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harm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aGFybWE8L0F1dGhvcj48WWVhcj4yMDIzPC9ZZWFyPjxS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aGFybWE8L0F1dGhvcj48WWVhcj4yMDIzPC9ZZWFyPjxS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E37CFF2" w14:textId="46BD9892" w:rsidR="00880DEF" w:rsidRPr="0095752B" w:rsidRDefault="00880DEF" w:rsidP="00880DEF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5E312957" w14:textId="7292EDEE" w:rsidR="00880DEF" w:rsidRPr="0095752B" w:rsidRDefault="00880DEF" w:rsidP="00880DEF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1F0BD1D0" w14:textId="6721FF20" w:rsidR="00880DEF" w:rsidRPr="0095752B" w:rsidRDefault="003B6890" w:rsidP="00880DEF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880DEF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</w:tcPr>
          <w:p w14:paraId="237CDEEC" w14:textId="7F5BC08B" w:rsidR="00880DEF" w:rsidRPr="0095752B" w:rsidRDefault="00880DEF" w:rsidP="00880DEF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FC5329"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 w:rsidRPr="00FC5329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</w:tcPr>
          <w:p w14:paraId="0880CCB8" w14:textId="7DF68DE0" w:rsidR="00880DEF" w:rsidRPr="0095752B" w:rsidRDefault="00880DEF" w:rsidP="00880DEF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FC5329"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 w:rsidRPr="00FC5329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</w:tcPr>
          <w:p w14:paraId="503A5F2C" w14:textId="2A3C53FD" w:rsidR="00880DEF" w:rsidRPr="0095752B" w:rsidRDefault="00880DEF" w:rsidP="00880DEF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7349B9"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 w:rsidRPr="007349B9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</w:tcPr>
          <w:p w14:paraId="6A61FAE4" w14:textId="676EEA86" w:rsidR="00880DEF" w:rsidRPr="0095752B" w:rsidRDefault="00880DEF" w:rsidP="00880DEF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7349B9"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 w:rsidRPr="007349B9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79FA078" w14:textId="77777777" w:rsidTr="002531EA">
        <w:tc>
          <w:tcPr>
            <w:tcW w:w="637" w:type="pct"/>
            <w:vAlign w:val="center"/>
          </w:tcPr>
          <w:p w14:paraId="6330A668" w14:textId="1CD692C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unh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unhan&lt;/Author&gt;&lt;Year&gt;2023&lt;/Year&gt;&lt;RecNum&gt;912&lt;/RecNum&gt;&lt;DisplayText&gt;&lt;style face="superscript"&gt;[6]&lt;/style&gt;&lt;/DisplayText&gt;&lt;record&gt;&lt;rec-number&gt;912&lt;/rec-number&gt;&lt;foreign-keys&gt;&lt;key app="EN" db-id="f5w5azf2ndxvsjeezw9vzvwzreextstaasa0" timestamp="1692257699"&gt;912&lt;/key&gt;&lt;/foreign-keys&gt;&lt;ref-type name="Journal Article"&gt;17&lt;/ref-type&gt;&lt;contributors&gt;&lt;authors&gt;&lt;author&gt;Yunhan, He&lt;/author&gt;&lt;author&gt;Kaixin, Liang&lt;/author&gt;&lt;author&gt;Binyao, Han&lt;/author&gt;&lt;author&gt;Xinli, Chi&lt;/author&gt;&lt;/authors&gt;&lt;/contributors&gt;&lt;auth-address&gt;School of Psychology, Shenzhen University, Shenzhen, China. Electronic address: psylink_hyh@163.com.&amp;#xD;Department of Psychology, Faculty of Social Sciences, University of Macau, Macau, China.&amp;#xD;Warner School of Education, University of Rochester, New York, United States.&amp;#xD;School of Psychology, Shenzhen University, Shenzhen, China.&lt;/auth-address&gt;&lt;titles&gt;&lt;title&gt;A digital ally: The potential roles of ChatGPT in mental health services&lt;/title&gt;&lt;secondary-title&gt;Asian journal of psychiatry&lt;/secondary-title&gt;&lt;/titles&gt;&lt;periodical&gt;&lt;full-title&gt;ASIAN JOURNAL OF PSYCHIATRY&lt;/full-title&gt;&lt;/periodical&gt;&lt;pages&gt;103726-103726&lt;/pages&gt;&lt;volume&gt;88&lt;/volume&gt;&lt;keywords&gt;&lt;keyword&gt;ChatGPT&lt;/keyword&gt;&lt;keyword&gt;Mental health services&lt;/keyword&gt;&lt;/keywords&gt;&lt;dates&gt;&lt;year&gt;2023&lt;/year&gt;&lt;pub-dates&gt;&lt;date&gt;2023 Aug 07 (Epub 2023 Aug 07)&lt;/date&gt;&lt;/pub-dates&gt;&lt;/dates&gt;&lt;isbn&gt;1876-2026&lt;/isbn&gt;&lt;accession-num&gt;MEDLINE:37567084&lt;/accession-num&gt;&lt;work-type&gt;Letter&lt;/work-type&gt;&lt;urls&gt;&lt;/urls&gt;&lt;electronic-resource-num&gt;10.1016/j.ajp.2023.103726&lt;/electronic-resource-num&gt;&lt;access-date&gt;2023-08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4F92AC1" w14:textId="1833FF7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sian journal of psychiatry</w:t>
            </w:r>
          </w:p>
        </w:tc>
        <w:tc>
          <w:tcPr>
            <w:tcW w:w="341" w:type="pct"/>
            <w:vAlign w:val="center"/>
          </w:tcPr>
          <w:p w14:paraId="15EA2F71" w14:textId="1DDC4B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542AC928" w14:textId="67271ECB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873EBD6" w14:textId="41150CD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22B1E39" w14:textId="271E295B" w:rsidR="002531EA" w:rsidRPr="0095752B" w:rsidRDefault="003B689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tal health</w:t>
            </w:r>
          </w:p>
        </w:tc>
        <w:tc>
          <w:tcPr>
            <w:tcW w:w="1025" w:type="pct"/>
            <w:vAlign w:val="center"/>
          </w:tcPr>
          <w:p w14:paraId="517B2EE2" w14:textId="36C565D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Lowering the barrier to seeking help</w:t>
            </w:r>
          </w:p>
          <w:p w14:paraId="7DC277D4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Facilitating the treatment processes</w:t>
            </w:r>
          </w:p>
          <w:p w14:paraId="2B33545D" w14:textId="287BF72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Enhancing post-treatment recovery and healthy lifestyle development</w:t>
            </w:r>
          </w:p>
        </w:tc>
        <w:tc>
          <w:tcPr>
            <w:tcW w:w="802" w:type="pct"/>
            <w:vAlign w:val="center"/>
          </w:tcPr>
          <w:p w14:paraId="2B9A217F" w14:textId="03517344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3B689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185EB987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3B6890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  <w:p w14:paraId="6B383D96" w14:textId="4E49E13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</w:tc>
      </w:tr>
      <w:tr w:rsidR="002531EA" w:rsidRPr="0095752B" w14:paraId="3B640DB4" w14:textId="77777777" w:rsidTr="002531EA">
        <w:tc>
          <w:tcPr>
            <w:tcW w:w="637" w:type="pct"/>
            <w:vAlign w:val="center"/>
          </w:tcPr>
          <w:p w14:paraId="5337887C" w14:textId="5674ABD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aumgartn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aumgartner&lt;/Author&gt;&lt;Year&gt;2023&lt;/Year&gt;&lt;RecNum&gt;943&lt;/RecNum&gt;&lt;DisplayText&gt;&lt;style face="superscript"&gt;[7]&lt;/style&gt;&lt;/DisplayText&gt;&lt;record&gt;&lt;rec-number&gt;943&lt;/rec-number&gt;&lt;foreign-keys&gt;&lt;key app="EN" db-id="f5w5azf2ndxvsjeezw9vzvwzreextstaasa0" timestamp="1692257699"&gt;943&lt;/key&gt;&lt;/foreign-keys&gt;&lt;ref-type name="Journal Article"&gt;17&lt;/ref-type&gt;&lt;contributors&gt;&lt;authors&gt;&lt;author&gt;Baumgartner, Christian&lt;/author&gt;&lt;author&gt;Baumgartner, Daniela&lt;/author&gt;&lt;/authors&gt;&lt;/contributors&gt;&lt;auth-address&gt;Institute of Health Care Engineering with European Testing Center of Medical Devices, Graz University of Technology, Graz, Austria.&amp;#xD;Clinical Division of Pediatric Cardiology, Department of Pediatrics and Adolescent Medicine, Medical University of Graz, Graz, Austria.&lt;/auth-address&gt;&lt;titles&gt;&lt;title&gt;A regulatory challenge for natural language processing (NLP)-based tools such as ChatGPT to be legally used for healthcare decisions. Where are we now?&lt;/title&gt;&lt;secondary-title&gt;Clinical and translational medicine&lt;/secondary-title&gt;&lt;/titles&gt;&lt;periodical&gt;&lt;full-title&gt;CLINICAL AND TRANSLATIONAL MEDICINE&lt;/full-title&gt;&lt;/periodical&gt;&lt;pages&gt;e1362-e1362&lt;/pages&gt;&lt;volume&gt;13&lt;/volume&gt;&lt;number&gt;8&lt;/number&gt;&lt;keywords&gt;&lt;keyword&gt;ChatGPT&lt;/keyword&gt;&lt;keyword&gt;Artificial intelligence&lt;/keyword&gt;&lt;keyword&gt;healthcare decisions&lt;/keyword&gt;&lt;keyword&gt;natural language processing (NLP)&lt;/keyword&gt;&lt;keyword&gt;regulatory approval&lt;/keyword&gt;&lt;keyword&gt;software as medical device (SaMD)&lt;/keyword&gt;&lt;/keywords&gt;&lt;dates&gt;&lt;year&gt;2023&lt;/year&gt;&lt;pub-dates&gt;&lt;date&gt;2023 Aug&lt;/date&gt;&lt;/pub-dates&gt;&lt;/dates&gt;&lt;isbn&gt;2001-1326&lt;/isbn&gt;&lt;accession-num&gt;MEDLINE:37548259&lt;/accession-num&gt;&lt;work-type&gt;Journal Article&lt;/work-type&gt;&lt;urls&gt;&lt;/urls&gt;&lt;electronic-resource-num&gt;10.1002/ctm2.1362&lt;/electronic-resource-num&gt;&lt;access-date&gt;2023-08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A136C07" w14:textId="0BAAFEB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translational medicine</w:t>
            </w:r>
          </w:p>
        </w:tc>
        <w:tc>
          <w:tcPr>
            <w:tcW w:w="341" w:type="pct"/>
            <w:vAlign w:val="center"/>
          </w:tcPr>
          <w:p w14:paraId="6624272D" w14:textId="39FB050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ia</w:t>
            </w:r>
          </w:p>
        </w:tc>
        <w:tc>
          <w:tcPr>
            <w:tcW w:w="439" w:type="pct"/>
            <w:vAlign w:val="center"/>
          </w:tcPr>
          <w:p w14:paraId="13FFD300" w14:textId="1A5779F7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mentary</w:t>
            </w:r>
          </w:p>
        </w:tc>
        <w:tc>
          <w:tcPr>
            <w:tcW w:w="536" w:type="pct"/>
            <w:vAlign w:val="center"/>
          </w:tcPr>
          <w:p w14:paraId="584E5ED2" w14:textId="156FA11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198847E" w14:textId="2527F9D0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31FA652" w14:textId="66EF835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care decisions</w:t>
            </w:r>
          </w:p>
        </w:tc>
        <w:tc>
          <w:tcPr>
            <w:tcW w:w="802" w:type="pct"/>
            <w:vAlign w:val="center"/>
          </w:tcPr>
          <w:p w14:paraId="503C7BBE" w14:textId="5000A2B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6FCC40BE" w14:textId="77777777" w:rsidTr="002531EA">
        <w:tc>
          <w:tcPr>
            <w:tcW w:w="637" w:type="pct"/>
            <w:vAlign w:val="center"/>
          </w:tcPr>
          <w:p w14:paraId="6E349108" w14:textId="629AFD4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osbac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b3NiYWNoPC9BdXRob3I+PFllYXI+MjAyMzwvWWVhcj48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</w:fldData>
              </w:fldChar>
            </w:r>
            <w:r w:rsidR="00CC33CE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CC33CE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b3NiYWNoPC9BdXRob3I+PFllYXI+MjAyMzwvWWVhcj48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</w:fldData>
              </w:fldChar>
            </w:r>
            <w:r w:rsidR="00CC33CE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CC33CE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CC33CE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E7F7E70" w14:textId="6067CB2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rent problems in diagnostic radiology</w:t>
            </w:r>
          </w:p>
        </w:tc>
        <w:tc>
          <w:tcPr>
            <w:tcW w:w="341" w:type="pct"/>
            <w:vAlign w:val="center"/>
          </w:tcPr>
          <w:p w14:paraId="1C225E30" w14:textId="08E8647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ern</w:t>
            </w:r>
          </w:p>
        </w:tc>
        <w:tc>
          <w:tcPr>
            <w:tcW w:w="439" w:type="pct"/>
            <w:vAlign w:val="center"/>
          </w:tcPr>
          <w:p w14:paraId="6D84268F" w14:textId="6C396B40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01C834F6" w14:textId="2E40494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8A48254" w14:textId="734929E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5A28BCDD" w14:textId="09A75FF5" w:rsidR="002531EA" w:rsidRPr="0095752B" w:rsidRDefault="00880DEF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7E24DB6" w14:textId="6AD89D7E" w:rsidR="002531EA" w:rsidRPr="00FF7735" w:rsidRDefault="00FF7735" w:rsidP="00FF7735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</w:rPr>
            </w:pPr>
            <w:r w:rsidRPr="00FF7735">
              <w:rPr>
                <w:rFonts w:asciiTheme="majorBidi" w:eastAsia="DengXian" w:hAnsiTheme="majorBidi" w:cstheme="majorBidi"/>
                <w:sz w:val="22"/>
              </w:rPr>
              <w:t>1.</w:t>
            </w:r>
            <w:r>
              <w:rPr>
                <w:rFonts w:asciiTheme="majorBidi" w:eastAsia="DengXian" w:hAnsiTheme="majorBidi" w:cstheme="majorBidi"/>
                <w:sz w:val="22"/>
              </w:rPr>
              <w:t xml:space="preserve"> </w:t>
            </w:r>
            <w:r w:rsidR="002D49BB" w:rsidRPr="00FF7735">
              <w:rPr>
                <w:rFonts w:asciiTheme="majorBidi" w:eastAsia="DengXian" w:hAnsiTheme="majorBidi" w:cstheme="majorBidi"/>
                <w:sz w:val="22"/>
              </w:rPr>
              <w:t>A</w:t>
            </w:r>
            <w:r w:rsidR="002531EA" w:rsidRPr="00FF7735">
              <w:rPr>
                <w:rFonts w:asciiTheme="majorBidi" w:eastAsia="DengXian" w:hAnsiTheme="majorBidi" w:cstheme="majorBidi"/>
                <w:sz w:val="22"/>
              </w:rPr>
              <w:t>lgorithmic bias</w:t>
            </w:r>
          </w:p>
        </w:tc>
      </w:tr>
      <w:tr w:rsidR="002531EA" w:rsidRPr="0095752B" w14:paraId="0D04DAC8" w14:textId="77777777" w:rsidTr="002531EA">
        <w:tc>
          <w:tcPr>
            <w:tcW w:w="637" w:type="pct"/>
            <w:vAlign w:val="center"/>
          </w:tcPr>
          <w:p w14:paraId="0CBA4AFB" w14:textId="5A4E5BC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a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YW88L0F1dGhvcj48WWVhcj4yMDIzPC9ZZWFyPjxSZWNO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YW88L0F1dGhvcj48WWVhcj4yMDIzPC9ZZWFyPjxSZWNO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68C1DE1" w14:textId="0284138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 journal of roentgenology</w:t>
            </w:r>
          </w:p>
        </w:tc>
        <w:tc>
          <w:tcPr>
            <w:tcW w:w="341" w:type="pct"/>
            <w:vAlign w:val="center"/>
          </w:tcPr>
          <w:p w14:paraId="1862FA83" w14:textId="1FED023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83128CA" w14:textId="6707043A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search letter</w:t>
            </w:r>
          </w:p>
        </w:tc>
        <w:tc>
          <w:tcPr>
            <w:tcW w:w="536" w:type="pct"/>
            <w:vAlign w:val="center"/>
          </w:tcPr>
          <w:p w14:paraId="00F6A5E1" w14:textId="278214C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14649B6" w14:textId="4463D94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patobiliary surgery</w:t>
            </w:r>
          </w:p>
        </w:tc>
        <w:tc>
          <w:tcPr>
            <w:tcW w:w="1025" w:type="pct"/>
            <w:vAlign w:val="center"/>
          </w:tcPr>
          <w:p w14:paraId="50867B99" w14:textId="7518E0BD" w:rsidR="002531EA" w:rsidRPr="0095752B" w:rsidRDefault="00880DEF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2406F90" w14:textId="5AF015B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7A12A24B" w14:textId="77777777" w:rsidTr="002531EA">
        <w:tc>
          <w:tcPr>
            <w:tcW w:w="637" w:type="pct"/>
            <w:vAlign w:val="center"/>
          </w:tcPr>
          <w:p w14:paraId="2EFA28AD" w14:textId="2F18C15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iq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iqi&lt;/Author&gt;&lt;Year&gt;2023&lt;/Year&gt;&lt;RecNum&gt;596&lt;/RecNum&gt;&lt;DisplayText&gt;&lt;style face="superscript"&gt;[10]&lt;/style&gt;&lt;/DisplayText&gt;&lt;record&gt;&lt;rec-number&gt;596&lt;/rec-number&gt;&lt;foreign-keys&gt;&lt;key app="EN" db-id="f5w5azf2ndxvsjeezw9vzvwzreextstaasa0" timestamp="1692257699"&gt;596&lt;/key&gt;&lt;/foreign-keys&gt;&lt;ref-type name="Journal Article"&gt;17&lt;/ref-type&gt;&lt;contributors&gt;&lt;authors&gt;&lt;author&gt;Siqi, Li&lt;/author&gt;&lt;author&gt;Zheng, Guo &lt;/author&gt;&lt;author&gt;Xuehui, Zang&lt;/author&gt;&lt;/authors&gt;&lt;/contributors&gt;&lt;auth-address&gt;GD Midea Equipment Co Ltd, Adv Res Ctr, Foshan 528000, Peoples R China&amp;#xD;South China Univ Technol, Affiliated Hosp 6, Sch Med, Orthoped Dept, Foshan 528042, Peoples R China&lt;/auth-address&gt;&lt;titles&gt;&lt;title&gt;Advancing the Production of Clinical Medical Devices Through ChatGPT&lt;/title&gt;&lt;secondary-title&gt;ANNALS OF BIOMEDICAL ENGINEERING&lt;/secondary-title&gt;&lt;/titles&gt;&lt;periodical&gt;&lt;full-title&gt;ANNALS OF BIOMEDICAL ENGINEERING&lt;/full-title&gt;&lt;/periodical&gt;&lt;pages&gt;441–445&lt;/pages&gt;&lt;volume&gt;52&lt;/volume&gt;&lt;number&gt;3&lt;/number&gt;&lt;section&gt;GD Midea Equipment Co Ltd&lt;/section&gt;&lt;keywords&gt;&lt;keyword&gt;ChatGPT&lt;/keyword&gt;&lt;keyword&gt;Large language model&lt;/keyword&gt;&lt;keyword&gt;Clinical medical devices&lt;/keyword&gt;&lt;keyword&gt;Manufacturing engineering&lt;/keyword&gt;&lt;/keywords&gt;&lt;dates&gt;&lt;year&gt;2023&lt;/year&gt;&lt;pub-dates&gt;&lt;date&gt;2023 JUN 27&lt;/date&gt;&lt;/pub-dates&gt;&lt;/dates&gt;&lt;isbn&gt;0090-6964&amp;#xD;1573-9686&lt;/isbn&gt;&lt;accession-num&gt;WOS:001021001200002&lt;/accession-num&gt;&lt;work-type&gt;Letter&amp;#xD;Early Access&lt;/work-type&gt;&lt;urls&gt;&lt;/urls&gt;&lt;custom6&gt;JUN 2023&lt;/custom6&gt;&lt;electronic-resource-num&gt;10.1007/s10439-023-03300-3&lt;/electronic-resource-num&gt;&lt;access-date&gt;2023-07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404F68E" w14:textId="4D5E41B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2D738B44" w14:textId="44C5F7C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44B275D6" w14:textId="4E16BA1D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D5F6D2F" w14:textId="5145E15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0EC60C5" w14:textId="00E1BFA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Medical Devices</w:t>
            </w:r>
          </w:p>
        </w:tc>
        <w:tc>
          <w:tcPr>
            <w:tcW w:w="1025" w:type="pct"/>
            <w:vAlign w:val="center"/>
          </w:tcPr>
          <w:p w14:paraId="0689867F" w14:textId="10220FA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Enhancing design automation</w:t>
            </w:r>
          </w:p>
          <w:p w14:paraId="64F973A7" w14:textId="5C2F7A3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es time and resources</w:t>
            </w:r>
          </w:p>
          <w:p w14:paraId="50D6AC60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Quality Assurance</w:t>
            </w:r>
          </w:p>
          <w:p w14:paraId="569FCF7E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Integration of Expert Knowledge</w:t>
            </w:r>
          </w:p>
          <w:p w14:paraId="4BE7EED6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 Collaboration and Brainstorming</w:t>
            </w:r>
          </w:p>
          <w:p w14:paraId="1BC26E5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6. Training and Documentation</w:t>
            </w:r>
          </w:p>
          <w:p w14:paraId="0D0F0CD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7. Process Optimization</w:t>
            </w:r>
          </w:p>
          <w:p w14:paraId="156B7D47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8. Material Selection</w:t>
            </w:r>
          </w:p>
          <w:p w14:paraId="57B1CDFB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9. Supply Chain Management</w:t>
            </w:r>
          </w:p>
          <w:p w14:paraId="27491DFD" w14:textId="5B37F11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0. Continuous Improvement</w:t>
            </w:r>
          </w:p>
        </w:tc>
        <w:tc>
          <w:tcPr>
            <w:tcW w:w="802" w:type="pct"/>
            <w:vAlign w:val="center"/>
          </w:tcPr>
          <w:p w14:paraId="5AF145B1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69AB8C32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5AEAF951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  <w:p w14:paraId="57364923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gal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sponsibility</w:t>
            </w:r>
          </w:p>
          <w:p w14:paraId="3B104422" w14:textId="4B3B2FCA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5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erreliance</w:t>
            </w:r>
          </w:p>
        </w:tc>
      </w:tr>
      <w:tr w:rsidR="002531EA" w:rsidRPr="0095752B" w14:paraId="7DFC9463" w14:textId="77777777" w:rsidTr="002531EA">
        <w:tc>
          <w:tcPr>
            <w:tcW w:w="637" w:type="pct"/>
            <w:vAlign w:val="center"/>
          </w:tcPr>
          <w:p w14:paraId="1F4E38C1" w14:textId="35FEDBB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u Yeu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u Yeung&lt;/Author&gt;&lt;Year&gt;2023&lt;/Year&gt;&lt;RecNum&gt;615&lt;/RecNum&gt;&lt;DisplayText&gt;&lt;style face="superscript"&gt;[11]&lt;/style&gt;&lt;/DisplayText&gt;&lt;record&gt;&lt;rec-number&gt;615&lt;/rec-number&gt;&lt;foreign-keys&gt;&lt;key app="EN" db-id="f5w5azf2ndxvsjeezw9vzvwzreextstaasa0" timestamp="1692257699"&gt;615&lt;/key&gt;&lt;/foreign-keys&gt;&lt;ref-type name="Journal Article"&gt;17&lt;/ref-type&gt;&lt;contributors&gt;&lt;authors&gt;&lt;author&gt;Au Yeung, Joshua&lt;/author&gt;&lt;author&gt;Kraljevic, Zeljko&lt;/author&gt;&lt;author&gt;Luintel, Akish&lt;/author&gt;&lt;author&gt;Balston, Alfred&lt;/author&gt;&lt;author&gt;Idowu, Esther&lt;/author&gt;&lt;author&gt;Dobson, Richard J&lt;/author&gt;&lt;author&gt;Teo, James T&lt;/author&gt;&lt;/authors&gt;&lt;/contributors&gt;&lt;auth-address&gt;Department of Neuroscience, Kings College Hospital, London, United Kingdom.&amp;#xD;Guys &amp;amp; St Thomas Hospital, London, United Kingdom.&amp;#xD;Department of Biostatistics, Kings College London, London, United Kingdom.&amp;#xD;NIHR Biomedical Research Centre, South London and Maudsley NHS Foundation Trust and King&amp;apos;s College London, London, United Kingdom.&lt;/auth-address&gt;&lt;titles&gt;&lt;title&gt;AI chatbots not yet ready for clinical use&lt;/title&gt;&lt;secondary-title&gt;Frontiers in digital health&lt;/secondary-title&gt;&lt;/titles&gt;&lt;periodical&gt;&lt;full-title&gt;Frontiers in digital health&lt;/full-title&gt;&lt;/periodical&gt;&lt;pages&gt;1161098-1161098&lt;/pages&gt;&lt;volume&gt;5&lt;/volume&gt;&lt;keywords&gt;&lt;keyword&gt;large language models&lt;/keyword&gt;&lt;keyword&gt;chatbot&lt;/keyword&gt;&lt;keyword&gt;natural language processing (computer science)&lt;/keyword&gt;&lt;keyword&gt;digital&lt;/keyword&gt;&lt;keyword&gt;health&lt;/keyword&gt;&lt;keyword&gt;AI safety&lt;/keyword&gt;&lt;keyword&gt;transformer&lt;/keyword&gt;&lt;/keywords&gt;&lt;dates&gt;&lt;year&gt;2023&lt;/year&gt;&lt;pub-dates&gt;&lt;date&gt;2023&lt;/date&gt;&lt;/pub-dates&gt;&lt;/dates&gt;&lt;isbn&gt;2673-253X&lt;/isbn&gt;&lt;accession-num&gt;MEDLINE:37122812&lt;/accession-num&gt;&lt;work-type&gt;Journal Article&lt;/work-type&gt;&lt;urls&gt;&lt;/urls&gt;&lt;electronic-resource-num&gt;10.3389/fdgth.2023.1161098&lt;/electronic-resource-num&gt;&lt;access-date&gt;2023-05-0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C199D4A" w14:textId="70E451B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ontiers in digital health</w:t>
            </w:r>
          </w:p>
        </w:tc>
        <w:tc>
          <w:tcPr>
            <w:tcW w:w="341" w:type="pct"/>
            <w:vAlign w:val="center"/>
          </w:tcPr>
          <w:p w14:paraId="4DB3E6D7" w14:textId="0220963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9ABA079" w14:textId="6ABB8185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spective</w:t>
            </w:r>
          </w:p>
        </w:tc>
        <w:tc>
          <w:tcPr>
            <w:tcW w:w="536" w:type="pct"/>
            <w:vAlign w:val="center"/>
          </w:tcPr>
          <w:p w14:paraId="1837F7AF" w14:textId="25293F0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625B11E" w14:textId="5672AF57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F089CBF" w14:textId="3A64F31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Assist doctors in decision-making</w:t>
            </w:r>
          </w:p>
        </w:tc>
        <w:tc>
          <w:tcPr>
            <w:tcW w:w="802" w:type="pct"/>
            <w:vAlign w:val="center"/>
          </w:tcPr>
          <w:p w14:paraId="35A3F972" w14:textId="761ADC5B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687224D9" w14:textId="308E23DB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informatio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d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6778F75C" w14:textId="77777777" w:rsidTr="002531EA">
        <w:tc>
          <w:tcPr>
            <w:tcW w:w="637" w:type="pct"/>
            <w:vAlign w:val="center"/>
          </w:tcPr>
          <w:p w14:paraId="474437FC" w14:textId="15BEC89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nders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mRlcnNvbjwvQXV0aG9yPjxZZWFyPjIwMjM8L1llYXI+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mRlcnNvbjwvQXV0aG9yPjxZZWFyPjIwMjM8L1llYXI+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DBDAC78" w14:textId="005DA79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MJ open sport &amp; exercise medicine</w:t>
            </w:r>
          </w:p>
        </w:tc>
        <w:tc>
          <w:tcPr>
            <w:tcW w:w="341" w:type="pct"/>
            <w:vAlign w:val="center"/>
          </w:tcPr>
          <w:p w14:paraId="308E56E7" w14:textId="23F3B14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alia</w:t>
            </w:r>
          </w:p>
        </w:tc>
        <w:tc>
          <w:tcPr>
            <w:tcW w:w="439" w:type="pct"/>
            <w:vAlign w:val="center"/>
          </w:tcPr>
          <w:p w14:paraId="5FA8B78E" w14:textId="5433DB3D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696A20B" w14:textId="4AA49692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3BD36992" w14:textId="27313941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885DD42" w14:textId="2ECC385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Generate academic papers</w:t>
            </w:r>
          </w:p>
        </w:tc>
        <w:tc>
          <w:tcPr>
            <w:tcW w:w="802" w:type="pct"/>
            <w:vAlign w:val="center"/>
          </w:tcPr>
          <w:p w14:paraId="02F7D9EB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ademic dishonesty</w:t>
            </w:r>
          </w:p>
          <w:p w14:paraId="34B0DBCD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consistency</w:t>
            </w:r>
          </w:p>
          <w:p w14:paraId="0285F0F1" w14:textId="09024E60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252632E2" w14:textId="77777777" w:rsidTr="002531EA">
        <w:tc>
          <w:tcPr>
            <w:tcW w:w="637" w:type="pct"/>
            <w:vAlign w:val="center"/>
          </w:tcPr>
          <w:p w14:paraId="5CEDBD7E" w14:textId="0FD6958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mdou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amdoun&lt;/Author&gt;&lt;Year&gt;2023&lt;/Year&gt;&lt;RecNum&gt;18&lt;/RecNum&gt;&lt;DisplayText&gt;&lt;style face="superscript"&gt;[13]&lt;/style&gt;&lt;/DisplayText&gt;&lt;record&gt;&lt;rec-number&gt;18&lt;/rec-number&gt;&lt;foreign-keys&gt;&lt;key app="EN" db-id="f5w5azf2ndxvsjeezw9vzvwzreextstaasa0" timestamp="1692257107"&gt;18&lt;/key&gt;&lt;/foreign-keys&gt;&lt;ref-type name="Journal Article"&gt;17&lt;/ref-type&gt;&lt;contributors&gt;&lt;authors&gt;&lt;author&gt;Hamdoun, Salah&lt;/author&gt;&lt;author&gt;Monteleone, Rebecca&lt;/author&gt;&lt;author&gt;Bookman, Terri&lt;/author&gt;&lt;author&gt;Michael, Katina&lt;/author&gt;&lt;/authors&gt;&lt;/contributors&gt;&lt;titles&gt;&lt;title&gt;AI-Based and Digital Mental Health Apps: Balancing Need and Risk&lt;/title&gt;&lt;secondary-title&gt;IEEE Technology and Society Magazine&lt;/secondary-title&gt;&lt;/titles&gt;&lt;periodical&gt;&lt;full-title&gt;IEEE Technology and Society Magazine&lt;/full-title&gt;&lt;/periodical&gt;&lt;pages&gt;25-36&lt;/pages&gt;&lt;volume&gt;42&lt;/volume&gt;&lt;number&gt;1&lt;/number&gt;&lt;section&gt;25&lt;/section&gt;&lt;dates&gt;&lt;year&gt;2023&lt;/year&gt;&lt;/dates&gt;&lt;isbn&gt;0278-0097&amp;#xD;1937-416X&lt;/isbn&gt;&lt;urls&gt;&lt;/urls&gt;&lt;electronic-resource-num&gt;10.1109/mts.2023.3241309&lt;/electronic-resource-num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E2AF8A6" w14:textId="268F3D2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EEE Technology and Society Magazine</w:t>
            </w:r>
          </w:p>
        </w:tc>
        <w:tc>
          <w:tcPr>
            <w:tcW w:w="341" w:type="pct"/>
            <w:vAlign w:val="center"/>
          </w:tcPr>
          <w:p w14:paraId="2191C02A" w14:textId="6029AA1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F85C626" w14:textId="0B1D9F6D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7A0F972A" w14:textId="266E40C4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43270DBC" w14:textId="7B499814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tal health</w:t>
            </w:r>
          </w:p>
        </w:tc>
        <w:tc>
          <w:tcPr>
            <w:tcW w:w="1025" w:type="pct"/>
            <w:vAlign w:val="center"/>
          </w:tcPr>
          <w:p w14:paraId="4C46B94B" w14:textId="6EB763FC" w:rsidR="002531EA" w:rsidRPr="0095752B" w:rsidRDefault="00880DEF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03F3D79" w14:textId="78787A4F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1A26BF84" w14:textId="77777777" w:rsidTr="002531EA">
        <w:tc>
          <w:tcPr>
            <w:tcW w:w="637" w:type="pct"/>
            <w:vAlign w:val="center"/>
          </w:tcPr>
          <w:p w14:paraId="2D3D4311" w14:textId="242093F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ewandowsk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ewandowski&lt;/Author&gt;&lt;Year&gt;2023&lt;/Year&gt;&lt;RecNum&gt;793&lt;/RecNum&gt;&lt;DisplayText&gt;&lt;style face="superscript"&gt;[14]&lt;/style&gt;&lt;/DisplayText&gt;&lt;record&gt;&lt;rec-number&gt;793&lt;/rec-number&gt;&lt;foreign-keys&gt;&lt;key app="EN" db-id="f5w5azf2ndxvsjeezw9vzvwzreextstaasa0" timestamp="1692257699"&gt;793&lt;/key&gt;&lt;/foreign-keys&gt;&lt;ref-type name="Journal Article"&gt;17&lt;/ref-type&gt;&lt;contributors&gt;&lt;authors&gt;&lt;author&gt;Lewandowski, Milosz&lt;/author&gt;&lt;author&gt;Lukowicz, Pawel&lt;/author&gt;&lt;author&gt;Swietlik, Dariusz&lt;/author&gt;&lt;author&gt;Baranska-Rybak, Wioletta&lt;/author&gt;&lt;/authors&gt;&lt;/contributors&gt;&lt;auth-address&gt;Department of Dermatology, Venereology and Allergology, Faculty of Medicine, Medical University of Gdansk, Smoluchowskiego 17, 80-214 Gdansk, Poland.&amp;#xD;Division of Biostatistics and Neural Networks, Medical University of Gdansk, Debinki 1, 80-211 Gdansk, Poland.&lt;/auth-address&gt;&lt;titles&gt;&lt;title&gt;An original study of ChatGPT-3.5 and ChatGPT-4 Dermatological Knowledge Level based on the Dermatology Specialty Certificate Examinations&lt;/title&gt;&lt;secondary-title&gt;Clinical and experimental dermatology&lt;/secondary-title&gt;&lt;/titles&gt;&lt;periodical&gt;&lt;full-title&gt;Clinical and experimental dermatology&lt;/full-title&gt;&lt;/periodical&gt;&lt;dates&gt;&lt;year&gt;2023&lt;/year&gt;&lt;pub-dates&gt;&lt;date&gt;2023 Aug 04 (Epub 2023 Aug 04)&lt;/date&gt;&lt;/pub-dates&gt;&lt;/dates&gt;&lt;isbn&gt;1365-2230&lt;/isbn&gt;&lt;accession-num&gt;MEDLINE:37540015&lt;/accession-num&gt;&lt;work-type&gt;Journal Article&lt;/work-type&gt;&lt;urls&gt;&lt;/urls&gt;&lt;electronic-resource-num&gt;10.1093/ced/llad255&lt;/electronic-resource-num&gt;&lt;access-date&gt;2023-08-0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1E592B7" w14:textId="707AE4E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experimental dermatology</w:t>
            </w:r>
          </w:p>
        </w:tc>
        <w:tc>
          <w:tcPr>
            <w:tcW w:w="341" w:type="pct"/>
            <w:vAlign w:val="center"/>
          </w:tcPr>
          <w:p w14:paraId="7F3A3CC2" w14:textId="35ABBB2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oland</w:t>
            </w:r>
          </w:p>
        </w:tc>
        <w:tc>
          <w:tcPr>
            <w:tcW w:w="439" w:type="pct"/>
            <w:vAlign w:val="center"/>
          </w:tcPr>
          <w:p w14:paraId="7839ED36" w14:textId="2FD93B5F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 study</w:t>
            </w:r>
          </w:p>
        </w:tc>
        <w:tc>
          <w:tcPr>
            <w:tcW w:w="536" w:type="pct"/>
            <w:vAlign w:val="center"/>
          </w:tcPr>
          <w:p w14:paraId="614E31DE" w14:textId="702E410C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FDBF83B" w14:textId="578F13B9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logy</w:t>
            </w:r>
          </w:p>
        </w:tc>
        <w:tc>
          <w:tcPr>
            <w:tcW w:w="1025" w:type="pct"/>
            <w:vAlign w:val="center"/>
          </w:tcPr>
          <w:p w14:paraId="04CE961A" w14:textId="0C83B103" w:rsidR="002531EA" w:rsidRPr="0095752B" w:rsidRDefault="00880DEF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AAE87AA" w14:textId="649742CC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imited accuracy </w:t>
            </w:r>
          </w:p>
          <w:p w14:paraId="037FFAB7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48FC0901" w14:textId="02EC913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04610C6F" w14:textId="488B9A7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514BADB6" w14:textId="77777777" w:rsidTr="002531EA">
        <w:tc>
          <w:tcPr>
            <w:tcW w:w="637" w:type="pct"/>
            <w:vAlign w:val="center"/>
          </w:tcPr>
          <w:p w14:paraId="71E4BBF4" w14:textId="193421F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garwal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garwal&lt;/Author&gt;&lt;Year&gt;2023&lt;/Year&gt;&lt;RecNum&gt;969&lt;/RecNum&gt;&lt;DisplayText&gt;&lt;style face="superscript"&gt;[15]&lt;/style&gt;&lt;/DisplayText&gt;&lt;record&gt;&lt;rec-number&gt;969&lt;/rec-number&gt;&lt;foreign-keys&gt;&lt;key app="EN" db-id="f5w5azf2ndxvsjeezw9vzvwzreextstaasa0" timestamp="1692257699"&gt;969&lt;/key&gt;&lt;/foreign-keys&gt;&lt;ref-type name="Journal Article"&gt;17&lt;/ref-type&gt;&lt;contributors&gt;&lt;authors&gt;&lt;author&gt;Agarwal, Mayank&lt;/author&gt;&lt;author&gt;Sharma, Priyanka&lt;/author&gt;&lt;author&gt;Goswami, Ayan&lt;/author&gt;&lt;/authors&gt;&lt;/contributors&gt;&lt;auth-address&gt;Physiology, All India Institute of Medical Sciences, Raebareli, IND.&amp;#xD;Physiology, School of Medical Sciences and Research, Sharda University, Greater Noida, IND.&amp;#xD;Physiology, Santiniketan Medical College, Bolpur, IND.&lt;/auth-address&gt;&lt;titles&gt;&lt;title&gt;Analysing the Applicability of ChatGPT, Bard, and Bing to Generate Reasoning-Based Multiple-Choice Questions in Medical Physiology&lt;/title&gt;&lt;secondary-title&gt;Cureus&lt;/secondary-title&gt;&lt;/titles&gt;&lt;periodical&gt;&lt;full-title&gt;Cureus&lt;/full-title&gt;&lt;/periodical&gt;&lt;pages&gt;e40977-e40977&lt;/pages&gt;&lt;volume&gt;15&lt;/volume&gt;&lt;number&gt;6&lt;/number&gt;&lt;keywords&gt;&lt;keyword&gt;physiology&lt;/keyword&gt;&lt;keyword&gt;medical education&lt;/keyword&gt;&lt;keyword&gt;examination questions&lt;/keyword&gt;&lt;keyword&gt;educational technology&lt;/keyword&gt;&lt;keyword&gt;Artificial intelligence&lt;/keyword&gt;&lt;/keywords&gt;&lt;dates&gt;&lt;year&gt;2023&lt;/year&gt;&lt;pub-dates&gt;&lt;date&gt;2023 Jun&lt;/date&gt;&lt;/pub-dates&gt;&lt;/dates&gt;&lt;isbn&gt;2168-8184&lt;/isbn&gt;&lt;accession-num&gt;MEDLINE:37519497&lt;/accession-num&gt;&lt;work-type&gt;Journal Article&lt;/work-type&gt;&lt;urls&gt;&lt;/urls&gt;&lt;electronic-resource-num&gt;10.7759/cureus.40977&lt;/electronic-resource-num&gt;&lt;access-date&gt;2023-08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D90FB70" w14:textId="23D4AB1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0E0AB223" w14:textId="30B53AA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4B608FE7" w14:textId="389779F9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 article</w:t>
            </w:r>
          </w:p>
        </w:tc>
        <w:tc>
          <w:tcPr>
            <w:tcW w:w="536" w:type="pct"/>
            <w:vAlign w:val="center"/>
          </w:tcPr>
          <w:p w14:paraId="527D6AAE" w14:textId="1406978C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0728647" w14:textId="1C17E50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hysiology</w:t>
            </w:r>
          </w:p>
        </w:tc>
        <w:tc>
          <w:tcPr>
            <w:tcW w:w="1025" w:type="pct"/>
            <w:vAlign w:val="center"/>
          </w:tcPr>
          <w:p w14:paraId="2BA6CB9E" w14:textId="02BA8DE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wer text similarity index</w:t>
            </w:r>
          </w:p>
          <w:p w14:paraId="34962F4E" w14:textId="49E2159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Query medical knowledge</w:t>
            </w:r>
          </w:p>
        </w:tc>
        <w:tc>
          <w:tcPr>
            <w:tcW w:w="802" w:type="pct"/>
            <w:vAlign w:val="center"/>
          </w:tcPr>
          <w:p w14:paraId="00A19131" w14:textId="7FA307B4" w:rsidR="002531EA" w:rsidRPr="0095752B" w:rsidRDefault="00880DEF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116489C0" w14:textId="77777777" w:rsidTr="002531EA">
        <w:tc>
          <w:tcPr>
            <w:tcW w:w="637" w:type="pct"/>
            <w:vAlign w:val="center"/>
          </w:tcPr>
          <w:p w14:paraId="27A18E4E" w14:textId="7C915EA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upt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Gupta&lt;/Author&gt;&lt;Year&gt;2023&lt;/Year&gt;&lt;RecNum&gt;3801&lt;/RecNum&gt;&lt;DisplayText&gt;&lt;style face="superscript"&gt;[16]&lt;/style&gt;&lt;/DisplayText&gt;&lt;record&gt;&lt;rec-number&gt;3801&lt;/rec-number&gt;&lt;foreign-keys&gt;&lt;key app="EN" db-id="f5w5azf2ndxvsjeezw9vzvwzreextstaasa0" timestamp="1692258280"&gt;3801&lt;/key&gt;&lt;/foreign-keys&gt;&lt;ref-type name="Journal Article"&gt;17&lt;/ref-type&gt;&lt;contributors&gt;&lt;authors&gt;&lt;author&gt;Gupta, Rohun&lt;/author&gt;&lt;author&gt;Pande, Parna&lt;/author&gt;&lt;author&gt;Herzog, Isabel&lt;/author&gt;&lt;author&gt;Weisberger, Joseph&lt;/author&gt;&lt;author&gt;Chao, John&lt;/author&gt;&lt;author&gt;Chaiyasate, Kongkrit&lt;/author&gt;&lt;author&gt;Lee, Edward S&lt;/author&gt;&lt;/authors&gt;&lt;/contributors&gt;&lt;titles&gt;&lt;title&gt;Application of ChatGPT in Cosmetic Plastic Surgery: Ally or Antagonist?&lt;/title&gt;&lt;secondary-title&gt;Aesthetic Surgery Journal&lt;/secondary-title&gt;&lt;/titles&gt;&lt;periodical&gt;&lt;full-title&gt;AESTHETIC SURGERY JOURNAL&lt;/full-title&gt;&lt;/periodical&gt;&lt;pages&gt;NP587-NP590&lt;/pages&gt;&lt;volume&gt;43&lt;/volume&gt;&lt;number&gt;7&lt;/number&gt;&lt;edition&gt;2023/02/26&lt;/edition&gt;&lt;section&gt;Np587&lt;/section&gt;&lt;keywords&gt;&lt;keyword&gt;Humans&lt;/keyword&gt;&lt;keyword&gt;Surgery, Plastic&lt;/keyword&gt;&lt;keyword&gt;Plastic Surgery Procedures&lt;/keyword&gt;&lt;keyword&gt;Surveys and Questionnaires&lt;/keyword&gt;&lt;/keywords&gt;&lt;dates&gt;&lt;year&gt;2023&lt;/year&gt;&lt;pub-dates&gt;&lt;date&gt;Jun 14&lt;/date&gt;&lt;/pub-dates&gt;&lt;/dates&gt;&lt;isbn&gt;1090-820X&amp;#xD;1527-330X&lt;/isbn&gt;&lt;accession-num&gt;36840479&lt;/accession-num&gt;&lt;urls&gt;&lt;/urls&gt;&lt;electronic-resource-num&gt;10.1093/asj/sjad042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987A32E" w14:textId="194054E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surgery journal</w:t>
            </w:r>
          </w:p>
        </w:tc>
        <w:tc>
          <w:tcPr>
            <w:tcW w:w="341" w:type="pct"/>
            <w:vAlign w:val="center"/>
          </w:tcPr>
          <w:p w14:paraId="438BF10E" w14:textId="30FEFD6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AAB7BA7" w14:textId="75AE7C5C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FB3A024" w14:textId="3C9F9AB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9136330" w14:textId="332A7A4F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7D107AC" w14:textId="2904CF8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cess and respond to commands in a humanistic fashion by acknowledging shortcomings</w:t>
            </w:r>
          </w:p>
        </w:tc>
        <w:tc>
          <w:tcPr>
            <w:tcW w:w="802" w:type="pct"/>
            <w:vAlign w:val="center"/>
          </w:tcPr>
          <w:p w14:paraId="69202627" w14:textId="3FC79970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5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2D342A02" w14:textId="77777777" w:rsidTr="002531EA">
        <w:tc>
          <w:tcPr>
            <w:tcW w:w="637" w:type="pct"/>
            <w:vAlign w:val="center"/>
          </w:tcPr>
          <w:p w14:paraId="67ECAC49" w14:textId="09014F5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chukow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Y2h1a293PC9BdXRob3I+PFllYXI+MjAyMzwvWWVhcj48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Y2h1a293PC9BdXRob3I+PFllYXI+MjAyMzwvWWVhcj48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5C88AB2" w14:textId="57AF517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dvances in anatomic pathology</w:t>
            </w:r>
          </w:p>
        </w:tc>
        <w:tc>
          <w:tcPr>
            <w:tcW w:w="341" w:type="pct"/>
            <w:vAlign w:val="center"/>
          </w:tcPr>
          <w:p w14:paraId="297DB53E" w14:textId="7BD651A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69ED8A0" w14:textId="7C2CD377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26E94872" w14:textId="19D4056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E8CFA7B" w14:textId="75DF1D8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agnostic Pathology</w:t>
            </w:r>
          </w:p>
        </w:tc>
        <w:tc>
          <w:tcPr>
            <w:tcW w:w="1025" w:type="pct"/>
            <w:vAlign w:val="center"/>
          </w:tcPr>
          <w:p w14:paraId="574E07A5" w14:textId="0A60BD1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d scientific writing</w:t>
            </w:r>
          </w:p>
          <w:p w14:paraId="67883508" w14:textId="766DE42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evated research equity, versatility, and efficiency</w:t>
            </w:r>
          </w:p>
          <w:p w14:paraId="6F6769EA" w14:textId="6706DDD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d day-to-day practice (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, cost savings, streamlined workflow, patient health literacy)</w:t>
            </w:r>
          </w:p>
          <w:p w14:paraId="61721BF2" w14:textId="624987A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ed education</w:t>
            </w:r>
          </w:p>
        </w:tc>
        <w:tc>
          <w:tcPr>
            <w:tcW w:w="802" w:type="pct"/>
            <w:vAlign w:val="center"/>
          </w:tcPr>
          <w:p w14:paraId="2BE2E003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thics, </w:t>
            </w:r>
          </w:p>
          <w:p w14:paraId="711DBCAA" w14:textId="5C6973CB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255ED215" w14:textId="0F7D7E78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23C50734" w14:textId="619E4302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mited knowledge </w:t>
            </w:r>
          </w:p>
          <w:p w14:paraId="71A6F5E4" w14:textId="6C67B52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5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4254DFD2" w14:textId="77777777" w:rsidTr="002531EA">
        <w:tc>
          <w:tcPr>
            <w:tcW w:w="637" w:type="pct"/>
            <w:vAlign w:val="center"/>
          </w:tcPr>
          <w:p w14:paraId="22CF05FE" w14:textId="1E9A9BE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rit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Nb3JpdGE8L0F1dGhvcj48WWVhcj4yMDIzPC9ZZWFyPjxS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Nb3JpdGE8L0F1dGhvcj48WWVhcj4yMDIzPC9ZZWFyPjxS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D539445" w14:textId="14B1621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ontiers in Public Health</w:t>
            </w:r>
          </w:p>
        </w:tc>
        <w:tc>
          <w:tcPr>
            <w:tcW w:w="341" w:type="pct"/>
            <w:vAlign w:val="center"/>
          </w:tcPr>
          <w:p w14:paraId="3A6C0949" w14:textId="740CC2E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5DAD16DA" w14:textId="52E4083D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54528129" w14:textId="4FA961B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C31E52C" w14:textId="5B27718B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blic health</w:t>
            </w:r>
          </w:p>
        </w:tc>
        <w:tc>
          <w:tcPr>
            <w:tcW w:w="1025" w:type="pct"/>
            <w:vAlign w:val="center"/>
          </w:tcPr>
          <w:p w14:paraId="26C80F3B" w14:textId="78B65F9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personalized health information and support to individuals.</w:t>
            </w:r>
          </w:p>
          <w:p w14:paraId="63FD0BFE" w14:textId="6F591D4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cess and analyze large amounts of data quickly and accurately</w:t>
            </w:r>
          </w:p>
          <w:p w14:paraId="7DC20D00" w14:textId="2BEEFC5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form decision-making, help anticipate challenges, and guide the development of ethical guidelines</w:t>
            </w:r>
          </w:p>
          <w:p w14:paraId="2131BCAD" w14:textId="1879B14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maximize the benefits and mitigate potential risks associated with ChatGPT’s implementation in the public health domain.</w:t>
            </w:r>
          </w:p>
        </w:tc>
        <w:tc>
          <w:tcPr>
            <w:tcW w:w="802" w:type="pct"/>
            <w:vAlign w:val="center"/>
          </w:tcPr>
          <w:p w14:paraId="3881BC13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76F86B8D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0C1FFDB6" w14:textId="2D265F5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44B26571" w14:textId="77777777" w:rsidTr="002531EA">
        <w:tc>
          <w:tcPr>
            <w:tcW w:w="637" w:type="pct"/>
            <w:vAlign w:val="center"/>
          </w:tcPr>
          <w:p w14:paraId="6E240043" w14:textId="0E29DA3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ubignat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ubignat&lt;/Author&gt;&lt;Year&gt;2023&lt;/Year&gt;&lt;RecNum&gt;1177&lt;/RecNum&gt;&lt;DisplayText&gt;&lt;style face="superscript"&gt;[19]&lt;/style&gt;&lt;/DisplayText&gt;&lt;record&gt;&lt;rec-number&gt;1177&lt;/rec-number&gt;&lt;foreign-keys&gt;&lt;key app="EN" db-id="f5w5azf2ndxvsjeezw9vzvwzreextstaasa0" timestamp="1692257699"&gt;1177&lt;/key&gt;&lt;/foreign-keys&gt;&lt;ref-type name="Journal Article"&gt;17&lt;/ref-type&gt;&lt;contributors&gt;&lt;authors&gt;&lt;author&gt;Aubignat, Mickael&lt;/author&gt;&lt;author&gt;Diab, Eva&lt;/author&gt;&lt;/authors&gt;&lt;/contributors&gt;&lt;auth-address&gt;Amiens Univ Hosp, Neurol Dept, 1 Rond Point Prof Christian Cabrol, F-80054 Amiens, France&amp;#xD;Amiens Univ Hosp, Clin Neurophysiol Dept, Amiens, France&lt;/auth-address&gt;&lt;titles&gt;&lt;title&gt;Artificial intelligence and ChatGPT between worst enemy and best friend: The two faces of a revolution and its impact on science and medical schools&lt;/title&gt;&lt;secondary-title&gt;REVUE NEUROLOGIQUE&lt;/secondary-title&gt;&lt;/titles&gt;&lt;periodical&gt;&lt;full-title&gt;REVUE NEUROLOGIQUE&lt;/full-title&gt;&lt;/periodical&gt;&lt;pages&gt;520-522&lt;/pages&gt;&lt;volume&gt;179&lt;/volume&gt;&lt;number&gt;6&lt;/number&gt;&lt;dates&gt;&lt;year&gt;2023&lt;/year&gt;&lt;pub-dates&gt;&lt;date&gt;2023 JUN&lt;/date&gt;&lt;/pub-dates&gt;&lt;/dates&gt;&lt;isbn&gt;0035-3787&amp;#xD;2213-0004&lt;/isbn&gt;&lt;accession-num&gt;WOS:001030785000001&lt;/accession-num&gt;&lt;work-type&gt;Editorial Material&lt;/work-type&gt;&lt;urls&gt;&lt;/urls&gt;&lt;electronic-resource-num&gt;10.1016/j.neurol.2023.03.004&lt;/electronic-resource-num&gt;&lt;access-date&gt;2023-08-0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1133ACD" w14:textId="7ED8555C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Revue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urologique</w:t>
            </w:r>
            <w:proofErr w:type="spellEnd"/>
          </w:p>
        </w:tc>
        <w:tc>
          <w:tcPr>
            <w:tcW w:w="341" w:type="pct"/>
            <w:vAlign w:val="center"/>
          </w:tcPr>
          <w:p w14:paraId="29C388F7" w14:textId="311DE79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ance</w:t>
            </w:r>
          </w:p>
        </w:tc>
        <w:tc>
          <w:tcPr>
            <w:tcW w:w="439" w:type="pct"/>
            <w:vAlign w:val="center"/>
          </w:tcPr>
          <w:p w14:paraId="4D6A31F0" w14:textId="5078B544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E0AA597" w14:textId="3829653A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797F9726" w14:textId="2C6B90E2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675961B" w14:textId="246E2F6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tient education and symptom management</w:t>
            </w:r>
          </w:p>
          <w:p w14:paraId="580C6020" w14:textId="256D069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form the public about health issues</w:t>
            </w:r>
          </w:p>
          <w:p w14:paraId="2ED69267" w14:textId="05569CD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cess to a wider range of educational resources</w:t>
            </w:r>
          </w:p>
        </w:tc>
        <w:tc>
          <w:tcPr>
            <w:tcW w:w="802" w:type="pct"/>
            <w:vAlign w:val="center"/>
          </w:tcPr>
          <w:p w14:paraId="0FF17ABD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78BB4E29" w14:textId="611DAD2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2C1C9C74" w14:textId="77777777" w:rsidTr="002531EA">
        <w:tc>
          <w:tcPr>
            <w:tcW w:w="637" w:type="pct"/>
            <w:vAlign w:val="center"/>
          </w:tcPr>
          <w:p w14:paraId="68F8EE01" w14:textId="7270006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Fayed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Fayed&lt;/Author&gt;&lt;Year&gt;2023&lt;/Year&gt;&lt;RecNum&gt;789&lt;/RecNum&gt;&lt;DisplayText&gt;&lt;style face="superscript"&gt;[20]&lt;/style&gt;&lt;/DisplayText&gt;&lt;record&gt;&lt;rec-number&gt;789&lt;/rec-number&gt;&lt;foreign-keys&gt;&lt;key app="EN" db-id="f5w5azf2ndxvsjeezw9vzvwzreextstaasa0" timestamp="1692257699"&gt;789&lt;/key&gt;&lt;/foreign-keys&gt;&lt;ref-type name="Journal Article"&gt;17&lt;/ref-type&gt;&lt;contributors&gt;&lt;authors&gt;&lt;author&gt;Fayed, Aly M&lt;/author&gt;&lt;author&gt;Mansur, Nacime Salomao Barbachan&lt;/author&gt;&lt;author&gt;de Carvalho, Kepler Alencar&lt;/author&gt;&lt;author&gt;Behrens, Andrew&lt;/author&gt;&lt;author&gt;D&amp;apos;Hooghe, Pieter&lt;/author&gt;&lt;author&gt;de Cesar Netto, Cesar&lt;/author&gt;&lt;/authors&gt;&lt;/contributors&gt;&lt;auth-address&gt;Department of Orthopaedics and Rehabilitation, University of Iowa Hospitals and Clinics, Iowa City, IA, USA. a.m.alyfayed@gmail.com.&amp;#xD;Department of Orthopaedics and Rehabilitation, University of Iowa Hospitals and Clinics, Iowa City, IA, USA.&amp;#xD;Aspetar Orthopedic and Sports Medicine Hospital, Doha, Qatar.&amp;#xD;Department of Orthopaedic Surgery, Duke University, Durham, NC, USA.&lt;/auth-address&gt;&lt;titles&gt;&lt;title&gt;Artificial intelligence and ChatGPT in Orthopaedics and sports medicine&lt;/title&gt;&lt;secondary-title&gt;Journal of experimental orthopaedics&lt;/secondary-title&gt;&lt;/titles&gt;&lt;periodical&gt;&lt;full-title&gt;Journal of experimental orthopaedics&lt;/full-title&gt;&lt;/periodical&gt;&lt;pages&gt;74-74&lt;/pages&gt;&lt;volume&gt;10&lt;/volume&gt;&lt;number&gt;1&lt;/number&gt;&lt;keywords&gt;&lt;keyword&gt;Artifcial intelligence&lt;/keyword&gt;&lt;keyword&gt;ChatGPT&lt;/keyword&gt;&lt;keyword&gt;Machine learning&lt;/keyword&gt;&lt;keyword&gt;Distance mapping&lt;/keyword&gt;&lt;keyword&gt;Statistical algorithm&lt;/keyword&gt;&lt;/keywords&gt;&lt;dates&gt;&lt;year&gt;2023&lt;/year&gt;&lt;pub-dates&gt;&lt;date&gt;2023 Jul 26&lt;/date&gt;&lt;/pub-dates&gt;&lt;/dates&gt;&lt;isbn&gt;2197-1153&lt;/isbn&gt;&lt;accession-num&gt;MEDLINE:37493985&lt;/accession-num&gt;&lt;work-type&gt;Journal Article&amp;#xD;Review&lt;/work-type&gt;&lt;urls&gt;&lt;/urls&gt;&lt;electronic-resource-num&gt;10.1186/s40634-023-00642-8&lt;/electronic-resource-num&gt;&lt;access-date&gt;2023-07-2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52742E5" w14:textId="7B0E35E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ournal of experimental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rthopaedics</w:t>
            </w:r>
            <w:proofErr w:type="spellEnd"/>
          </w:p>
        </w:tc>
        <w:tc>
          <w:tcPr>
            <w:tcW w:w="341" w:type="pct"/>
            <w:vAlign w:val="center"/>
          </w:tcPr>
          <w:p w14:paraId="5E3E2062" w14:textId="6B36612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06D3D99" w14:textId="46F0D782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49E0E2EF" w14:textId="2E6260C9" w:rsidR="002531EA" w:rsidRPr="0095752B" w:rsidRDefault="002D49BB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536EC82F" w14:textId="74E656C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rthopaedics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,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D49BB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orts medicine</w:t>
            </w:r>
          </w:p>
        </w:tc>
        <w:tc>
          <w:tcPr>
            <w:tcW w:w="1025" w:type="pct"/>
            <w:vAlign w:val="center"/>
          </w:tcPr>
          <w:p w14:paraId="3C9648D2" w14:textId="55F800E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efficiency</w:t>
            </w:r>
          </w:p>
          <w:p w14:paraId="5C02995A" w14:textId="055B641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rengthen the physician–patient relationship</w:t>
            </w:r>
          </w:p>
        </w:tc>
        <w:tc>
          <w:tcPr>
            <w:tcW w:w="802" w:type="pct"/>
            <w:vAlign w:val="center"/>
          </w:tcPr>
          <w:p w14:paraId="403F16FE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06FC3BA8" w14:textId="27C708E9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6AC1E936" w14:textId="4ED04A81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438BAB24" w14:textId="77777777" w:rsidTr="002531EA">
        <w:tc>
          <w:tcPr>
            <w:tcW w:w="637" w:type="pct"/>
            <w:vAlign w:val="center"/>
          </w:tcPr>
          <w:p w14:paraId="250FD6DF" w14:textId="1BCC889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Valentín-Brav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WYWxlbnTDrW4tQnJhdm88L0F1dGhvcj48WWVhcj4yMDIz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WYWxlbnTDrW4tQnJhdm88L0F1dGhvcj48WWVhcj4yMDIz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D5D2FE7" w14:textId="473FFF3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  <w:t xml:space="preserve">Archivos de la Sociedad Española de Oftalmología (English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  <w:t>Edition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  <w:t>)</w:t>
            </w:r>
          </w:p>
        </w:tc>
        <w:tc>
          <w:tcPr>
            <w:tcW w:w="341" w:type="pct"/>
            <w:vAlign w:val="center"/>
          </w:tcPr>
          <w:p w14:paraId="6B03812A" w14:textId="7D2EA78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007F16B5" w14:textId="3340DD99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2696C731" w14:textId="4ABFB0C7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1646771" w14:textId="53DC3DE9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hthalmology</w:t>
            </w:r>
          </w:p>
        </w:tc>
        <w:tc>
          <w:tcPr>
            <w:tcW w:w="1025" w:type="pct"/>
            <w:vAlign w:val="center"/>
          </w:tcPr>
          <w:p w14:paraId="3A0438B4" w14:textId="09A2BBE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ing in time and effort in searching for information</w:t>
            </w:r>
          </w:p>
          <w:p w14:paraId="03E1015B" w14:textId="36BC873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accuracy and quality of scientific texts</w:t>
            </w:r>
          </w:p>
        </w:tc>
        <w:tc>
          <w:tcPr>
            <w:tcW w:w="802" w:type="pct"/>
            <w:vAlign w:val="center"/>
          </w:tcPr>
          <w:p w14:paraId="05B76D74" w14:textId="5ED7D1B5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148E1AEF" w14:textId="54678E10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69FDAABB" w14:textId="2602CC62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54F21B71" w14:textId="77777777" w:rsidTr="002531EA">
        <w:tc>
          <w:tcPr>
            <w:tcW w:w="637" w:type="pct"/>
            <w:vAlign w:val="center"/>
          </w:tcPr>
          <w:p w14:paraId="49B5A294" w14:textId="5B901E4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eian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Deiana&lt;/Author&gt;&lt;Year&gt;2023&lt;/Year&gt;&lt;RecNum&gt;931&lt;/RecNum&gt;&lt;DisplayText&gt;&lt;style face="superscript"&gt;[22]&lt;/style&gt;&lt;/DisplayText&gt;&lt;record&gt;&lt;rec-number&gt;931&lt;/rec-number&gt;&lt;foreign-keys&gt;&lt;key app="EN" db-id="f5w5azf2ndxvsjeezw9vzvwzreextstaasa0" timestamp="1692257699"&gt;931&lt;/key&gt;&lt;/foreign-keys&gt;&lt;ref-type name="Journal Article"&gt;17&lt;/ref-type&gt;&lt;contributors&gt;&lt;authors&gt;&lt;author&gt;Deiana, Giovanna&lt;/author&gt;&lt;author&gt;Dettori, Marco&lt;/author&gt;&lt;author&gt;Arghittu, Antonella&lt;/author&gt;&lt;author&gt;Azara, Antonio&lt;/author&gt;&lt;author&gt;Gabutti, Giovanni&lt;/author&gt;&lt;author&gt;Castiglia, Paolo&lt;/author&gt;&lt;/authors&gt;&lt;/contributors&gt;&lt;auth-address&gt;Univ Sassari, Dept Biomed Sci, I-07100 Sassari, Italy&amp;#xD;Univ Hosp Sassari, Dept Med Surg &amp;amp; Expt Sci, I-07100 Sassari, Italy&amp;#xD;Univ Sassari, Dept Med Surg &amp;amp; Pharm, I-07100 Sassari, Italy&amp;#xD;Univ Bern, Dept Restorat Pediat &amp;amp; Prevent Dent, CH-3012 Bern, Switzerland&amp;#xD;Italian Soc Hyg Prevent Med &amp;amp; Publ Hlth, Working Grp Vaccines &amp;amp; Immunizat Pol, I-16030 Cogorno, Italy&lt;/auth-address&gt;&lt;titles&gt;&lt;title&gt;Artificial Intelligence and Public Health: Evaluating ChatGPT Responses to Vaccination Myths and Misconceptions&lt;/title&gt;&lt;secondary-title&gt;VACCINES&lt;/secondary-title&gt;&lt;/titles&gt;&lt;periodical&gt;&lt;full-title&gt;VACCINES&lt;/full-title&gt;&lt;/periodical&gt;&lt;pages&gt;1217&lt;/pages&gt;&lt;volume&gt;11&lt;/volume&gt;&lt;number&gt;7&lt;/number&gt;&lt;section&gt;Italian Soc Hyg Prevent Med &amp;amp; Publ Hlth&lt;/section&gt;&lt;keywords&gt;&lt;keyword&gt;ChatGPT&lt;/keyword&gt;&lt;keyword&gt;vaccines&lt;/keyword&gt;&lt;keyword&gt;immunization&lt;/keyword&gt;&lt;keyword&gt;myths and misconceptions&lt;/keyword&gt;&lt;keyword&gt;public health&lt;/keyword&gt;&lt;keyword&gt;Artificial intelligence&lt;/keyword&gt;&lt;/keywords&gt;&lt;dates&gt;&lt;year&gt;2023&lt;/year&gt;&lt;pub-dates&gt;&lt;date&gt;2023 JUL&lt;/date&gt;&lt;/pub-dates&gt;&lt;/dates&gt;&lt;isbn&gt;2076-393X&lt;/isbn&gt;&lt;accession-num&gt;WOS:001036551900001&lt;/accession-num&gt;&lt;work-type&gt;Article&lt;/work-type&gt;&lt;urls&gt;&lt;/urls&gt;&lt;custom7&gt;1217&lt;/custom7&gt;&lt;electronic-resource-num&gt;10.3390/vaccines11071217&lt;/electronic-resource-num&gt;&lt;access-date&gt;2023-08-0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91590D4" w14:textId="41C2DF1F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accines</w:t>
            </w:r>
          </w:p>
        </w:tc>
        <w:tc>
          <w:tcPr>
            <w:tcW w:w="341" w:type="pct"/>
            <w:vAlign w:val="center"/>
          </w:tcPr>
          <w:p w14:paraId="6B61D77A" w14:textId="2BAA0AD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23944195" w14:textId="36CB7A1D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Q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antitative study</w:t>
            </w:r>
          </w:p>
        </w:tc>
        <w:tc>
          <w:tcPr>
            <w:tcW w:w="536" w:type="pct"/>
            <w:vAlign w:val="center"/>
          </w:tcPr>
          <w:p w14:paraId="09A4B7F1" w14:textId="43DD1A10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F313E9E" w14:textId="1AF93A67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V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cines, immunization</w:t>
            </w:r>
          </w:p>
        </w:tc>
        <w:tc>
          <w:tcPr>
            <w:tcW w:w="1025" w:type="pct"/>
            <w:vAlign w:val="center"/>
          </w:tcPr>
          <w:p w14:paraId="6F3BF15D" w14:textId="35A1F7C2" w:rsidR="002531EA" w:rsidRPr="0095752B" w:rsidRDefault="00880DEF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8E3DEAB" w14:textId="7664CFB4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58A2EE39" w14:textId="4DBA1281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  <w:p w14:paraId="69A75EF0" w14:textId="1943810A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6B8552FC" w14:textId="77777777" w:rsidTr="002531EA">
        <w:tc>
          <w:tcPr>
            <w:tcW w:w="637" w:type="pct"/>
            <w:vAlign w:val="center"/>
          </w:tcPr>
          <w:p w14:paraId="01D2B554" w14:textId="7C3E012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ahme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EYWhtZW48L0F1dGhvcj48WWVhcj4yMDIzPC9ZZWFyPjxS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EYWhtZW48L0F1dGhvcj48WWVhcj4yMDIzPC9ZZWFyPjxS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D2F2EC7" w14:textId="27404EA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Knee surgery sports traumatology arthroscopy</w:t>
            </w:r>
          </w:p>
        </w:tc>
        <w:tc>
          <w:tcPr>
            <w:tcW w:w="341" w:type="pct"/>
            <w:vAlign w:val="center"/>
          </w:tcPr>
          <w:p w14:paraId="66223E04" w14:textId="7B0C45F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therlands</w:t>
            </w:r>
          </w:p>
        </w:tc>
        <w:tc>
          <w:tcPr>
            <w:tcW w:w="439" w:type="pct"/>
            <w:vAlign w:val="center"/>
          </w:tcPr>
          <w:p w14:paraId="4AB2025C" w14:textId="122B8E29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2A115445" w14:textId="1ACFA6E7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5DAB487" w14:textId="21AA9629" w:rsidR="002531EA" w:rsidRPr="0095752B" w:rsidRDefault="00880DE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73AA356" w14:textId="3751073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G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erate new ideas</w:t>
            </w:r>
          </w:p>
          <w:p w14:paraId="624C9A99" w14:textId="738369E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 in the development of clinical decision</w:t>
            </w:r>
          </w:p>
        </w:tc>
        <w:tc>
          <w:tcPr>
            <w:tcW w:w="802" w:type="pct"/>
            <w:vAlign w:val="center"/>
          </w:tcPr>
          <w:p w14:paraId="0485B034" w14:textId="108CBA44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  <w:p w14:paraId="47329D07" w14:textId="77E1126C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2FD3CDA7" w14:textId="65729593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18966191" w14:textId="77777777" w:rsidTr="002531EA">
        <w:tc>
          <w:tcPr>
            <w:tcW w:w="637" w:type="pct"/>
            <w:vAlign w:val="center"/>
          </w:tcPr>
          <w:p w14:paraId="3B555A73" w14:textId="7554A82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anqiu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anqiu&lt;/Author&gt;&lt;Year&gt;2023&lt;/Year&gt;&lt;RecNum&gt;1180&lt;/RecNum&gt;&lt;DisplayText&gt;&lt;style face="superscript"&gt;[24]&lt;/style&gt;&lt;/DisplayText&gt;&lt;record&gt;&lt;rec-number&gt;1180&lt;/rec-number&gt;&lt;foreign-keys&gt;&lt;key app="EN" db-id="f5w5azf2ndxvsjeezw9vzvwzreextstaasa0" timestamp="1692257699"&gt;1180&lt;/key&gt;&lt;/foreign-keys&gt;&lt;ref-type name="Journal Article"&gt;17&lt;/ref-type&gt;&lt;contributors&gt;&lt;authors&gt;&lt;author&gt;Yanqiu, Lu&lt;/author&gt;&lt;author&gt;Haiyang, Wu&lt;/author&gt;&lt;author&gt;Shaoyan, Qi&lt;/author&gt;&lt;author&gt;Kunming, Cheng&lt;/author&gt;&lt;/authors&gt;&lt;/contributors&gt;&lt;auth-address&gt;Zhengzhou Univ, Dept Intens Care Unit, Second Affiliated Hosp, Zhengzhou, Henan, Peoples R China&amp;#xD;Tianjin Med Univ, Dept Grad Sch, Tianjin, Peoples R China&amp;#xD;Duke Univ, Duke Mol Physiol Inst, Sch Med, Durham, NC USA&lt;/auth-address&gt;&lt;titles&gt;&lt;title&gt;Artificial Intelligence in Intensive Care Medicine: Toward a ChatGPT/GPT-4 Way&lt;/title&gt;&lt;secondary-title&gt;ANNALS OF BIOMEDICAL ENGINEERING&lt;/secondary-title&gt;&lt;/titles&gt;&lt;periodical&gt;&lt;full-title&gt;ANNALS OF BIOMEDICAL ENGINEERING&lt;/full-title&gt;&lt;/periodical&gt;&lt;pages&gt;1898-1903&lt;/pages&gt;&lt;volume&gt;51&lt;/volume&gt;&lt;number&gt;9&lt;/number&gt;&lt;keywords&gt;&lt;keyword&gt;GPT-4&lt;/keyword&gt;&lt;keyword&gt;Artifcial intelligence&lt;/keyword&gt;&lt;keyword&gt;Chatbot&lt;/keyword&gt;&lt;keyword&gt;Biomedical engineering&lt;/keyword&gt;&lt;keyword&gt;New era&lt;/keyword&gt;&lt;/keywords&gt;&lt;dates&gt;&lt;year&gt;2023&lt;/year&gt;&lt;pub-dates&gt;&lt;date&gt;2023 SEP&lt;/date&gt;&lt;/pub-dates&gt;&lt;/dates&gt;&lt;isbn&gt;0090-6964&amp;#xD;1573-9686&lt;/isbn&gt;&lt;accession-num&gt;WOS:000988463300001&lt;/accession-num&gt;&lt;work-type&gt;Letter&lt;/work-type&gt;&lt;urls&gt;&lt;/urls&gt;&lt;custom6&gt;MAY 2023&lt;/custom6&gt;&lt;electronic-resource-num&gt;10.1007/s10439-023-03234-w&lt;/electronic-resource-num&gt;&lt;access-date&gt;2023-05-2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D7C2B0B" w14:textId="0D65196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5F8C29C6" w14:textId="28D11B5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F2B7689" w14:textId="7BBEDB13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16F24EF" w14:textId="703A576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FE8C361" w14:textId="0F380E2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nsive Care Medicine</w:t>
            </w:r>
          </w:p>
        </w:tc>
        <w:tc>
          <w:tcPr>
            <w:tcW w:w="1025" w:type="pct"/>
            <w:vAlign w:val="center"/>
          </w:tcPr>
          <w:p w14:paraId="1F9C6949" w14:textId="2C3A9EF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Optimizing clinical decision-making</w:t>
            </w:r>
          </w:p>
        </w:tc>
        <w:tc>
          <w:tcPr>
            <w:tcW w:w="802" w:type="pct"/>
            <w:vAlign w:val="center"/>
          </w:tcPr>
          <w:p w14:paraId="4E7FD189" w14:textId="368DA971" w:rsidR="002531EA" w:rsidRPr="0095752B" w:rsidRDefault="00FE28F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9BD3A2C" w14:textId="77777777" w:rsidTr="002531EA">
        <w:tc>
          <w:tcPr>
            <w:tcW w:w="637" w:type="pct"/>
            <w:vAlign w:val="center"/>
          </w:tcPr>
          <w:p w14:paraId="2D407B91" w14:textId="5DE0E0B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cLe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cLean&lt;/Author&gt;&lt;Year&gt;2023&lt;/Year&gt;&lt;RecNum&gt;1334&lt;/RecNum&gt;&lt;DisplayText&gt;&lt;style face="superscript"&gt;[25]&lt;/style&gt;&lt;/DisplayText&gt;&lt;record&gt;&lt;rec-number&gt;1334&lt;/rec-number&gt;&lt;foreign-keys&gt;&lt;key app="EN" db-id="f5w5azf2ndxvsjeezw9vzvwzreextstaasa0" timestamp="1692257699"&gt;1334&lt;/key&gt;&lt;/foreign-keys&gt;&lt;ref-type name="Journal Article"&gt;17&lt;/ref-type&gt;&lt;contributors&gt;&lt;authors&gt;&lt;author&gt;McLean, Aaron Lawson&lt;/author&gt;&lt;/authors&gt;&lt;/contributors&gt;&lt;auth-address&gt;Friedrich Schiller Univ Jena, Jena Univ Hosp, Dept Neurosurg, Klinikum 1, D-07747 Jena, Germany&lt;/auth-address&gt;&lt;titles&gt;&lt;title&gt;Artificial Intelligence in Surgical Documentation: A Critical Review of the Role of Large Language Models&lt;/title&gt;&lt;secondary-title&gt;ANNALS OF BIOMEDICAL ENGINEERING&lt;/secondary-title&gt;&lt;/titles&gt;&lt;periodical&gt;&lt;full-title&gt;ANNALS OF BIOMEDICAL ENGINEERING&lt;/full-title&gt;&lt;/periodical&gt;&lt;pages&gt;2641–2642&lt;/pages&gt;&lt;volume&gt;51&lt;/volume&gt;&lt;number&gt;12&lt;/number&gt;&lt;keywords&gt;&lt;keyword&gt;Artifcial intelligence&lt;/keyword&gt;&lt;keyword&gt;Surgical documentation&lt;/keyword&gt;&lt;keyword&gt;Operative notes&lt;/keyword&gt;&lt;keyword&gt;GPT-4&lt;/keyword&gt;&lt;keyword&gt;Dataprotection&lt;/keyword&gt;&lt;keyword&gt;Healthcare applications&lt;/keyword&gt;&lt;/keywords&gt;&lt;dates&gt;&lt;year&gt;2023&lt;/year&gt;&lt;pub-dates&gt;&lt;date&gt;2023 JUN 20&lt;/date&gt;&lt;/pub-dates&gt;&lt;/dates&gt;&lt;isbn&gt;0090-6964&amp;#xD;1573-9686&lt;/isbn&gt;&lt;accession-num&gt;WOS:001015531900001&lt;/accession-num&gt;&lt;work-type&gt;Letter&amp;#xD;Early Access&lt;/work-type&gt;&lt;urls&gt;&lt;/urls&gt;&lt;custom6&gt;JUN 2023&lt;/custom6&gt;&lt;electronic-resource-num&gt;10.1007/s10439-023-03282-2&lt;/electronic-resource-num&gt;&lt;access-date&gt;2023-07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D9B5993" w14:textId="7165B10F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3BC83917" w14:textId="2A3F0A5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ermany</w:t>
            </w:r>
          </w:p>
        </w:tc>
        <w:tc>
          <w:tcPr>
            <w:tcW w:w="439" w:type="pct"/>
            <w:vAlign w:val="center"/>
          </w:tcPr>
          <w:p w14:paraId="0B42F549" w14:textId="40B6D85D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2C8A167" w14:textId="73AA34DB" w:rsidR="002531EA" w:rsidRPr="0095752B" w:rsidRDefault="00FE28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05E4A285" w14:textId="63BAA979" w:rsidR="002531EA" w:rsidRPr="0095752B" w:rsidRDefault="00FE28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F3B8157" w14:textId="6BEF290B" w:rsidR="002531EA" w:rsidRPr="0095752B" w:rsidRDefault="00FE28F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21C9007E" w14:textId="75586CE4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513A720D" w14:textId="768554A3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18DDA2DA" w14:textId="2EF84EA8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19E108F8" w14:textId="77777777" w:rsidTr="002531EA">
        <w:tc>
          <w:tcPr>
            <w:tcW w:w="637" w:type="pct"/>
            <w:vAlign w:val="center"/>
          </w:tcPr>
          <w:p w14:paraId="7DA26CF2" w14:textId="362D70A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a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YW88L0F1dGhvcj48WWVhcj4yMDIzPC9ZZWFyPjxSZWNO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YW88L0F1dGhvcj48WWVhcj4yMDIzPC9ZZWFyPjxSZWNO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C82C29E" w14:textId="412964A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dicine</w:t>
            </w:r>
          </w:p>
        </w:tc>
        <w:tc>
          <w:tcPr>
            <w:tcW w:w="341" w:type="pct"/>
            <w:vAlign w:val="center"/>
          </w:tcPr>
          <w:p w14:paraId="1F7109DB" w14:textId="6C0699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4E93E3F5" w14:textId="63F6BAB3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1A9D2032" w14:textId="149C1D7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8E8F11D" w14:textId="4422DE1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ediatrics</w:t>
            </w:r>
          </w:p>
        </w:tc>
        <w:tc>
          <w:tcPr>
            <w:tcW w:w="1025" w:type="pct"/>
            <w:vAlign w:val="center"/>
          </w:tcPr>
          <w:p w14:paraId="12233DB4" w14:textId="47C4A9D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clinical workflow</w:t>
            </w:r>
          </w:p>
          <w:p w14:paraId="3B769BEF" w14:textId="6D02CD8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Assist in clinical decision-making</w:t>
            </w:r>
          </w:p>
        </w:tc>
        <w:tc>
          <w:tcPr>
            <w:tcW w:w="802" w:type="pct"/>
            <w:vAlign w:val="center"/>
          </w:tcPr>
          <w:p w14:paraId="5048F4B8" w14:textId="51067F95" w:rsidR="002531EA" w:rsidRPr="0095752B" w:rsidRDefault="00FE28F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1BBBFC0" w14:textId="77777777" w:rsidTr="002531EA">
        <w:tc>
          <w:tcPr>
            <w:tcW w:w="637" w:type="pct"/>
            <w:vAlign w:val="center"/>
          </w:tcPr>
          <w:p w14:paraId="6B8610C5" w14:textId="0BF4768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ha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aGF5PC9BdXRob3I+PFllYXI+MjAyMzwvWWVhcj48UmVj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aGF5PC9BdXRob3I+PFllYXI+MjAyMzwvWWVhcj48UmVj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FE48C4D" w14:textId="6FF3E25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British journal of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aesthesia</w:t>
            </w:r>
            <w:proofErr w:type="spellEnd"/>
          </w:p>
        </w:tc>
        <w:tc>
          <w:tcPr>
            <w:tcW w:w="341" w:type="pct"/>
            <w:vAlign w:val="center"/>
          </w:tcPr>
          <w:p w14:paraId="1DE71EEC" w14:textId="7A3E0F0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4699F902" w14:textId="38DFB2EF" w:rsidR="002531EA" w:rsidRPr="0095752B" w:rsidRDefault="00C6463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1BF2A130" w14:textId="753F653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61E71A6" w14:textId="265521ED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12BBC68" w14:textId="4E45902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patients with real-time, personalized education and support</w:t>
            </w:r>
          </w:p>
          <w:p w14:paraId="15E7D519" w14:textId="72694F7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patients understand complex medical information</w:t>
            </w:r>
          </w:p>
          <w:p w14:paraId="79E6E876" w14:textId="2EFF5F5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cessibility</w:t>
            </w:r>
          </w:p>
          <w:p w14:paraId="2A70E28A" w14:textId="15A65C9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patients with a broad range of information and perspectives</w:t>
            </w:r>
          </w:p>
          <w:p w14:paraId="18FAC486" w14:textId="44320BB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5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ing personalized education and support</w:t>
            </w:r>
          </w:p>
        </w:tc>
        <w:tc>
          <w:tcPr>
            <w:tcW w:w="802" w:type="pct"/>
            <w:vAlign w:val="center"/>
          </w:tcPr>
          <w:p w14:paraId="4B002611" w14:textId="5ECBF9C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7BEBC7CD" w14:textId="10170949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67520CA3" w14:textId="6A0F1B33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thics, </w:t>
            </w:r>
            <w:r w:rsidR="00C6463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2A003EFB" w14:textId="77777777" w:rsidTr="002531EA">
        <w:tc>
          <w:tcPr>
            <w:tcW w:w="637" w:type="pct"/>
            <w:vAlign w:val="center"/>
          </w:tcPr>
          <w:p w14:paraId="1DE929B3" w14:textId="7E2626B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rreel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orreel&lt;/Author&gt;&lt;Year&gt;2023&lt;/Year&gt;&lt;RecNum&gt;1067&lt;/RecNum&gt;&lt;DisplayText&gt;&lt;style face="superscript"&gt;[28]&lt;/style&gt;&lt;/DisplayText&gt;&lt;record&gt;&lt;rec-number&gt;1067&lt;/rec-number&gt;&lt;foreign-keys&gt;&lt;key app="EN" db-id="f5w5azf2ndxvsjeezw9vzvwzreextstaasa0" timestamp="1692257699"&gt;1067&lt;/key&gt;&lt;/foreign-keys&gt;&lt;ref-type name="Journal Article"&gt;17&lt;/ref-type&gt;&lt;contributors&gt;&lt;authors&gt;&lt;author&gt;Morreel, Stefan&lt;/author&gt;&lt;author&gt;Mathysen, Danny&lt;/author&gt;&lt;author&gt;Verhoeven, Veronique&lt;/author&gt;&lt;/authors&gt;&lt;/contributors&gt;&lt;auth-address&gt;Univ Antwerp, Fac Med &amp;amp; Hlth Sci, Antwerp, Belgium&lt;/auth-address&gt;&lt;titles&gt;&lt;title&gt;Aye, AI! ChatGPT passes multiple-choice family medicine exam&lt;/title&gt;&lt;secondary-title&gt;MEDICAL TEACHER&lt;/secondary-title&gt;&lt;/titles&gt;&lt;periodical&gt;&lt;full-title&gt;MEDICAL TEACHER&lt;/full-title&gt;&lt;/periodical&gt;&lt;pages&gt;665–666&lt;/pages&gt;&lt;volume&gt;45&lt;/volume&gt;&lt;number&gt;6&lt;/number&gt;&lt;dates&gt;&lt;year&gt;2023&lt;/year&gt;&lt;pub-dates&gt;&lt;date&gt;2023 MAR 10&lt;/date&gt;&lt;/pub-dates&gt;&lt;/dates&gt;&lt;isbn&gt;0142-159X&amp;#xD;1466-187X&lt;/isbn&gt;&lt;accession-num&gt;WOS:000947886900001&lt;/accession-num&gt;&lt;work-type&gt;Letter&amp;#xD;Early Access&lt;/work-type&gt;&lt;urls&gt;&lt;/urls&gt;&lt;custom6&gt;MAR 2023&lt;/custom6&gt;&lt;electronic-resource-num&gt;10.1080/0142159X.2023.2187684&lt;/electronic-resource-num&gt;&lt;access-date&gt;2023-03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7C8DCFC" w14:textId="5ADA1F1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dical teacher</w:t>
            </w:r>
          </w:p>
        </w:tc>
        <w:tc>
          <w:tcPr>
            <w:tcW w:w="341" w:type="pct"/>
            <w:vAlign w:val="center"/>
          </w:tcPr>
          <w:p w14:paraId="3FD258E8" w14:textId="0A90BF0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03A9A051" w14:textId="18A9ADE3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1D77E359" w14:textId="20D7AD1F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B598F59" w14:textId="1A4B34B2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 exam</w:t>
            </w:r>
          </w:p>
        </w:tc>
        <w:tc>
          <w:tcPr>
            <w:tcW w:w="1025" w:type="pct"/>
            <w:vAlign w:val="center"/>
          </w:tcPr>
          <w:p w14:paraId="55DCFDC8" w14:textId="0F56A37D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A00C131" w14:textId="09CAB2B4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ACB1DFE" w14:textId="77777777" w:rsidTr="002531EA">
        <w:tc>
          <w:tcPr>
            <w:tcW w:w="637" w:type="pct"/>
            <w:vAlign w:val="center"/>
          </w:tcPr>
          <w:p w14:paraId="0F878514" w14:textId="786F699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uk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A94F95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uki&lt;/Author&gt;&lt;Year&gt;2023&lt;/Year&gt;&lt;RecNum&gt;4786&lt;/RecNum&gt;&lt;DisplayText&gt;&lt;style face="superscript"&gt;[29]&lt;/style&gt;&lt;/DisplayText&gt;&lt;record&gt;&lt;rec-number&gt;4786&lt;/rec-number&gt;&lt;foreign-keys&gt;&lt;key app="EN" db-id="f5w5azf2ndxvsjeezw9vzvwzreextstaasa0" timestamp="1692327417"&gt;4786&lt;/key&gt;&lt;/foreign-keys&gt;&lt;ref-type name="Journal Article"&gt;17&lt;/ref-type&gt;&lt;contributors&gt;&lt;authors&gt;&lt;author&gt;Yuki, Kataoka&lt;/author&gt;&lt;author&gt;Ryuhei, So&lt;/author&gt;&lt;/authors&gt;&lt;/contributors&gt;&lt;auth-address&gt;Scientific Research Works Peer Support Group (SRWS-PSG) Osaka, japan.&amp;#xD;Okayama Psychiatric Medical Center Okayama, Japan.&lt;/auth-address&gt;&lt;titles&gt;&lt;title&gt;Benefits, Limits, and Risks of GPT-4 as an Al Chatbot for Medicine&lt;/title&gt;&lt;secondary-title&gt;New England Journal of Medicine&lt;/secondary-title&gt;&lt;alt-title&gt;New England Journal of Medicine&lt;/alt-title&gt;&lt;/titles&gt;&lt;periodical&gt;&lt;full-title&gt;NEW ENGLAND JOURNAL OF MEDICINE&lt;/full-title&gt;&lt;/periodical&gt;&lt;alt-periodical&gt;&lt;full-title&gt;NEW ENGLAND JOURNAL OF MEDICINE&lt;/full-title&gt;&lt;/alt-periodical&gt;&lt;pages&gt;1233–1239&lt;/pages&gt;&lt;volume&gt;388&lt;/volume&gt;&lt;number&gt;13&lt;/number&gt;&lt;dates&gt;&lt;year&gt;2023&lt;/year&gt;&lt;/dates&gt;&lt;pub-location&gt;Waltham, Massachusetts&lt;/pub-location&gt;&lt;publisher&gt;New England Journal of Medicine&lt;/publisher&gt;&lt;isbn&gt;0028-4793&lt;/isbn&gt;&lt;urls&gt;&lt;related-urls&gt;&lt;url&gt;https://search.ebscohost.com/login.aspx?direct=true&amp;amp;db=rzh&amp;amp;AN=164493492&amp;amp;amp;lang=zh-cn&amp;amp;site=ehost-live&lt;/url&gt;&lt;/related-urls&gt;&lt;/urls&gt;&lt;electronic-resource-num&gt;10.1056/NEJMc2305286&lt;/electronic-resource-num&gt;&lt;remote-database-name&gt;rzh&lt;/remote-database-name&gt;&lt;remote-database-provider&gt;EBSCOhost&lt;/remote-database-provider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2C960A9" w14:textId="195E41F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w England Journal of Medicine</w:t>
            </w:r>
          </w:p>
        </w:tc>
        <w:tc>
          <w:tcPr>
            <w:tcW w:w="341" w:type="pct"/>
            <w:vAlign w:val="center"/>
          </w:tcPr>
          <w:p w14:paraId="328E3027" w14:textId="7FC432D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razil</w:t>
            </w:r>
          </w:p>
        </w:tc>
        <w:tc>
          <w:tcPr>
            <w:tcW w:w="439" w:type="pct"/>
            <w:vAlign w:val="center"/>
          </w:tcPr>
          <w:p w14:paraId="13DA0C48" w14:textId="4B8DB705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mentary</w:t>
            </w:r>
          </w:p>
        </w:tc>
        <w:tc>
          <w:tcPr>
            <w:tcW w:w="536" w:type="pct"/>
            <w:vAlign w:val="center"/>
          </w:tcPr>
          <w:p w14:paraId="2F15DDE7" w14:textId="2B035578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74EEC626" w14:textId="39F2A44D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7349AD7" w14:textId="2C95F14B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824E753" w14:textId="40365106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2525FFCD" w14:textId="77777777" w:rsidTr="002531EA">
        <w:tc>
          <w:tcPr>
            <w:tcW w:w="637" w:type="pct"/>
            <w:vAlign w:val="center"/>
          </w:tcPr>
          <w:p w14:paraId="3E06C004" w14:textId="228513F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Najafa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Najafali&lt;/Author&gt;&lt;Year&gt;2023&lt;/Year&gt;&lt;RecNum&gt;3887&lt;/RecNum&gt;&lt;DisplayText&gt;&lt;style face="superscript"&gt;[30]&lt;/style&gt;&lt;/DisplayText&gt;&lt;record&gt;&lt;rec-number&gt;3887&lt;/rec-number&gt;&lt;foreign-keys&gt;&lt;key app="EN" db-id="f5w5azf2ndxvsjeezw9vzvwzreextstaasa0" timestamp="1692258280"&gt;3887&lt;/key&gt;&lt;/foreign-keys&gt;&lt;ref-type name="Journal Article"&gt;17&lt;/ref-type&gt;&lt;contributors&gt;&lt;authors&gt;&lt;author&gt;Najafali, Daniel&lt;/author&gt;&lt;author&gt;Hinson, Chandler&lt;/author&gt;&lt;author&gt;Camacho, Justin M&lt;/author&gt;&lt;author&gt;Galbraith, Logan G&lt;/author&gt;&lt;author&gt;Gupta, Rohun&lt;/author&gt;&lt;author&gt;Reid, Chris M&lt;/author&gt;&lt;/authors&gt;&lt;/contributors&gt;&lt;titles&gt;&lt;title&gt;Can Chatbots Assist With Grant Writing in Plastic Surgery? Utilizing ChatGPT to Start an R01 Grant&lt;/title&gt;&lt;secondary-title&gt;Aesthetic Surgery Journal&lt;/secondary-title&gt;&lt;/titles&gt;&lt;periodical&gt;&lt;full-title&gt;AESTHETIC SURGERY JOURNAL&lt;/full-title&gt;&lt;/periodical&gt;&lt;pages&gt;NP663-NP665&lt;/pages&gt;&lt;volume&gt;43&lt;/volume&gt;&lt;number&gt;8&lt;/number&gt;&lt;edition&gt;2023/04/21&lt;/edition&gt;&lt;section&gt;Np663&lt;/section&gt;&lt;keywords&gt;&lt;keyword&gt;Humans&lt;/keyword&gt;&lt;keyword&gt;Surgery, Plastic&lt;/keyword&gt;&lt;keyword&gt;Writing&lt;/keyword&gt;&lt;keyword&gt;Biomedical Research&lt;/keyword&gt;&lt;keyword&gt;Plastic Surgery Procedures&lt;/keyword&gt;&lt;/keywords&gt;&lt;dates&gt;&lt;year&gt;2023&lt;/year&gt;&lt;pub-dates&gt;&lt;date&gt;Jul 15&lt;/date&gt;&lt;/pub-dates&gt;&lt;/dates&gt;&lt;isbn&gt;1090-820X&amp;#xD;1527-330X&lt;/isbn&gt;&lt;accession-num&gt;37082940&lt;/accession-num&gt;&lt;urls&gt;&lt;/urls&gt;&lt;custom2&gt;PMC10349644&lt;/custom2&gt;&lt;electronic-resource-num&gt;10.1093/asj/sjad116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200FAE9" w14:textId="5DFC79D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surgery journal</w:t>
            </w:r>
          </w:p>
        </w:tc>
        <w:tc>
          <w:tcPr>
            <w:tcW w:w="341" w:type="pct"/>
            <w:vAlign w:val="center"/>
          </w:tcPr>
          <w:p w14:paraId="1AA6804F" w14:textId="222E5F1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0950B01" w14:textId="6F490168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0D3D098" w14:textId="58C67B7D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8F65002" w14:textId="7ECF1E67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C68143F" w14:textId="2B3E4FC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ing grants and expediting the responsible review process</w:t>
            </w:r>
          </w:p>
        </w:tc>
        <w:tc>
          <w:tcPr>
            <w:tcW w:w="802" w:type="pct"/>
            <w:vAlign w:val="center"/>
          </w:tcPr>
          <w:p w14:paraId="0DAF1BC0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73DBA459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  <w:p w14:paraId="6FDDA594" w14:textId="5C7C3371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39DBCE1E" w14:textId="77777777" w:rsidTr="002531EA">
        <w:tc>
          <w:tcPr>
            <w:tcW w:w="637" w:type="pct"/>
            <w:vAlign w:val="center"/>
          </w:tcPr>
          <w:p w14:paraId="5AC0D0F2" w14:textId="5354225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osku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oskun&lt;/Author&gt;&lt;Year&gt;2023&lt;/Year&gt;&lt;RecNum&gt;4317&lt;/RecNum&gt;&lt;DisplayText&gt;&lt;style face="superscript"&gt;[31]&lt;/style&gt;&lt;/DisplayText&gt;&lt;record&gt;&lt;rec-number&gt;4317&lt;/rec-number&gt;&lt;foreign-keys&gt;&lt;key app="EN" db-id="f5w5azf2ndxvsjeezw9vzvwzreextstaasa0" timestamp="1692258364"&gt;4317&lt;/key&gt;&lt;/foreign-keys&gt;&lt;ref-type name="Journal Article"&gt;17&lt;/ref-type&gt;&lt;contributors&gt;&lt;authors&gt;&lt;author&gt;Coskun, Burhan&lt;/author&gt;&lt;author&gt;Ocakoglu, Gokhan&lt;/author&gt;&lt;author&gt;Yetemen, Melih&lt;/author&gt;&lt;author&gt;Kaygisiz, Onur&lt;/author&gt;&lt;/authors&gt;&lt;/contributors&gt;&lt;titles&gt;&lt;title&gt;Can ChatGPT, an Artificial Intelligence Language Model, Provide Accurate and High-quality Patient Information on Prostate Cancer?&lt;/title&gt;&lt;secondary-title&gt;Urology&lt;/secondary-title&gt;&lt;/titles&gt;&lt;periodical&gt;&lt;full-title&gt;Urology&lt;/full-title&gt;&lt;/periodical&gt;&lt;pages&gt;35-58&lt;/pages&gt;&lt;volume&gt;180&lt;/volume&gt;&lt;section&gt;35&lt;/section&gt;&lt;keywords&gt;&lt;keyword&gt;adult&lt;/keyword&gt;&lt;keyword&gt;article&lt;/keyword&gt;&lt;keyword&gt;Artificial intelligence&lt;/keyword&gt;&lt;keyword&gt;cancer patient&lt;/keyword&gt;&lt;keyword&gt;human&lt;/keyword&gt;&lt;keyword&gt;language&lt;/keyword&gt;&lt;keyword&gt;Likert scale&lt;/keyword&gt;&lt;keyword&gt;male&lt;/keyword&gt;&lt;keyword&gt;patient information&lt;/keyword&gt;&lt;keyword&gt;prostate cancer&lt;/keyword&gt;&lt;keyword&gt;recall&lt;/keyword&gt;&lt;keyword&gt;urology&lt;/keyword&gt;&lt;/keywords&gt;&lt;dates&gt;&lt;year&gt;2023&lt;/year&gt;&lt;/dates&gt;&lt;isbn&gt;00904295&lt;/isbn&gt;&lt;work-type&gt;Article in Press&lt;/work-type&gt;&lt;urls&gt;&lt;related-urls&gt;&lt;url&gt;http://www.embase.j.yyttgd.top/search/results?subaction=viewrecord&amp;amp;id=L641749672&amp;amp;from=export&lt;/url&gt;&lt;url&gt;http://dx.doi.org/10.1016/j.urology.2023.05.040&lt;/url&gt;&lt;/related-urls&gt;&lt;/urls&gt;&lt;custom5&gt;37406864&lt;/custom5&gt;&lt;electronic-resource-num&gt;10.1016/j.urology.2023.05.040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1CB182B" w14:textId="2F79883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ogy</w:t>
            </w:r>
          </w:p>
        </w:tc>
        <w:tc>
          <w:tcPr>
            <w:tcW w:w="341" w:type="pct"/>
            <w:vAlign w:val="center"/>
          </w:tcPr>
          <w:p w14:paraId="076AEBDD" w14:textId="646AB19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urkey</w:t>
            </w:r>
          </w:p>
        </w:tc>
        <w:tc>
          <w:tcPr>
            <w:tcW w:w="439" w:type="pct"/>
            <w:vAlign w:val="center"/>
          </w:tcPr>
          <w:p w14:paraId="2BE72047" w14:textId="169044D2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5CCE16F6" w14:textId="01B769D9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6953CD08" w14:textId="05DA9CC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ogy</w:t>
            </w:r>
          </w:p>
        </w:tc>
        <w:tc>
          <w:tcPr>
            <w:tcW w:w="1025" w:type="pct"/>
            <w:vAlign w:val="center"/>
          </w:tcPr>
          <w:p w14:paraId="4EED9ACD" w14:textId="49CC8C5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quick and convenient access to information</w:t>
            </w:r>
          </w:p>
        </w:tc>
        <w:tc>
          <w:tcPr>
            <w:tcW w:w="802" w:type="pct"/>
            <w:vAlign w:val="center"/>
          </w:tcPr>
          <w:p w14:paraId="4E03B176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0C587DB9" w14:textId="0536671F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</w:tc>
      </w:tr>
      <w:tr w:rsidR="002531EA" w:rsidRPr="0095752B" w14:paraId="5480DC3C" w14:textId="77777777" w:rsidTr="002531EA">
        <w:tc>
          <w:tcPr>
            <w:tcW w:w="637" w:type="pct"/>
            <w:vAlign w:val="center"/>
          </w:tcPr>
          <w:p w14:paraId="13C959B1" w14:textId="6B00392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Nun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Nune&lt;/Author&gt;&lt;Year&gt;2023&lt;/Year&gt;&lt;RecNum&gt;3543&lt;/RecNum&gt;&lt;DisplayText&gt;&lt;style face="superscript"&gt;[32]&lt;/style&gt;&lt;/DisplayText&gt;&lt;record&gt;&lt;rec-number&gt;3543&lt;/rec-number&gt;&lt;foreign-keys&gt;&lt;key app="EN" db-id="f5w5azf2ndxvsjeezw9vzvwzreextstaasa0" timestamp="1692258279"&gt;3543&lt;/key&gt;&lt;/foreign-keys&gt;&lt;ref-type name="Journal Article"&gt;17&lt;/ref-type&gt;&lt;contributors&gt;&lt;authors&gt;&lt;author&gt;Nune, Arvind&lt;/author&gt;&lt;author&gt;Iyengar, Karthikeyan. P&lt;/author&gt;&lt;author&gt;Manzo, Ciro&lt;/author&gt;&lt;author&gt;Barman, Bhupen&lt;/author&gt;&lt;author&gt;Botchu, Rajesh&lt;/author&gt;&lt;/authors&gt;&lt;/contributors&gt;&lt;auth-address&gt;Department of Rheumatology and General Medicine, Southport and Ormskirk NHS Trust, Southport, PR8 6PN, UK. Arvind.nune@nhs.net.&amp;#xD;Department of Trauma and Orthopaedics, Southport and Ormskirk NHS Trust, Southport, PR8 6PN, UK.&amp;#xD;Rheumatology Outpatient Clinic, Azienda Sanitaria Locale Napoli 3 Sud, Mariano Lauro Hospital, Sant&amp;apos;Agnello, Naples, Italy.&amp;#xD;Department of General Medicine, All India Institute of Medical Sciences, Guwahati, Assam, India.&amp;#xD;Department of Musculoskeletal Radiology, Royal Orthopaedic Hospital, Birmingham, B31 2AP, UK.&lt;/auth-address&gt;&lt;titles&gt;&lt;title&gt;Chat generative pre-trained transformer (ChatGPT): potential implications for rheumatology practice&lt;/title&gt;&lt;secondary-title&gt;Rheumatol Int&lt;/secondary-title&gt;&lt;/titles&gt;&lt;periodical&gt;&lt;full-title&gt;Rheumatol Int&lt;/full-title&gt;&lt;/periodical&gt;&lt;pages&gt;1379-1380&lt;/pages&gt;&lt;volume&gt;43&lt;/volume&gt;&lt;number&gt;7&lt;/number&gt;&lt;edition&gt;2023/05/05&lt;/edition&gt;&lt;keywords&gt;&lt;keyword&gt;Humans&lt;/keyword&gt;&lt;keyword&gt;Rheumatology&lt;/keyword&gt;&lt;keyword&gt;Artificial intelligence&lt;/keyword&gt;&lt;/keywords&gt;&lt;dates&gt;&lt;year&gt;2023&lt;/year&gt;&lt;pub-dates&gt;&lt;date&gt;Jul&lt;/date&gt;&lt;/pub-dates&gt;&lt;/dates&gt;&lt;isbn&gt;0172-8172&lt;/isbn&gt;&lt;accession-num&gt;37145135&lt;/accession-num&gt;&lt;urls&gt;&lt;/urls&gt;&lt;electronic-resource-num&gt;10.1007/s00296-023-05340-3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D4A72ED" w14:textId="224A47BA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heumatol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int</w:t>
            </w:r>
          </w:p>
        </w:tc>
        <w:tc>
          <w:tcPr>
            <w:tcW w:w="341" w:type="pct"/>
            <w:vAlign w:val="center"/>
          </w:tcPr>
          <w:p w14:paraId="0C27E0F7" w14:textId="4DBEFEF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70EE28A9" w14:textId="6F7CE12A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rrespondence</w:t>
            </w:r>
          </w:p>
        </w:tc>
        <w:tc>
          <w:tcPr>
            <w:tcW w:w="536" w:type="pct"/>
            <w:vAlign w:val="center"/>
          </w:tcPr>
          <w:p w14:paraId="7B9ADFCA" w14:textId="6ACE63B4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7F884715" w14:textId="67E54E9D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umatology</w:t>
            </w:r>
          </w:p>
        </w:tc>
        <w:tc>
          <w:tcPr>
            <w:tcW w:w="1025" w:type="pct"/>
            <w:vAlign w:val="center"/>
          </w:tcPr>
          <w:p w14:paraId="2A1BF6D4" w14:textId="0AD3EE33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FDEDE34" w14:textId="657585CF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  <w:p w14:paraId="69E92017" w14:textId="1ACDD51D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0DD8E2C8" w14:textId="035624C9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14260402" w14:textId="77777777" w:rsidTr="002531EA">
        <w:tc>
          <w:tcPr>
            <w:tcW w:w="637" w:type="pct"/>
            <w:vAlign w:val="center"/>
          </w:tcPr>
          <w:p w14:paraId="60A0E5FE" w14:textId="035C348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ollett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olletti&lt;/Author&gt;&lt;Year&gt;2023&lt;/Year&gt;&lt;RecNum&gt;1024&lt;/RecNum&gt;&lt;DisplayText&gt;&lt;style face="superscript"&gt;[33]&lt;/style&gt;&lt;/DisplayText&gt;&lt;record&gt;&lt;rec-number&gt;1024&lt;/rec-number&gt;&lt;foreign-keys&gt;&lt;key app="EN" db-id="f5w5azf2ndxvsjeezw9vzvwzreextstaasa0" timestamp="1692257699"&gt;1024&lt;/key&gt;&lt;/foreign-keys&gt;&lt;ref-type name="Journal Article"&gt;17&lt;/ref-type&gt;&lt;contributors&gt;&lt;authors&gt;&lt;author&gt;Colletti, Patrick M&lt;/author&gt;&lt;/authors&gt;&lt;/contributors&gt;&lt;auth-address&gt;Editor-in-Chief, Clinical Nuclear Medicinecolletti@usc.edu .&lt;/auth-address&gt;&lt;titles&gt;&lt;title&gt;Chatbots in Medical Research: Advantages and Limitations of AI-Enabled Writing With a Focus on ChatGPT as an Author: Reply&lt;/title&gt;&lt;secondary-title&gt;Clinical nuclear medicine&lt;/secondary-title&gt;&lt;/titles&gt;&lt;periodical&gt;&lt;full-title&gt;Clinical nuclear medicine&lt;/full-title&gt;&lt;/periodical&gt;&lt;pages&gt;839-839&lt;/pages&gt;&lt;volume&gt;48&lt;/volume&gt;&lt;number&gt;9&lt;/number&gt;&lt;dates&gt;&lt;year&gt;2023&lt;/year&gt;&lt;pub-dates&gt;&lt;date&gt;2023 09 01 (Epub 2023 May 06)&lt;/date&gt;&lt;/pub-dates&gt;&lt;/dates&gt;&lt;isbn&gt;1536-0229&lt;/isbn&gt;&lt;accession-num&gt;MEDLINE:37146187&lt;/accession-num&gt;&lt;work-type&gt;Letter&amp;#xD;Comment&lt;/work-type&gt;&lt;urls&gt;&lt;/urls&gt;&lt;electronic-resource-num&gt;10.1097/RLU.0000000000004672&lt;/electronic-resource-num&gt;&lt;access-date&gt;2023-05-0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90ADD32" w14:textId="7011018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nuclear medicine</w:t>
            </w:r>
          </w:p>
        </w:tc>
        <w:tc>
          <w:tcPr>
            <w:tcW w:w="341" w:type="pct"/>
            <w:vAlign w:val="center"/>
          </w:tcPr>
          <w:p w14:paraId="00D46F68" w14:textId="5775983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70C28AA5" w14:textId="3106C07F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24DE00A" w14:textId="67C74D31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3098CDDB" w14:textId="7F65CD1A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11E0586" w14:textId="02E70B6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Help authors with literature searches</w:t>
            </w:r>
          </w:p>
        </w:tc>
        <w:tc>
          <w:tcPr>
            <w:tcW w:w="802" w:type="pct"/>
            <w:vAlign w:val="center"/>
          </w:tcPr>
          <w:p w14:paraId="27C6E403" w14:textId="4FC767C6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4C14C07C" w14:textId="77777777" w:rsidTr="002531EA">
        <w:tc>
          <w:tcPr>
            <w:tcW w:w="637" w:type="pct"/>
            <w:vAlign w:val="center"/>
          </w:tcPr>
          <w:p w14:paraId="0D915AA2" w14:textId="4A0CB77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oward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oward&lt;/Author&gt;&lt;Year&gt;2023&lt;/Year&gt;&lt;RecNum&gt;1285&lt;/RecNum&gt;&lt;DisplayText&gt;&lt;style face="superscript"&gt;[34]&lt;/style&gt;&lt;/DisplayText&gt;&lt;record&gt;&lt;rec-number&gt;1285&lt;/rec-number&gt;&lt;foreign-keys&gt;&lt;key app="EN" db-id="f5w5azf2ndxvsjeezw9vzvwzreextstaasa0" timestamp="1692257699"&gt;1285&lt;/key&gt;&lt;/foreign-keys&gt;&lt;ref-type name="Journal Article"&gt;17&lt;/ref-type&gt;&lt;contributors&gt;&lt;authors&gt;&lt;author&gt;Howard, Alex&lt;/author&gt;&lt;author&gt;Hope, William&lt;/author&gt;&lt;author&gt;Gerada, Alessandro&lt;/author&gt;&lt;/authors&gt;&lt;/contributors&gt;&lt;auth-address&gt;Univ Liverpool, Inst Syst Mol &amp;amp; Integrat Biol, Antimicrobial Pharmacodynam &amp;amp; Therapeut, Liverpool L7 8TX, England&amp;#xD;Liverpool Univ Hosp NHS Fdn Trust, Dept Infect &amp;amp; Immun, Liverpool Clin Labs, Liverpool, England&lt;/auth-address&gt;&lt;titles&gt;&lt;title&gt;ChatGPT and antimicrobial advice: the end of the consulting infection doctor ?&lt;/title&gt;&lt;secondary-title&gt;LANCET INFECTIOUS DISEASES&lt;/secondary-title&gt;&lt;/titles&gt;&lt;periodical&gt;&lt;full-title&gt;LANCET INFECTIOUS DISEASES&lt;/full-title&gt;&lt;/periodical&gt;&lt;pages&gt;405-405&lt;/pages&gt;&lt;volume&gt;23&lt;/volume&gt;&lt;number&gt;4&lt;/number&gt;&lt;section&gt;Liverpool Univ Hosp NHS Fdn Trust&lt;/section&gt;&lt;dates&gt;&lt;year&gt;2023&lt;/year&gt;&lt;pub-dates&gt;&lt;date&gt;2023 APR&lt;/date&gt;&lt;/pub-dates&gt;&lt;/dates&gt;&lt;isbn&gt;1473-3099&amp;#xD;1474-4457&lt;/isbn&gt;&lt;accession-num&gt;WOS:000962270600001&lt;/accession-num&gt;&lt;work-type&gt;Letter&lt;/work-type&gt;&lt;urls&gt;&lt;/urls&gt;&lt;custom6&gt;MAR 2023&lt;/custom6&gt;&lt;electronic-resource-num&gt;10.1016/S1473-3099(23)00113-5&lt;/electronic-resource-num&gt;&lt;access-date&gt;2023-04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D6D1154" w14:textId="3CCD67D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ancet infectious diseases</w:t>
            </w:r>
          </w:p>
        </w:tc>
        <w:tc>
          <w:tcPr>
            <w:tcW w:w="341" w:type="pct"/>
            <w:vAlign w:val="center"/>
          </w:tcPr>
          <w:p w14:paraId="2C3E73C5" w14:textId="149E144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72EC2581" w14:textId="2C129560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6867B701" w14:textId="49DC454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DE485D7" w14:textId="7F7A4F95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2EF7932" w14:textId="225A382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Write a summary</w:t>
            </w:r>
          </w:p>
        </w:tc>
        <w:tc>
          <w:tcPr>
            <w:tcW w:w="802" w:type="pct"/>
            <w:vAlign w:val="center"/>
          </w:tcPr>
          <w:p w14:paraId="7E72EF19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6809692D" w14:textId="13212D1E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881416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consistency</w:t>
            </w:r>
          </w:p>
        </w:tc>
      </w:tr>
      <w:tr w:rsidR="002531EA" w:rsidRPr="0095752B" w14:paraId="1E130E98" w14:textId="77777777" w:rsidTr="002531EA">
        <w:tc>
          <w:tcPr>
            <w:tcW w:w="637" w:type="pct"/>
            <w:vAlign w:val="center"/>
          </w:tcPr>
          <w:p w14:paraId="122FF8F0" w14:textId="11F4CBB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Ferdus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Ferdush&lt;/Author&gt;&lt;Year&gt;2023&lt;/Year&gt;&lt;RecNum&gt;773&lt;/RecNum&gt;&lt;DisplayText&gt;&lt;style face="superscript"&gt;[35]&lt;/style&gt;&lt;/DisplayText&gt;&lt;record&gt;&lt;rec-number&gt;773&lt;/rec-number&gt;&lt;foreign-keys&gt;&lt;key app="EN" db-id="f5w5azf2ndxvsjeezw9vzvwzreextstaasa0" timestamp="1692257699"&gt;773&lt;/key&gt;&lt;/foreign-keys&gt;&lt;ref-type name="Journal Article"&gt;17&lt;/ref-type&gt;&lt;contributors&gt;&lt;authors&gt;&lt;author&gt;Ferdush, Jannatul&lt;/author&gt;&lt;author&gt;Begum, Mahbuba&lt;/author&gt;&lt;author&gt;Hossain, Sakib Tanvir&lt;/author&gt;&lt;/authors&gt;&lt;/contributors&gt;&lt;auth-address&gt;Jashore Univ Sci &amp;amp; Technol, Dept Comp Sci &amp;amp; Engn, Jashore 7408, Bangladesh&amp;#xD;Mawlana Bhasani Sci &amp;amp; Technol, Dept Comp Sci &amp;amp; Engn, Tangail 1902, Bangladesh&amp;#xD;Khulna Univ Engn &amp;amp; Technol, Dept Mech Engn, Khulna 9203, Bangladesh&lt;/auth-address&gt;&lt;titles&gt;&lt;title&gt;ChatGPT and Clinical Decision Support: Scope, Application, and Limitations&lt;/title&gt;&lt;secondary-title&gt;ANNALS OF BIOMEDICAL ENGINEERING&lt;/secondary-title&gt;&lt;/titles&gt;&lt;periodical&gt;&lt;full-title&gt;ANNALS OF BIOMEDICAL ENGINEERING&lt;/full-title&gt;&lt;/periodical&gt;&lt;pages&gt;1119–1124&lt;/pages&gt;&lt;volume&gt;52&lt;/volume&gt;&lt;number&gt;5&lt;/number&gt;&lt;section&gt;Jashore Univ Sci &amp;amp; Technol&amp;#xD;Mawlana Bhasani Sci &amp;amp; Technol&lt;/section&gt;&lt;dates&gt;&lt;year&gt;2023&lt;/year&gt;&lt;pub-dates&gt;&lt;date&gt;2023 JUL 29&lt;/date&gt;&lt;/pub-dates&gt;&lt;/dates&gt;&lt;isbn&gt;0090-6964&amp;#xD;1573-9686&lt;/isbn&gt;&lt;accession-num&gt;WOS:001040056400001&lt;/accession-num&gt;&lt;work-type&gt;Letter&amp;#xD;Early Access&lt;/work-type&gt;&lt;urls&gt;&lt;/urls&gt;&lt;custom6&gt;JUL 2023&lt;/custom6&gt;&lt;electronic-resource-num&gt;10.1007/s10439-023-03329-4&lt;/electronic-resource-num&gt;&lt;access-date&gt;2023-08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E041E50" w14:textId="63EEBE0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4F0B902B" w14:textId="5FCD72B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angladesh</w:t>
            </w:r>
          </w:p>
        </w:tc>
        <w:tc>
          <w:tcPr>
            <w:tcW w:w="439" w:type="pct"/>
            <w:vAlign w:val="center"/>
          </w:tcPr>
          <w:p w14:paraId="09A6A8CD" w14:textId="1DA04DCA" w:rsidR="002531EA" w:rsidRPr="0095752B" w:rsidRDefault="008814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59A67885" w14:textId="0BE41DD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26A5B0F" w14:textId="124C11F9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5343900" w14:textId="4959A00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Help to provide clinical decision making</w:t>
            </w:r>
          </w:p>
        </w:tc>
        <w:tc>
          <w:tcPr>
            <w:tcW w:w="802" w:type="pct"/>
            <w:vAlign w:val="center"/>
          </w:tcPr>
          <w:p w14:paraId="6C3C4787" w14:textId="23E9E5FF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1. 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5F7B73B7" w14:textId="490761EE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184094F4" w14:textId="77777777" w:rsidTr="002531EA">
        <w:tc>
          <w:tcPr>
            <w:tcW w:w="637" w:type="pct"/>
            <w:vAlign w:val="center"/>
          </w:tcPr>
          <w:p w14:paraId="72837AE1" w14:textId="2D17627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eh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Jeha&lt;/Author&gt;&lt;Year&gt;2023&lt;/Year&gt;&lt;RecNum&gt;1316&lt;/RecNum&gt;&lt;DisplayText&gt;&lt;style face="superscript"&gt;[36]&lt;/style&gt;&lt;/DisplayText&gt;&lt;record&gt;&lt;rec-number&gt;1316&lt;/rec-number&gt;&lt;foreign-keys&gt;&lt;key app="EN" db-id="f5w5azf2ndxvsjeezw9vzvwzreextstaasa0" timestamp="1692257699"&gt;1316&lt;/key&gt;&lt;/foreign-keys&gt;&lt;ref-type name="Journal Article"&gt;17&lt;/ref-type&gt;&lt;contributors&gt;&lt;authors&gt;&lt;author&gt;Jeha, George M&lt;/author&gt;&lt;author&gt;Qiblawi, Sultan&lt;/author&gt;&lt;author&gt;Jairath, Neil&lt;/author&gt;&lt;author&gt;Sable, Kimberly&lt;/author&gt;&lt;author&gt;LeBlanc, Keith, Jr&lt;/author&gt;&lt;author&gt;Aylward, Juliet&lt;/author&gt;&lt;author&gt;Xu, Yaohui Gloria&lt;/author&gt;&lt;/authors&gt;&lt;/contributors&gt;&lt;auth-address&gt;Louisiana State University, New Orleans, Los Angeles, USA. Electronic address: gmjeha@gmail.com.&amp;#xD;University of Wisconsin-Madison, Madison, Wisconsin, USA.&amp;#xD;New York University, New York, New York, USA.&amp;#xD;Louisiana State University, New Orleans, Los Angeles, USA.&lt;/auth-address&gt;&lt;titles&gt;&lt;title&gt;ChatGPT and Generative Artificial Intelligence in Mohs Surgery: A New Frontier of Innovation&lt;/title&gt;&lt;secondary-title&gt;The Journal of investigative dermatology&lt;/secondary-title&gt;&lt;/titles&gt;&lt;periodical&gt;&lt;full-title&gt;The Journal of investigative dermatology&lt;/full-title&gt;&lt;/periodical&gt;&lt;pages&gt;2105–2107&lt;/pages&gt;&lt;volume&gt;143&lt;/volume&gt;&lt;number&gt;11&lt;/number&gt;&lt;dates&gt;&lt;year&gt;2023&lt;/year&gt;&lt;pub-dates&gt;&lt;date&gt;2023 Jun 03 (Epub 2023 Jun 03)&lt;/date&gt;&lt;/pub-dates&gt;&lt;/dates&gt;&lt;isbn&gt;1523-1747&lt;/isbn&gt;&lt;accession-num&gt;MEDLINE:37277055&lt;/accession-num&gt;&lt;work-type&gt;Journal Article&lt;/work-type&gt;&lt;urls&gt;&lt;/urls&gt;&lt;electronic-resource-num&gt;10.1016/j.jid.2023.05.018&lt;/electronic-resource-num&gt;&lt;access-date&gt;2023-06-0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6D32137" w14:textId="672A871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 Journal of investigative dermatology</w:t>
            </w:r>
          </w:p>
        </w:tc>
        <w:tc>
          <w:tcPr>
            <w:tcW w:w="341" w:type="pct"/>
            <w:vAlign w:val="center"/>
          </w:tcPr>
          <w:p w14:paraId="2CAE0755" w14:textId="658E7B3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B5C253E" w14:textId="0331E33C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N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ws and perspectives</w:t>
            </w:r>
          </w:p>
        </w:tc>
        <w:tc>
          <w:tcPr>
            <w:tcW w:w="536" w:type="pct"/>
            <w:vAlign w:val="center"/>
          </w:tcPr>
          <w:p w14:paraId="090D7B71" w14:textId="215DDD0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5454F34" w14:textId="5C79E8B1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logy</w:t>
            </w:r>
          </w:p>
        </w:tc>
        <w:tc>
          <w:tcPr>
            <w:tcW w:w="1025" w:type="pct"/>
            <w:vAlign w:val="center"/>
          </w:tcPr>
          <w:p w14:paraId="2EFC5DBA" w14:textId="3422168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 xml:space="preserve">1. Patient </w:t>
            </w:r>
            <w:proofErr w:type="spellStart"/>
            <w:r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>ducation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>,</w:t>
            </w:r>
            <w:r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 xml:space="preserve">Patient Communication, Triage, and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>Clinical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fr-FR"/>
              </w:rPr>
              <w:t xml:space="preserve"> Documentation</w:t>
            </w:r>
          </w:p>
        </w:tc>
        <w:tc>
          <w:tcPr>
            <w:tcW w:w="802" w:type="pct"/>
            <w:vAlign w:val="center"/>
          </w:tcPr>
          <w:p w14:paraId="58F06603" w14:textId="072BDD4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2A46843" w14:textId="5232EFF1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3A69985C" w14:textId="77777777" w:rsidTr="002531EA">
        <w:tc>
          <w:tcPr>
            <w:tcW w:w="637" w:type="pct"/>
            <w:vAlign w:val="center"/>
          </w:tcPr>
          <w:p w14:paraId="6897EBA1" w14:textId="1676804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im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aW08L0F1dGhvcj48WWVhcj4yMDIzPC9ZZWFyPjxSZWNO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aW08L0F1dGhvcj48WWVhcj4yMDIzPC9ZZWFyPjxSZWNO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459A949" w14:textId="68EDC59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pediatric urology</w:t>
            </w:r>
          </w:p>
        </w:tc>
        <w:tc>
          <w:tcPr>
            <w:tcW w:w="341" w:type="pct"/>
            <w:vAlign w:val="center"/>
          </w:tcPr>
          <w:p w14:paraId="4EC01A01" w14:textId="04C2D37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3AB289F5" w14:textId="5DBC9DCB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6E633D90" w14:textId="71EAE62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03DBB0A" w14:textId="0B5A4744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B3D66E5" w14:textId="5B8BC2A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Paramedical Writing</w:t>
            </w:r>
          </w:p>
        </w:tc>
        <w:tc>
          <w:tcPr>
            <w:tcW w:w="802" w:type="pct"/>
            <w:vAlign w:val="center"/>
          </w:tcPr>
          <w:p w14:paraId="6229A014" w14:textId="2F8939A0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6BABD18B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4DA12732" w14:textId="6CDAD2C1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informatio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d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2E5DFC3C" w14:textId="77777777" w:rsidTr="002531EA">
        <w:tc>
          <w:tcPr>
            <w:tcW w:w="637" w:type="pct"/>
            <w:vAlign w:val="center"/>
          </w:tcPr>
          <w:p w14:paraId="13E6009C" w14:textId="7391887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emsa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ZW1zYWg8L0F1dGhvcj48WWVhcj4yMDIzPC9ZZWFyPjxS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ZW1zYWg8L0F1dGhvcj48WWVhcj4yMDIzPC9ZZWFyPjxS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8563FE7" w14:textId="0EEB2302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althcare</w:t>
            </w:r>
          </w:p>
        </w:tc>
        <w:tc>
          <w:tcPr>
            <w:tcW w:w="341" w:type="pct"/>
            <w:vAlign w:val="center"/>
          </w:tcPr>
          <w:p w14:paraId="7FDE5668" w14:textId="35543B9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udi Arabia</w:t>
            </w:r>
          </w:p>
        </w:tc>
        <w:tc>
          <w:tcPr>
            <w:tcW w:w="439" w:type="pct"/>
            <w:vAlign w:val="center"/>
          </w:tcPr>
          <w:p w14:paraId="0FA5DDA7" w14:textId="07B39D1E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69350B89" w14:textId="489019B8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330865A1" w14:textId="216CABF6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13B431A" w14:textId="69FC49D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lp enhance HCWs’ trust in its ability to generate medical decisions </w:t>
            </w:r>
          </w:p>
          <w:p w14:paraId="642FA9AD" w14:textId="21406C5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 in identifying potential improvements, and offer unique perspectives</w:t>
            </w:r>
          </w:p>
        </w:tc>
        <w:tc>
          <w:tcPr>
            <w:tcW w:w="802" w:type="pct"/>
            <w:vAlign w:val="center"/>
          </w:tcPr>
          <w:p w14:paraId="0964915E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138D4A09" w14:textId="39B06135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1FD64B9D" w14:textId="77777777" w:rsidTr="002531EA">
        <w:tc>
          <w:tcPr>
            <w:tcW w:w="637" w:type="pct"/>
            <w:vAlign w:val="center"/>
          </w:tcPr>
          <w:p w14:paraId="4128D70D" w14:textId="4BC36FF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ongwe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ongwei&lt;/Author&gt;&lt;Year&gt;2023&lt;/Year&gt;&lt;RecNum&gt;992&lt;/RecNum&gt;&lt;DisplayText&gt;&lt;style face="superscript"&gt;[39]&lt;/style&gt;&lt;/DisplayText&gt;&lt;record&gt;&lt;rec-number&gt;992&lt;/rec-number&gt;&lt;foreign-keys&gt;&lt;key app="EN" db-id="f5w5azf2ndxvsjeezw9vzvwzreextstaasa0" timestamp="1692257699"&gt;992&lt;/key&gt;&lt;/foreign-keys&gt;&lt;ref-type name="Journal Article"&gt;17&lt;/ref-type&gt;&lt;contributors&gt;&lt;authors&gt;&lt;author&gt;Songwei, Feng&lt;/author&gt;&lt;author&gt;Yang, Shen&lt;/author&gt;&lt;/authors&gt;&lt;/contributors&gt;&lt;auth-address&gt;Tenth-year medical student, Department of Obstetrics and Gynecology, Zhongda Hospital, School of Medicine, Southeast University, Nanjing, China; email: soochowfengsw@163.com .&amp;#xD;Professor, Department of Obstetrics and Gynecology, Zhongda Hospital, School of Medicine, Southeast University, Nanjing, China.&lt;/auth-address&gt;&lt;titles&gt;&lt;title&gt;ChatGPT and the Future of Medical Education&lt;/title&gt;&lt;secondary-title&gt;Academic medicine : journal of the Association of American Medical Colleges&lt;/secondary-title&gt;&lt;/titles&gt;&lt;periodical&gt;&lt;full-title&gt;Academic medicine : journal of the Association of American Medical Colleges&lt;/full-title&gt;&lt;/periodical&gt;&lt;pages&gt;867-868&lt;/pages&gt;&lt;volume&gt;98&lt;/volume&gt;&lt;number&gt;8&lt;/number&gt;&lt;dates&gt;&lt;year&gt;2023&lt;/year&gt;&lt;pub-dates&gt;&lt;date&gt;2023 Aug 01 (Epub 2023 May 10)&lt;/date&gt;&lt;/pub-dates&gt;&lt;/dates&gt;&lt;isbn&gt;1938-808X&lt;/isbn&gt;&lt;accession-num&gt;MEDLINE:37162219&lt;/accession-num&gt;&lt;work-type&gt;Journal Article&lt;/work-type&gt;&lt;urls&gt;&lt;/urls&gt;&lt;electronic-resource-num&gt;10.1097/ACM.0000000000005242&lt;/electronic-resource-num&gt;&lt;access-date&gt;2023-05-1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3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C7EF8BE" w14:textId="1F15629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cademic </w:t>
            </w: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dicine :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journal of the Association of American Medical Colleges</w:t>
            </w:r>
          </w:p>
        </w:tc>
        <w:tc>
          <w:tcPr>
            <w:tcW w:w="341" w:type="pct"/>
            <w:vAlign w:val="center"/>
          </w:tcPr>
          <w:p w14:paraId="4E195163" w14:textId="12733C8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3C541DEE" w14:textId="4A87D2CA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20CFA92" w14:textId="5BED2003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6F574FA" w14:textId="07ADA608" w:rsidR="002531EA" w:rsidRPr="0095752B" w:rsidRDefault="006235F7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.</w:t>
            </w:r>
          </w:p>
        </w:tc>
        <w:tc>
          <w:tcPr>
            <w:tcW w:w="1025" w:type="pct"/>
            <w:vAlign w:val="center"/>
          </w:tcPr>
          <w:p w14:paraId="5EE553E1" w14:textId="12E046A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udents can easily and quickly look up information on any topic</w:t>
            </w:r>
          </w:p>
          <w:p w14:paraId="51956EAB" w14:textId="44F3A11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personalized learning experiences</w:t>
            </w:r>
          </w:p>
        </w:tc>
        <w:tc>
          <w:tcPr>
            <w:tcW w:w="802" w:type="pct"/>
            <w:vAlign w:val="center"/>
          </w:tcPr>
          <w:p w14:paraId="6CC36A6A" w14:textId="153BA5CD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6235F7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28BD70DF" w14:textId="77777777" w:rsidTr="002531EA">
        <w:tc>
          <w:tcPr>
            <w:tcW w:w="637" w:type="pct"/>
            <w:vAlign w:val="center"/>
          </w:tcPr>
          <w:p w14:paraId="5C95F9F7" w14:textId="4AF721D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e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XZW5nPC9BdXRob3I+PFllYXI+MjAyMzwvWWVhcj48UmVj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XZW5nPC9BdXRob3I+PFllYXI+MjAyMzwvWWVhcj48UmVj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A8EBBCC" w14:textId="1DCF5F2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Chinese Medical Association</w:t>
            </w:r>
          </w:p>
        </w:tc>
        <w:tc>
          <w:tcPr>
            <w:tcW w:w="341" w:type="pct"/>
            <w:vAlign w:val="center"/>
          </w:tcPr>
          <w:p w14:paraId="40C751BC" w14:textId="378319D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39975DDB" w14:textId="5A86E7D6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7EF87C1D" w14:textId="2C0BF572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DBE5169" w14:textId="610DAEF1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945D9C6" w14:textId="1B139B0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tegrate text, extract key points, and understand meaning</w:t>
            </w:r>
          </w:p>
        </w:tc>
        <w:tc>
          <w:tcPr>
            <w:tcW w:w="802" w:type="pct"/>
            <w:vAlign w:val="center"/>
          </w:tcPr>
          <w:p w14:paraId="77C05658" w14:textId="3250E687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5F938611" w14:textId="77777777" w:rsidTr="002531EA">
        <w:tc>
          <w:tcPr>
            <w:tcW w:w="637" w:type="pct"/>
            <w:vAlign w:val="center"/>
          </w:tcPr>
          <w:p w14:paraId="13E00582" w14:textId="430337F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Fatan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Fatani&lt;/Author&gt;&lt;Year&gt;2023&lt;/Year&gt;&lt;RecNum&gt;820&lt;/RecNum&gt;&lt;DisplayText&gt;&lt;style face="superscript"&gt;[41]&lt;/style&gt;&lt;/DisplayText&gt;&lt;record&gt;&lt;rec-number&gt;820&lt;/rec-number&gt;&lt;foreign-keys&gt;&lt;key app="EN" db-id="f5w5azf2ndxvsjeezw9vzvwzreextstaasa0" timestamp="1692257699"&gt;820&lt;/key&gt;&lt;/foreign-keys&gt;&lt;ref-type name="Journal Article"&gt;17&lt;/ref-type&gt;&lt;contributors&gt;&lt;authors&gt;&lt;author&gt;Fatani, Bader&lt;/author&gt;&lt;/authors&gt;&lt;/contributors&gt;&lt;auth-address&gt;Dentistry, College of Dentistry, King Saud University, Riyadh, SAU.&lt;/auth-address&gt;&lt;titles&gt;&lt;title&gt;ChatGPT for Future Medical and Dental Research&lt;/title&gt;&lt;secondary-title&gt;Cureus&lt;/secondary-title&gt;&lt;/titles&gt;&lt;periodical&gt;&lt;full-title&gt;Cureus&lt;/full-title&gt;&lt;/periodical&gt;&lt;pages&gt;e37285-e37285&lt;/pages&gt;&lt;volume&gt;15&lt;/volume&gt;&lt;number&gt;4&lt;/number&gt;&lt;keywords&gt;&lt;keyword&gt;Artificial intelligence&lt;/keyword&gt;&lt;keyword&gt;ChatGPT&lt;/keyword&gt;&lt;keyword&gt;dentistry&lt;/keyword&gt;&lt;keyword&gt;medicine&lt;/keyword&gt;&lt;keyword&gt;research&lt;/keyword&gt;&lt;/keywords&gt;&lt;dates&gt;&lt;year&gt;2023&lt;/year&gt;&lt;pub-dates&gt;&lt;date&gt;2023 Apr&lt;/date&gt;&lt;/pub-dates&gt;&lt;/dates&gt;&lt;isbn&gt;2168-8184&lt;/isbn&gt;&lt;accession-num&gt;MEDLINE:37168166&lt;/accession-num&gt;&lt;work-type&gt;Journal Article&amp;#xD;Review&lt;/work-type&gt;&lt;urls&gt;&lt;/urls&gt;&lt;electronic-resource-num&gt;10.7759/cureus.37285&lt;/electronic-resource-num&gt;&lt;access-date&gt;2023-05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CF15717" w14:textId="1FACFD6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41A6CCF8" w14:textId="4A81372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 Arabian Peninsula</w:t>
            </w:r>
          </w:p>
        </w:tc>
        <w:tc>
          <w:tcPr>
            <w:tcW w:w="439" w:type="pct"/>
            <w:vAlign w:val="center"/>
          </w:tcPr>
          <w:p w14:paraId="3712281A" w14:textId="355DBD18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4E993766" w14:textId="7DFC3C32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6EF289B" w14:textId="5A73EF6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stry</w:t>
            </w:r>
          </w:p>
        </w:tc>
        <w:tc>
          <w:tcPr>
            <w:tcW w:w="1025" w:type="pct"/>
            <w:vAlign w:val="center"/>
          </w:tcPr>
          <w:p w14:paraId="5D977221" w14:textId="6521981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 in finding academic papers, summarizing their conclusions</w:t>
            </w:r>
          </w:p>
          <w:p w14:paraId="7FF5B95E" w14:textId="0AAF0B3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ghlight areas of uncertainty, understand information quickly and connect evidence to reach conclusions faster</w:t>
            </w:r>
          </w:p>
        </w:tc>
        <w:tc>
          <w:tcPr>
            <w:tcW w:w="802" w:type="pct"/>
            <w:vAlign w:val="center"/>
          </w:tcPr>
          <w:p w14:paraId="6E004EA5" w14:textId="543D172E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10D53D0B" w14:textId="3CFF0695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4F22BE47" w14:textId="77777777" w:rsidTr="002531EA">
        <w:tc>
          <w:tcPr>
            <w:tcW w:w="637" w:type="pct"/>
            <w:vAlign w:val="center"/>
          </w:tcPr>
          <w:p w14:paraId="77F0A629" w14:textId="56EA9A5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i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Jin&lt;/Author&gt;&lt;Year&gt;2023&lt;/Year&gt;&lt;RecNum&gt;624&lt;/RecNum&gt;&lt;DisplayText&gt;&lt;style face="superscript"&gt;[42]&lt;/style&gt;&lt;/DisplayText&gt;&lt;record&gt;&lt;rec-number&gt;624&lt;/rec-number&gt;&lt;foreign-keys&gt;&lt;key app="EN" db-id="f5w5azf2ndxvsjeezw9vzvwzreextstaasa0" timestamp="1692257699"&gt;624&lt;/key&gt;&lt;/foreign-keys&gt;&lt;ref-type name="Journal Article"&gt;17&lt;/ref-type&gt;&lt;contributors&gt;&lt;authors&gt;&lt;author&gt;Jin, Joy Q&lt;/author&gt;&lt;author&gt;Dobry, Allison S&lt;/author&gt;&lt;/authors&gt;&lt;/contributors&gt;&lt;auth-address&gt;School of Medicine, University of California San Francisco, San Francisco, California; Department of Dermatology, University of California San Francisco, San Francisco, California. Electronic address: joy.jin@ucsf.edu.&amp;#xD;Department of Dermatology, University of California San Francisco, San Francisco, California.&lt;/auth-address&gt;&lt;titles&gt;&lt;title&gt;ChatGPT for healthcare providers and patients: Practical implications within dermatology&lt;/title&gt;&lt;secondary-title&gt;Journal of the American Academy of Dermatology&lt;/secondary-title&gt;&lt;/titles&gt;&lt;periodical&gt;&lt;full-title&gt;Journal of the American Academy of Dermatology&lt;/full-title&gt;&lt;/periodical&gt;&lt;pages&gt;870–871&lt;/pages&gt;&lt;volume&gt;89&lt;/volume&gt;&lt;number&gt;4&lt;/number&gt;&lt;keywords&gt;&lt;keyword&gt;ChatGPT&lt;/keyword&gt;&lt;keyword&gt;administrative support&lt;/keyword&gt;&lt;keyword&gt;Artificial intelligence&lt;/keyword&gt;&lt;keyword&gt;clinical decision-making&lt;/keyword&gt;&lt;keyword&gt;clinical research&lt;/keyword&gt;&lt;keyword&gt;dermatology&lt;/keyword&gt;&lt;keyword&gt;health literacy&lt;/keyword&gt;&lt;keyword&gt;healthcare providers&lt;/keyword&gt;&lt;keyword&gt;innovation&lt;/keyword&gt;&lt;keyword&gt;large language models&lt;/keyword&gt;&lt;keyword&gt;medical education&lt;/keyword&gt;&lt;keyword&gt;patients&lt;/keyword&gt;&lt;keyword&gt;technology&lt;/keyword&gt;&lt;/keywords&gt;&lt;dates&gt;&lt;year&gt;2023&lt;/year&gt;&lt;pub-dates&gt;&lt;date&gt;2023 Jun 12 (Epub 2023 Jun 12)&lt;/date&gt;&lt;/pub-dates&gt;&lt;/dates&gt;&lt;isbn&gt;1097-6787&lt;/isbn&gt;&lt;accession-num&gt;MEDLINE:37315798&lt;/accession-num&gt;&lt;work-type&gt;Journal Article&lt;/work-type&gt;&lt;urls&gt;&lt;/urls&gt;&lt;electronic-resource-num&gt;10.1016/j.jaad.2023.05.081&lt;/electronic-resource-num&gt;&lt;access-date&gt;2023-06-1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8C2C919" w14:textId="3ACB8F7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American Academy of Dermatology</w:t>
            </w:r>
          </w:p>
        </w:tc>
        <w:tc>
          <w:tcPr>
            <w:tcW w:w="341" w:type="pct"/>
            <w:vAlign w:val="center"/>
          </w:tcPr>
          <w:p w14:paraId="13A9C1D1" w14:textId="2E4A82C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27D1A75" w14:textId="3845B374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446CE8CC" w14:textId="220731E9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212BC256" w14:textId="258FB450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logy</w:t>
            </w:r>
          </w:p>
        </w:tc>
        <w:tc>
          <w:tcPr>
            <w:tcW w:w="1025" w:type="pct"/>
            <w:vAlign w:val="center"/>
          </w:tcPr>
          <w:p w14:paraId="50EA3641" w14:textId="7F47FFE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pporting clinical functions and patient education,</w:t>
            </w:r>
          </w:p>
          <w:p w14:paraId="26CB2A1F" w14:textId="0001D87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health literacy</w:t>
            </w:r>
          </w:p>
        </w:tc>
        <w:tc>
          <w:tcPr>
            <w:tcW w:w="802" w:type="pct"/>
            <w:vAlign w:val="center"/>
          </w:tcPr>
          <w:p w14:paraId="5B1BA8AC" w14:textId="42BB68BE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51B7B95B" w14:textId="77777777" w:rsidTr="002531EA">
        <w:tc>
          <w:tcPr>
            <w:tcW w:w="637" w:type="pct"/>
            <w:vAlign w:val="center"/>
          </w:tcPr>
          <w:p w14:paraId="7A7D56B5" w14:textId="44087A8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Rei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Reis&lt;/Author&gt;&lt;Year&gt;2023&lt;/Year&gt;&lt;RecNum&gt;4205&lt;/RecNum&gt;&lt;DisplayText&gt;&lt;style face="superscript"&gt;[43]&lt;/style&gt;&lt;/DisplayText&gt;&lt;record&gt;&lt;rec-number&gt;4205&lt;/rec-number&gt;&lt;foreign-keys&gt;&lt;key app="EN" db-id="f5w5azf2ndxvsjeezw9vzvwzreextstaasa0" timestamp="1692258364"&gt;4205&lt;/key&gt;&lt;/foreign-keys&gt;&lt;ref-type name="Journal Article"&gt;17&lt;/ref-type&gt;&lt;contributors&gt;&lt;authors&gt;&lt;author&gt;Reis, Leonardo O&lt;/author&gt;&lt;/authors&gt;&lt;/contributors&gt;&lt;titles&gt;&lt;title&gt;ChatGPT for medical applications and urological science&lt;/title&gt;&lt;secondary-title&gt;International braz j urol&lt;/secondary-title&gt;&lt;/titles&gt;&lt;periodical&gt;&lt;full-title&gt;International braz j urol&lt;/full-title&gt;&lt;/periodical&gt;&lt;pages&gt;652-656&lt;/pages&gt;&lt;volume&gt;49&lt;/volume&gt;&lt;number&gt;5&lt;/number&gt;&lt;section&gt;652&lt;/section&gt;&lt;dates&gt;&lt;year&gt;2023&lt;/year&gt;&lt;/dates&gt;&lt;isbn&gt;1677-6119&amp;#xD;1677-5538&lt;/isbn&gt;&lt;work-type&gt;Letter&lt;/work-type&gt;&lt;urls&gt;&lt;related-urls&gt;&lt;url&gt;http://www.embase.j.yyttgd.top/search/results?subaction=viewrecord&amp;amp;id=L641617180&amp;amp;from=export&lt;/url&gt;&lt;url&gt;http://dx.doi.org/10.1590/S1677-5538.IBJU.2023.0112&lt;/url&gt;&lt;/related-urls&gt;&lt;/urls&gt;&lt;custom5&gt;37338818&lt;/custom5&gt;&lt;electronic-resource-num&gt;10.1590/s1677-5538.ibju.2023.0112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0D2DBF3" w14:textId="2FEF583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nternational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raz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j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</w:t>
            </w:r>
            <w:proofErr w:type="spellEnd"/>
          </w:p>
        </w:tc>
        <w:tc>
          <w:tcPr>
            <w:tcW w:w="341" w:type="pct"/>
            <w:vAlign w:val="center"/>
          </w:tcPr>
          <w:p w14:paraId="244CCCE6" w14:textId="0C18D29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rasil</w:t>
            </w:r>
            <w:proofErr w:type="spellEnd"/>
          </w:p>
        </w:tc>
        <w:tc>
          <w:tcPr>
            <w:tcW w:w="439" w:type="pct"/>
            <w:vAlign w:val="center"/>
          </w:tcPr>
          <w:p w14:paraId="315D624E" w14:textId="787F41BF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6912080" w14:textId="0CF20C9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898CA5B" w14:textId="3CD9D9B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ogy</w:t>
            </w:r>
          </w:p>
        </w:tc>
        <w:tc>
          <w:tcPr>
            <w:tcW w:w="1025" w:type="pct"/>
            <w:vAlign w:val="center"/>
          </w:tcPr>
          <w:p w14:paraId="5CD964E3" w14:textId="328FD7F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 can help improve the accuracy and efficiency of medical diagnosis and treatment</w:t>
            </w:r>
          </w:p>
          <w:p w14:paraId="1B0042CA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ChatGPT can also assist with patient education by generating easy-to-understand explanations of medical conditions and treatments</w:t>
            </w:r>
          </w:p>
          <w:p w14:paraId="740F0F8E" w14:textId="6484286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ChatGPT can help ensure that the language used in a medical document is grammatically correct and easy to understand</w:t>
            </w:r>
          </w:p>
          <w:p w14:paraId="00D4A211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ChatGPT can be a valuable resource for urological scientists looking to improve the quality and effectiveness of their work</w:t>
            </w:r>
          </w:p>
          <w:p w14:paraId="4897E890" w14:textId="1297F2D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5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information on a wide range of topics</w:t>
            </w:r>
          </w:p>
        </w:tc>
        <w:tc>
          <w:tcPr>
            <w:tcW w:w="802" w:type="pct"/>
            <w:vAlign w:val="center"/>
          </w:tcPr>
          <w:p w14:paraId="321DCF22" w14:textId="41845EC9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556CE61D" w14:textId="3EBF0735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ased </w:t>
            </w:r>
          </w:p>
          <w:p w14:paraId="06C1BE8C" w14:textId="3C2A5300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03E58DA3" w14:textId="77777777" w:rsidTr="002531EA">
        <w:tc>
          <w:tcPr>
            <w:tcW w:w="637" w:type="pct"/>
            <w:vAlign w:val="center"/>
          </w:tcPr>
          <w:p w14:paraId="4AF500CE" w14:textId="589E8B5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nya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YW55YW88L0F1dGhvcj48WWVhcj4yMDIzPC9ZZWFyPjxS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YW55YW88L0F1dGhvcj48WWVhcj4yMDIzPC9ZZWFyPjxS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1D1BE9D" w14:textId="0916CFB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oral science</w:t>
            </w:r>
          </w:p>
        </w:tc>
        <w:tc>
          <w:tcPr>
            <w:tcW w:w="341" w:type="pct"/>
            <w:vAlign w:val="center"/>
          </w:tcPr>
          <w:p w14:paraId="068A63BB" w14:textId="20761C4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0620B67B" w14:textId="31F72DBD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30055358" w14:textId="5FC012FB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575B1575" w14:textId="0FA25C1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stry</w:t>
            </w:r>
          </w:p>
        </w:tc>
        <w:tc>
          <w:tcPr>
            <w:tcW w:w="1025" w:type="pct"/>
            <w:vAlign w:val="center"/>
          </w:tcPr>
          <w:p w14:paraId="1BAAC953" w14:textId="65F9744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moted clinical applications by improving patient outcomes</w:t>
            </w:r>
          </w:p>
          <w:p w14:paraId="01FA416F" w14:textId="1F43E3D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reamlining processes</w:t>
            </w:r>
          </w:p>
          <w:p w14:paraId="5C531613" w14:textId="0D9C2BF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ing costs</w:t>
            </w:r>
          </w:p>
        </w:tc>
        <w:tc>
          <w:tcPr>
            <w:tcW w:w="802" w:type="pct"/>
            <w:vAlign w:val="center"/>
          </w:tcPr>
          <w:p w14:paraId="7A82B84E" w14:textId="4535AE40" w:rsidR="002531EA" w:rsidRPr="0095752B" w:rsidRDefault="0009729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02127CC" w14:textId="77777777" w:rsidTr="002531EA">
        <w:tc>
          <w:tcPr>
            <w:tcW w:w="637" w:type="pct"/>
            <w:vAlign w:val="center"/>
          </w:tcPr>
          <w:p w14:paraId="35E8D1AA" w14:textId="068F29A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O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Oh&lt;/Author&gt;&lt;Year&gt;2023&lt;/Year&gt;&lt;RecNum&gt;729&lt;/RecNum&gt;&lt;DisplayText&gt;&lt;style face="superscript"&gt;[45]&lt;/style&gt;&lt;/DisplayText&gt;&lt;record&gt;&lt;rec-number&gt;729&lt;/rec-number&gt;&lt;foreign-keys&gt;&lt;key app="EN" db-id="f5w5azf2ndxvsjeezw9vzvwzreextstaasa0" timestamp="1692257699"&gt;729&lt;/key&gt;&lt;/foreign-keys&gt;&lt;ref-type name="Journal Article"&gt;17&lt;/ref-type&gt;&lt;contributors&gt;&lt;authors&gt;&lt;author&gt;Oh, Namkee&lt;/author&gt;&lt;author&gt;Choi, Gyu-Seong&lt;/author&gt;&lt;author&gt;Lee, Woo Yong&lt;/author&gt;&lt;/authors&gt;&lt;/contributors&gt;&lt;auth-address&gt;Sungkyunkwan Univ, Samsung Med Ctr, Sch Med, Dept Surg, Seoul, South Korea&amp;#xD;Sungkyunkwan Univ, Samsung Med Ctr, Sch Med, Dept Surg, 81 Irwon Ro, Seoul 06351, South Korea&lt;/auth-address&gt;&lt;titles&gt;&lt;title&gt;ChatGPT goes to the operating room: evaluating GPT-4 performance and its potential in surgical education and training in the era of large language models&lt;/title&gt;&lt;secondary-title&gt;ANNALS OF SURGICAL TREATMENT AND RESEARCH&lt;/secondary-title&gt;&lt;/titles&gt;&lt;periodical&gt;&lt;full-title&gt;ANNALS OF SURGICAL TREATMENT AND RESEARCH&lt;/full-title&gt;&lt;/periodical&gt;&lt;pages&gt;269-273&lt;/pages&gt;&lt;volume&gt;104&lt;/volume&gt;&lt;number&gt;5&lt;/number&gt;&lt;keywords&gt;&lt;keyword&gt;Artificial intelligence&lt;/keyword&gt;&lt;keyword&gt;Continuing medical education&lt;/keyword&gt;&lt;keyword&gt;General surgery&lt;/keyword&gt;&lt;keyword&gt;Medical education&lt;/keyword&gt;&lt;/keywords&gt;&lt;dates&gt;&lt;year&gt;2023&lt;/year&gt;&lt;pub-dates&gt;&lt;date&gt;2023 MAY&lt;/date&gt;&lt;/pub-dates&gt;&lt;/dates&gt;&lt;isbn&gt;2288-6575&amp;#xD;2288-6796&lt;/isbn&gt;&lt;accession-num&gt;WOS:001008551000003&lt;/accession-num&gt;&lt;work-type&gt;Article&lt;/work-type&gt;&lt;urls&gt;&lt;/urls&gt;&lt;electronic-resource-num&gt;10.4174/astr.2023.104.5.269&lt;/electronic-resource-num&gt;&lt;access-date&gt;2023-06-2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6CE7303" w14:textId="629CD9A0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surgical treatment and research</w:t>
            </w:r>
          </w:p>
        </w:tc>
        <w:tc>
          <w:tcPr>
            <w:tcW w:w="341" w:type="pct"/>
            <w:vAlign w:val="center"/>
          </w:tcPr>
          <w:p w14:paraId="691F3B0A" w14:textId="4892393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Korea</w:t>
            </w:r>
          </w:p>
        </w:tc>
        <w:tc>
          <w:tcPr>
            <w:tcW w:w="439" w:type="pct"/>
            <w:vAlign w:val="center"/>
          </w:tcPr>
          <w:p w14:paraId="6E28EB16" w14:textId="126505D9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32CF9FE2" w14:textId="1E7050A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235625D" w14:textId="55D2125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eneral surgery</w:t>
            </w:r>
          </w:p>
        </w:tc>
        <w:tc>
          <w:tcPr>
            <w:tcW w:w="1025" w:type="pct"/>
            <w:vAlign w:val="center"/>
          </w:tcPr>
          <w:p w14:paraId="7E1609A0" w14:textId="73EBB57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prehensive understanding of complex clinical scenarios</w:t>
            </w:r>
          </w:p>
          <w:p w14:paraId="350B6BA4" w14:textId="7ACC17A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293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ing professionals in their decision-making processes and contributing to improved patient care</w:t>
            </w:r>
          </w:p>
        </w:tc>
        <w:tc>
          <w:tcPr>
            <w:tcW w:w="802" w:type="pct"/>
            <w:vAlign w:val="center"/>
          </w:tcPr>
          <w:p w14:paraId="122D54F6" w14:textId="64FD44B1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254C2920" w14:textId="77777777" w:rsidTr="002531EA">
        <w:tc>
          <w:tcPr>
            <w:tcW w:w="637" w:type="pct"/>
            <w:vAlign w:val="center"/>
          </w:tcPr>
          <w:p w14:paraId="49E048C4" w14:textId="25E214D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enb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Wenbo&lt;/Author&gt;&lt;Year&gt;2023&lt;/Year&gt;&lt;RecNum&gt;768&lt;/RecNum&gt;&lt;DisplayText&gt;&lt;style face="superscript"&gt;[46]&lt;/style&gt;&lt;/DisplayText&gt;&lt;record&gt;&lt;rec-number&gt;768&lt;/rec-number&gt;&lt;foreign-keys&gt;&lt;key app="EN" db-id="f5w5azf2ndxvsjeezw9vzvwzreextstaasa0" timestamp="1692257699"&gt;768&lt;/key&gt;&lt;/foreign-keys&gt;&lt;ref-type name="Journal Article"&gt;17&lt;/ref-type&gt;&lt;contributors&gt;&lt;authors&gt;&lt;author&gt;Wenbo, Li&lt;/author&gt;&lt;author&gt;Yinxu, Zhang&lt;/author&gt;&lt;author&gt;Fengmin, Chen&lt;/author&gt;&lt;/authors&gt;&lt;/contributors&gt;&lt;auth-address&gt;Jinzhou Med Univ, Dept Nursing, Jinzhou, Peoples R China&amp;#xD;Jinzhou Med Univ, Affiliated Hosp 1, Dept Colorectal Surg, Jinzhou 121001, Peoples R China&lt;/auth-address&gt;&lt;titles&gt;&lt;title&gt;ChatGPT in Colorectal Surgery: A Promising Tool or a Passing Fad?&lt;/title&gt;&lt;secondary-title&gt;ANNALS OF BIOMEDICAL ENGINEERING&lt;/secondary-title&gt;&lt;/titles&gt;&lt;periodical&gt;&lt;full-title&gt;ANNALS OF BIOMEDICAL ENGINEERING&lt;/full-title&gt;&lt;/periodical&gt;&lt;pages&gt;1892-1897&lt;/pages&gt;&lt;volume&gt;51&lt;/volume&gt;&lt;number&gt;9&lt;/number&gt;&lt;keywords&gt;&lt;keyword&gt;Artificial intelligence&lt;/keyword&gt;&lt;keyword&gt;ChatGPT&lt;/keyword&gt;&lt;keyword&gt;Chatbot&lt;/keyword&gt;&lt;keyword&gt;Colorectal surgery&lt;/keyword&gt;&lt;/keywords&gt;&lt;dates&gt;&lt;year&gt;2023&lt;/year&gt;&lt;pub-dates&gt;&lt;date&gt;2023 SEP&lt;/date&gt;&lt;/pub-dates&gt;&lt;/dates&gt;&lt;isbn&gt;0090-6964&amp;#xD;1573-9686&lt;/isbn&gt;&lt;accession-num&gt;WOS:000986529600002&lt;/accession-num&gt;&lt;work-type&gt;Letter&lt;/work-type&gt;&lt;urls&gt;&lt;/urls&gt;&lt;custom6&gt;MAY 2023&lt;/custom6&gt;&lt;electronic-resource-num&gt;10.1007/s10439-023-03232-y&lt;/electronic-resource-num&gt;&lt;access-date&gt;2023-06-0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27237F7" w14:textId="11C9802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32D9C670" w14:textId="3E9AFA9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679E8A01" w14:textId="5B18F0D5" w:rsidR="002531EA" w:rsidRPr="0095752B" w:rsidRDefault="0009729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82147F7" w14:textId="454F9CA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FD2B562" w14:textId="12A0126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olorectal Surgery</w:t>
            </w:r>
          </w:p>
        </w:tc>
        <w:tc>
          <w:tcPr>
            <w:tcW w:w="1025" w:type="pct"/>
            <w:vAlign w:val="center"/>
          </w:tcPr>
          <w:p w14:paraId="41D4B4E3" w14:textId="63C4689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Enhanc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dical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ducation and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raining in th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f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eld of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olorectal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  <w:p w14:paraId="182C40F5" w14:textId="2B1A0F3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Provid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reoperativ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upport in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olorectal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  <w:p w14:paraId="74C4BE55" w14:textId="2DDD442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Enhanc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ntraoperativ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cision‐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king in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olorectal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  <w:p w14:paraId="11854499" w14:textId="5F01E8D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Enhanc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ostoperative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re in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olorectal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</w:tc>
        <w:tc>
          <w:tcPr>
            <w:tcW w:w="802" w:type="pct"/>
            <w:vAlign w:val="center"/>
          </w:tcPr>
          <w:p w14:paraId="1EBF9A5F" w14:textId="351DB569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73F9CF83" w14:textId="6A50B431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40A56CCF" w14:textId="415033B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6E812755" w14:textId="77777777" w:rsidTr="002531EA">
        <w:tc>
          <w:tcPr>
            <w:tcW w:w="637" w:type="pct"/>
            <w:vAlign w:val="center"/>
          </w:tcPr>
          <w:p w14:paraId="0ED07581" w14:textId="1E64D33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haidr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lhaidry&lt;/Author&gt;&lt;Year&gt;2023&lt;/Year&gt;&lt;RecNum&gt;560&lt;/RecNum&gt;&lt;DisplayText&gt;&lt;style face="superscript"&gt;[47]&lt;/style&gt;&lt;/DisplayText&gt;&lt;record&gt;&lt;rec-number&gt;560&lt;/rec-number&gt;&lt;foreign-keys&gt;&lt;key app="EN" db-id="f5w5azf2ndxvsjeezw9vzvwzreextstaasa0" timestamp="1692257699"&gt;560&lt;/key&gt;&lt;/foreign-keys&gt;&lt;ref-type name="Journal Article"&gt;17&lt;/ref-type&gt;&lt;contributors&gt;&lt;authors&gt;&lt;author&gt;Alhaidry, Hind M&lt;/author&gt;&lt;author&gt;Fatani, Bader&lt;/author&gt;&lt;author&gt;Alrayes, Jenan O&lt;/author&gt;&lt;author&gt;Almana, Aljowhara M&lt;/author&gt;&lt;author&gt;Alfhaed, Nawaf K&lt;/author&gt;&lt;/authors&gt;&lt;/contributors&gt;&lt;auth-address&gt;Advanced General Dentistry, Prince Sultan Military Medical City, Riyadh, SAU.&amp;#xD;Dentistry, College of Dentistry, King Saud University, Riyadh, SAU.&lt;/auth-address&gt;&lt;titles&gt;&lt;title&gt;ChatGPT in Dentistry: A Comprehensive Review&lt;/title&gt;&lt;secondary-title&gt;Cureus&lt;/secondary-title&gt;&lt;/titles&gt;&lt;periodical&gt;&lt;full-title&gt;Cureus&lt;/full-title&gt;&lt;/periodical&gt;&lt;pages&gt;e38317-e38317&lt;/pages&gt;&lt;volume&gt;15&lt;/volume&gt;&lt;number&gt;4&lt;/number&gt;&lt;keywords&gt;&lt;keyword&gt;Artificial intelligence&lt;/keyword&gt;&lt;keyword&gt;ChatGPT&lt;/keyword&gt;&lt;keyword&gt;dental&lt;/keyword&gt;&lt;keyword&gt;dentistry&lt;/keyword&gt;&lt;keyword&gt;healthcare&lt;/keyword&gt;&lt;/keywords&gt;&lt;dates&gt;&lt;year&gt;2023&lt;/year&gt;&lt;pub-dates&gt;&lt;date&gt;2023 Apr&lt;/date&gt;&lt;/pub-dates&gt;&lt;/dates&gt;&lt;isbn&gt;2168-8184&lt;/isbn&gt;&lt;accession-num&gt;MEDLINE:37266053&lt;/accession-num&gt;&lt;work-type&gt;Journal Article&amp;#xD;Review&lt;/work-type&gt;&lt;urls&gt;&lt;/urls&gt;&lt;electronic-resource-num&gt;10.7759/cureus.38317&lt;/electronic-resource-num&gt;&lt;access-date&gt;2023-06-0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A924C8E" w14:textId="6F19E68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398FC4EB" w14:textId="4FACBA1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udi Arabia</w:t>
            </w:r>
          </w:p>
        </w:tc>
        <w:tc>
          <w:tcPr>
            <w:tcW w:w="439" w:type="pct"/>
            <w:vAlign w:val="center"/>
          </w:tcPr>
          <w:p w14:paraId="5B824356" w14:textId="484A01DE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2F5E1D86" w14:textId="2671200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89F6B01" w14:textId="5CE6940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stry</w:t>
            </w:r>
          </w:p>
        </w:tc>
        <w:tc>
          <w:tcPr>
            <w:tcW w:w="1025" w:type="pct"/>
            <w:vAlign w:val="center"/>
          </w:tcPr>
          <w:p w14:paraId="26D8F096" w14:textId="775FF9C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gnoses and disease prediction</w:t>
            </w:r>
          </w:p>
        </w:tc>
        <w:tc>
          <w:tcPr>
            <w:tcW w:w="802" w:type="pct"/>
            <w:vAlign w:val="center"/>
          </w:tcPr>
          <w:p w14:paraId="067ABE3E" w14:textId="05A2049E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6B92818E" w14:textId="0B152B0D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138667D2" w14:textId="77777777" w:rsidTr="002531EA">
        <w:tc>
          <w:tcPr>
            <w:tcW w:w="637" w:type="pct"/>
            <w:vAlign w:val="center"/>
          </w:tcPr>
          <w:p w14:paraId="0A8C39AF" w14:textId="5A36184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emmer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YWVtbWVybGk8L0F1dGhvcj48WWVhcj4yMDIzPC9ZZWFy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YWVtbWVybGk8L0F1dGhvcj48WWVhcj4yMDIzPC9ZZWFy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98C70F5" w14:textId="2952385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MJ health &amp; care informatics</w:t>
            </w:r>
          </w:p>
        </w:tc>
        <w:tc>
          <w:tcPr>
            <w:tcW w:w="341" w:type="pct"/>
            <w:vAlign w:val="center"/>
          </w:tcPr>
          <w:p w14:paraId="3BD626D8" w14:textId="5249557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witzerland</w:t>
            </w:r>
          </w:p>
        </w:tc>
        <w:tc>
          <w:tcPr>
            <w:tcW w:w="439" w:type="pct"/>
            <w:vAlign w:val="center"/>
          </w:tcPr>
          <w:p w14:paraId="219CFD05" w14:textId="21BEE1A6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1EA36669" w14:textId="3BC94FD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D9C8975" w14:textId="3508B00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ogy</w:t>
            </w:r>
          </w:p>
        </w:tc>
        <w:tc>
          <w:tcPr>
            <w:tcW w:w="1025" w:type="pct"/>
            <w:vAlign w:val="center"/>
          </w:tcPr>
          <w:p w14:paraId="795239FF" w14:textId="29564DA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Assist in clinical decision-making</w:t>
            </w:r>
          </w:p>
        </w:tc>
        <w:tc>
          <w:tcPr>
            <w:tcW w:w="802" w:type="pct"/>
            <w:vAlign w:val="center"/>
          </w:tcPr>
          <w:p w14:paraId="6287EC70" w14:textId="50C625B7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21D39D49" w14:textId="77777777" w:rsidTr="002531EA">
        <w:tc>
          <w:tcPr>
            <w:tcW w:w="637" w:type="pct"/>
            <w:vAlign w:val="center"/>
          </w:tcPr>
          <w:p w14:paraId="177FBC84" w14:textId="4EAA1B9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leebayo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leebayoon&lt;/Author&gt;&lt;Year&gt;2023&lt;/Year&gt;&lt;RecNum&gt;1093&lt;/RecNum&gt;&lt;DisplayText&gt;&lt;style face="superscript"&gt;[49]&lt;/style&gt;&lt;/DisplayText&gt;&lt;record&gt;&lt;rec-number&gt;1093&lt;/rec-number&gt;&lt;foreign-keys&gt;&lt;key app="EN" db-id="f5w5azf2ndxvsjeezw9vzvwzreextstaasa0" timestamp="1692257699"&gt;1093&lt;/key&gt;&lt;/foreign-keys&gt;&lt;ref-type name="Journal Article"&gt;17&lt;/ref-type&gt;&lt;contributors&gt;&lt;authors&gt;&lt;author&gt;Kleebayoon, Amnuay&lt;/author&gt;&lt;author&gt;Wiwanitkit, Viroj&lt;/author&gt;&lt;/authors&gt;&lt;/contributors&gt;&lt;auth-address&gt;Samraong, Cambodia.&amp;#xD;Chandigarh University, Punjab, India; adjunct professor, Joesph Ayobabalola University, Ikeji-Arakeji, Nigeria.&lt;/auth-address&gt;&lt;titles&gt;&lt;title&gt;ChatGPT in medical practice, education and research: malpractice and plagiarism&lt;/title&gt;&lt;secondary-title&gt;Clinical medicine (London, England)&lt;/secondary-title&gt;&lt;/titles&gt;&lt;periodical&gt;&lt;full-title&gt;Clinical medicine (London, England)&lt;/full-title&gt;&lt;/periodical&gt;&lt;pages&gt;280-280&lt;/pages&gt;&lt;volume&gt;23&lt;/volume&gt;&lt;number&gt;3&lt;/number&gt;&lt;dates&gt;&lt;year&gt;2023&lt;/year&gt;&lt;pub-dates&gt;&lt;date&gt;2023 05&lt;/date&gt;&lt;/pub-dates&gt;&lt;/dates&gt;&lt;isbn&gt;1473-4893&lt;/isbn&gt;&lt;accession-num&gt;MEDLINE:37236804&lt;/accession-num&gt;&lt;work-type&gt;Letter&lt;/work-type&gt;&lt;urls&gt;&lt;/urls&gt;&lt;electronic-resource-num&gt;10.7861/clinmed.Let.23.3.2&lt;/electronic-resource-num&gt;&lt;access-date&gt;2023-05-2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4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EC72B1F" w14:textId="34B4AF7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medicine (London, England)</w:t>
            </w:r>
          </w:p>
        </w:tc>
        <w:tc>
          <w:tcPr>
            <w:tcW w:w="341" w:type="pct"/>
            <w:vAlign w:val="center"/>
          </w:tcPr>
          <w:p w14:paraId="39CE3F4B" w14:textId="12BC8BC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385F03D4" w14:textId="77A840EC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0229EDA" w14:textId="0C80BB6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B34EBEF" w14:textId="63411EC7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84C0863" w14:textId="5446A863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5106017" w14:textId="78E620E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17EAB2A2" w14:textId="38969348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Plagiarism</w:t>
            </w:r>
          </w:p>
        </w:tc>
      </w:tr>
      <w:tr w:rsidR="002531EA" w:rsidRPr="0095752B" w14:paraId="7CE38F76" w14:textId="77777777" w:rsidTr="002531EA">
        <w:tc>
          <w:tcPr>
            <w:tcW w:w="637" w:type="pct"/>
            <w:vAlign w:val="center"/>
          </w:tcPr>
          <w:p w14:paraId="4C5CA2FA" w14:textId="5737F57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arzidehkalan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Darzidehkalani&lt;/Author&gt;&lt;Year&gt;2023&lt;/Year&gt;&lt;RecNum&gt;984&lt;/RecNum&gt;&lt;DisplayText&gt;&lt;style face="superscript"&gt;[50]&lt;/style&gt;&lt;/DisplayText&gt;&lt;record&gt;&lt;rec-number&gt;984&lt;/rec-number&gt;&lt;foreign-keys&gt;&lt;key app="EN" db-id="f5w5azf2ndxvsjeezw9vzvwzreextstaasa0" timestamp="1692257699"&gt;984&lt;/key&gt;&lt;/foreign-keys&gt;&lt;ref-type name="Journal Article"&gt;17&lt;/ref-type&gt;&lt;contributors&gt;&lt;authors&gt;&lt;author&gt;Darzidehkalani, Erfan&lt;/author&gt;&lt;/authors&gt;&lt;/contributors&gt;&lt;auth-address&gt;CSAIL, Massachusetts Institute of Technology, 77 Massachusetts Ave, Cambridge, MA 02139.&lt;/auth-address&gt;&lt;titles&gt;&lt;title&gt;ChatGPT in Medical Publications&lt;/title&gt;&lt;secondary-title&gt;Radiology&lt;/secondary-title&gt;&lt;/titles&gt;&lt;periodical&gt;&lt;full-title&gt;RADIOLOGY&lt;/full-title&gt;&lt;/periodical&gt;&lt;pages&gt;e231188-e231188&lt;/pages&gt;&lt;volume&gt;307&lt;/volume&gt;&lt;number&gt;5&lt;/number&gt;&lt;dates&gt;&lt;year&gt;2023&lt;/year&gt;&lt;pub-dates&gt;&lt;date&gt;2023 Jun&lt;/date&gt;&lt;/pub-dates&gt;&lt;/dates&gt;&lt;isbn&gt;1527-1315&lt;/isbn&gt;&lt;accession-num&gt;MEDLINE:37278630&lt;/accession-num&gt;&lt;work-type&gt;Letter&lt;/work-type&gt;&lt;urls&gt;&lt;/urls&gt;&lt;electronic-resource-num&gt;10.1148/radiol.231188&lt;/electronic-resource-num&gt;&lt;access-date&gt;2023-06-0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283A315" w14:textId="1EBB00C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341" w:type="pct"/>
            <w:vAlign w:val="center"/>
          </w:tcPr>
          <w:p w14:paraId="0F140F49" w14:textId="071A245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0F9B0EE9" w14:textId="6966D17A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A97AB47" w14:textId="2F4A0B7E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792AA32" w14:textId="35B6AD9D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0980D1E" w14:textId="3C2F3D19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43C0048" w14:textId="1792E9FA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08129296" w14:textId="77777777" w:rsidTr="002531EA">
        <w:tc>
          <w:tcPr>
            <w:tcW w:w="637" w:type="pct"/>
            <w:vAlign w:val="center"/>
          </w:tcPr>
          <w:p w14:paraId="2DFB0087" w14:textId="18B8685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av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Dave&lt;/Author&gt;&lt;Year&gt;2023&lt;/Year&gt;&lt;RecNum&gt;599&lt;/RecNum&gt;&lt;DisplayText&gt;&lt;style face="superscript"&gt;[51]&lt;/style&gt;&lt;/DisplayText&gt;&lt;record&gt;&lt;rec-number&gt;599&lt;/rec-number&gt;&lt;foreign-keys&gt;&lt;key app="EN" db-id="f5w5azf2ndxvsjeezw9vzvwzreextstaasa0" timestamp="1692257699"&gt;599&lt;/key&gt;&lt;/foreign-keys&gt;&lt;ref-type name="Journal Article"&gt;17&lt;/ref-type&gt;&lt;contributors&gt;&lt;authors&gt;&lt;author&gt;Dave, Tirth&lt;/author&gt;&lt;author&gt;Athaluri, Sai Anirudh&lt;/author&gt;&lt;author&gt;Singh, Satyam&lt;/author&gt;&lt;/authors&gt;&lt;/contributors&gt;&lt;auth-address&gt;Internal Medicine, Bukovinian State Medical University, Chernivtsi, Ukraine.&amp;#xD;Rangaraya Medical College, Kakinada, Andhra Pradesh, India.&amp;#xD;GSVM Medical College, Kanpur, Uttar Pradesh, India.&lt;/auth-address&gt;&lt;titles&gt;&lt;title&gt;ChatGPT in medicine: an overview of its applications, advantages, limitations, future prospects, and ethical considerations&lt;/title&gt;&lt;secondary-title&gt;Frontiers in artificial intelligence&lt;/secondary-title&gt;&lt;/titles&gt;&lt;periodical&gt;&lt;full-title&gt;Frontiers in artificial intelligence&lt;/full-title&gt;&lt;/periodical&gt;&lt;pages&gt;1169595-1169595&lt;/pages&gt;&lt;volume&gt;6&lt;/volume&gt;&lt;keywords&gt;&lt;keyword&gt;AI&lt;/keyword&gt;&lt;keyword&gt;ChatGPT&lt;/keyword&gt;&lt;keyword&gt;Artificial intelligence&lt;/keyword&gt;&lt;keyword&gt;generative pre-training transformer healthcare&lt;/keyword&gt;&lt;keyword&gt;medicine&lt;/keyword&gt;&lt;keyword&gt;natural language processing&lt;/keyword&gt;&lt;/keywords&gt;&lt;dates&gt;&lt;year&gt;2023&lt;/year&gt;&lt;pub-dates&gt;&lt;date&gt;2023&lt;/date&gt;&lt;/pub-dates&gt;&lt;/dates&gt;&lt;isbn&gt;2624-8212&lt;/isbn&gt;&lt;accession-num&gt;MEDLINE:37215063&lt;/accession-num&gt;&lt;work-type&gt;Journal Article&amp;#xD;Review&lt;/work-type&gt;&lt;urls&gt;&lt;/urls&gt;&lt;electronic-resource-num&gt;10.3389/frai.2023.1169595&lt;/electronic-resource-num&gt;&lt;access-date&gt;2023-05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03591D0" w14:textId="260D03C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ontiers in artificial intelligence</w:t>
            </w:r>
          </w:p>
        </w:tc>
        <w:tc>
          <w:tcPr>
            <w:tcW w:w="341" w:type="pct"/>
            <w:vAlign w:val="center"/>
          </w:tcPr>
          <w:p w14:paraId="722782E5" w14:textId="5C5720A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70D57D14" w14:textId="27539CE3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92C6C10" w14:textId="6CFBF9FE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483A8F22" w14:textId="6C679CBA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, healthcare</w:t>
            </w:r>
          </w:p>
        </w:tc>
        <w:tc>
          <w:tcPr>
            <w:tcW w:w="1025" w:type="pct"/>
            <w:vAlign w:val="center"/>
          </w:tcPr>
          <w:p w14:paraId="0991E5B8" w14:textId="7B47B27C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5EFFC17" w14:textId="2B2B9AD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  <w:p w14:paraId="0CFDA01F" w14:textId="2954897F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45FE7B33" w14:textId="2038424F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3D267991" w14:textId="16B602A2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306DF947" w14:textId="77777777" w:rsidTr="002531EA">
        <w:tc>
          <w:tcPr>
            <w:tcW w:w="637" w:type="pct"/>
            <w:vAlign w:val="center"/>
          </w:tcPr>
          <w:p w14:paraId="481B7553" w14:textId="28160FA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Pars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Parsa&lt;/Author&gt;&lt;Year&gt;2023&lt;/Year&gt;&lt;RecNum&gt;1020&lt;/RecNum&gt;&lt;DisplayText&gt;&lt;style face="superscript"&gt;[52]&lt;/style&gt;&lt;/DisplayText&gt;&lt;record&gt;&lt;rec-number&gt;1020&lt;/rec-number&gt;&lt;foreign-keys&gt;&lt;key app="EN" db-id="f5w5azf2ndxvsjeezw9vzvwzreextstaasa0" timestamp="1692257699"&gt;1020&lt;/key&gt;&lt;/foreign-keys&gt;&lt;ref-type name="Journal Article"&gt;17&lt;/ref-type&gt;&lt;contributors&gt;&lt;authors&gt;&lt;author&gt;Parsa, Ali&lt;/author&gt;&lt;author&gt;Ebrahimzadeh, Mohammad H&lt;/author&gt;&lt;/authors&gt;&lt;/contributors&gt;&lt;auth-address&gt;Orthopedic Research Center, Department of Orthopedic Surgery, Mashhad university of Medical Sciences, Mashhad, Iran.&amp;#xD;American Hip Institute, Chicago, US.&lt;/auth-address&gt;&lt;titles&gt;&lt;title&gt;ChatGPT in Medicine; a Disruptive Innovation or Just One Step Forward?&lt;/title&gt;&lt;secondary-title&gt;The archives of bone and joint surgery&lt;/secondary-title&gt;&lt;/titles&gt;&lt;periodical&gt;&lt;full-title&gt;The archives of bone and joint surgery&lt;/full-title&gt;&lt;/periodical&gt;&lt;pages&gt;225-226&lt;/pages&gt;&lt;volume&gt;11&lt;/volume&gt;&lt;number&gt;4&lt;/number&gt;&lt;dates&gt;&lt;year&gt;2023&lt;/year&gt;&lt;pub-dates&gt;&lt;date&gt;2023&lt;/date&gt;&lt;/pub-dates&gt;&lt;/dates&gt;&lt;isbn&gt;2345-4644&lt;/isbn&gt;&lt;accession-num&gt;MEDLINE:37180295&lt;/accession-num&gt;&lt;work-type&gt;Editorial&lt;/work-type&gt;&lt;urls&gt;&lt;/urls&gt;&lt;electronic-resource-num&gt;10.22038/abjs.2023.22042&lt;/electronic-resource-num&gt;&lt;access-date&gt;2023-05-1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68B1E04" w14:textId="28E4096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 archives of bone and joint surgery</w:t>
            </w:r>
          </w:p>
        </w:tc>
        <w:tc>
          <w:tcPr>
            <w:tcW w:w="341" w:type="pct"/>
            <w:vAlign w:val="center"/>
          </w:tcPr>
          <w:p w14:paraId="120B3E79" w14:textId="4F49572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ran</w:t>
            </w:r>
          </w:p>
        </w:tc>
        <w:tc>
          <w:tcPr>
            <w:tcW w:w="439" w:type="pct"/>
            <w:vAlign w:val="center"/>
          </w:tcPr>
          <w:p w14:paraId="54685237" w14:textId="37572419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126F2E7" w14:textId="09F5005C" w:rsidR="002531EA" w:rsidRPr="0095752B" w:rsidRDefault="00794629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E41697A" w14:textId="0897270D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F2DC6A9" w14:textId="16D23B5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794629">
              <w:rPr>
                <w:rFonts w:asciiTheme="majorBidi" w:eastAsia="DengXian" w:hAnsiTheme="majorBidi" w:cstheme="majorBidi"/>
                <w:sz w:val="22"/>
                <w:szCs w:val="22"/>
              </w:rPr>
              <w:t>F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ilitate writing course syllabi, advice for learning activities, lecture presentation and act as smart assist with student assessment, quiz, and test questions</w:t>
            </w:r>
          </w:p>
          <w:p w14:paraId="7E7833D3" w14:textId="395FBEB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Faculties can create automatic grading and feedback to students</w:t>
            </w:r>
          </w:p>
        </w:tc>
        <w:tc>
          <w:tcPr>
            <w:tcW w:w="802" w:type="pct"/>
            <w:vAlign w:val="center"/>
          </w:tcPr>
          <w:p w14:paraId="0A9ACB9C" w14:textId="4551CAC2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  <w:p w14:paraId="0EB9E7BC" w14:textId="55269C94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646922EE" w14:textId="315CEE16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209F1EF6" w14:textId="77777777" w:rsidTr="002531EA">
        <w:tc>
          <w:tcPr>
            <w:tcW w:w="637" w:type="pct"/>
            <w:vAlign w:val="center"/>
          </w:tcPr>
          <w:p w14:paraId="63C07194" w14:textId="7A44381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audicell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audicella&lt;/Author&gt;&lt;Year&gt;2023&lt;/Year&gt;&lt;RecNum&gt;666&lt;/RecNum&gt;&lt;DisplayText&gt;&lt;style face="superscript"&gt;[53]&lt;/style&gt;&lt;/DisplayText&gt;&lt;record&gt;&lt;rec-number&gt;666&lt;/rec-number&gt;&lt;foreign-keys&gt;&lt;key app="EN" db-id="f5w5azf2ndxvsjeezw9vzvwzreextstaasa0" timestamp="1692257699"&gt;666&lt;/key&gt;&lt;/foreign-keys&gt;&lt;ref-type name="Journal Article"&gt;17&lt;/ref-type&gt;&lt;contributors&gt;&lt;authors&gt;&lt;author&gt;Laudicella, Riccardo&lt;/author&gt;&lt;author&gt;Davidzon, Guido A&lt;/author&gt;&lt;author&gt;Dimos, Nikolaos&lt;/author&gt;&lt;author&gt;Provenzano, Gaetano&lt;/author&gt;&lt;author&gt;Iagaru, Andrei&lt;/author&gt;&lt;author&gt;Bisdas, Sotirios&lt;/author&gt;&lt;/authors&gt;&lt;/contributors&gt;&lt;auth-address&gt;Univ Palermo, Biomed Dept Internal &amp;amp; Specialist Med, Unit Nucl Med, Palermo, Italy&amp;#xD;Stanford Univ, Div Nucl Med &amp;amp; Mol Imaging, Dept Radiol, Stanford, CA USA&amp;#xD;Workable Software Ltd, London, England&amp;#xD;Blockchain Management Sch, Blockchain Technol, Rome, Italy&amp;#xD;UCL, UCL Queen Sq Inst Neurol, Dept Brain Repair &amp;amp; Rehabil, London, England&amp;#xD;Univ Coll Hosp NHS Trust, Natl Hosp Neurol &amp;amp; Neurosurg, Lysholm Dept Neuroradiol, London, England&lt;/auth-address&gt;&lt;titles&gt;&lt;title&gt;ChatGPT in nuclear medicine and radiology: lights and shadows in the AI bionetwork&lt;/title&gt;&lt;secondary-title&gt;CLINICAL AND TRANSLATIONAL IMAGING&lt;/secondary-title&gt;&lt;/titles&gt;&lt;periodical&gt;&lt;full-title&gt;CLINICAL AND TRANSLATIONAL IMAGING&lt;/full-title&gt;&lt;/periodical&gt;&lt;pages&gt;407–411&lt;/pages&gt;&lt;volume&gt;11&lt;/volume&gt;&lt;section&gt;Workable Software Ltd&amp;#xD;Blockchain Management Sch&lt;/section&gt;&lt;keywords&gt;&lt;keyword&gt;Large-language model&lt;/keyword&gt;&lt;keyword&gt;Artifcial intelligence&lt;/keyword&gt;&lt;keyword&gt;LLM&lt;/keyword&gt;&lt;keyword&gt;Neural network&lt;/keyword&gt;&lt;/keywords&gt;&lt;dates&gt;&lt;year&gt;2023&lt;/year&gt;&lt;pub-dates&gt;&lt;date&gt;2023 MAY 25&lt;/date&gt;&lt;/pub-dates&gt;&lt;/dates&gt;&lt;isbn&gt;2281-5872&amp;#xD;2281-7565&lt;/isbn&gt;&lt;accession-num&gt;WOS:000995015300001&lt;/accession-num&gt;&lt;work-type&gt;Editorial Material&amp;#xD;Early Access&lt;/work-type&gt;&lt;urls&gt;&lt;/urls&gt;&lt;custom6&gt;MAY 2023&lt;/custom6&gt;&lt;electronic-resource-num&gt;10.1007/s40336-023-00574-4&lt;/electronic-resource-num&gt;&lt;access-date&gt;2023-06-0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8B9D031" w14:textId="12CE4E41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translational imaging</w:t>
            </w:r>
          </w:p>
        </w:tc>
        <w:tc>
          <w:tcPr>
            <w:tcW w:w="341" w:type="pct"/>
            <w:vAlign w:val="center"/>
          </w:tcPr>
          <w:p w14:paraId="3B74E289" w14:textId="19D7CF7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0E23697B" w14:textId="718F5459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7F9240A3" w14:textId="1E5A952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8C6ACD2" w14:textId="516401B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clear medicine, Radiology</w:t>
            </w:r>
          </w:p>
        </w:tc>
        <w:tc>
          <w:tcPr>
            <w:tcW w:w="1025" w:type="pct"/>
            <w:vAlign w:val="center"/>
          </w:tcPr>
          <w:p w14:paraId="68E0B4A6" w14:textId="6FD7CCE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 efficiency</w:t>
            </w:r>
          </w:p>
        </w:tc>
        <w:tc>
          <w:tcPr>
            <w:tcW w:w="802" w:type="pct"/>
            <w:vAlign w:val="center"/>
          </w:tcPr>
          <w:p w14:paraId="0F7F45A2" w14:textId="4CF4A448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1F44D625" w14:textId="77777777" w:rsidTr="002531EA">
        <w:tc>
          <w:tcPr>
            <w:tcW w:w="637" w:type="pct"/>
            <w:vAlign w:val="center"/>
          </w:tcPr>
          <w:p w14:paraId="62A61F5A" w14:textId="2D7A6AA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rachchig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rachchige&lt;/Author&gt;&lt;Year&gt;2023&lt;/Year&gt;&lt;RecNum&gt;1042&lt;/RecNum&gt;&lt;DisplayText&gt;&lt;style face="superscript"&gt;[54]&lt;/style&gt;&lt;/DisplayText&gt;&lt;record&gt;&lt;rec-number&gt;1042&lt;/rec-number&gt;&lt;foreign-keys&gt;&lt;key app="EN" db-id="f5w5azf2ndxvsjeezw9vzvwzreextstaasa0" timestamp="1692257699"&gt;1042&lt;/key&gt;&lt;/foreign-keys&gt;&lt;ref-type name="Journal Article"&gt;17&lt;/ref-type&gt;&lt;contributors&gt;&lt;authors&gt;&lt;author&gt;Arachchige, Arosh S. Perera Molligoda S&lt;/author&gt;&lt;/authors&gt;&lt;/contributors&gt;&lt;auth-address&gt;Human Univ, Dept Biomed Sci, Milan, Italy&amp;#xD;Ist Clin Human, Dept Radiol, Milan, Italy&lt;/auth-address&gt;&lt;titles&gt;&lt;title&gt;ChatGPT in nuclear medicine and radiology: reply to Laudicella et al&lt;/title&gt;&lt;secondary-title&gt;CLINICAL AND TRANSLATIONAL IMAGING&lt;/secondary-title&gt;&lt;/titles&gt;&lt;periodical&gt;&lt;full-title&gt;CLINICAL AND TRANSLATIONAL IMAGING&lt;/full-title&gt;&lt;/periodical&gt;&lt;pages&gt;505–506&lt;/pages&gt;&lt;volume&gt;11&lt;/volume&gt;&lt;section&gt;Human Univ&lt;/section&gt;&lt;dates&gt;&lt;year&gt;2023&lt;/year&gt;&lt;pub-dates&gt;&lt;date&gt;2023 JUN 29&lt;/date&gt;&lt;/pub-dates&gt;&lt;/dates&gt;&lt;isbn&gt;2281-5872&amp;#xD;2281-7565&lt;/isbn&gt;&lt;accession-num&gt;WOS:001024069500001&lt;/accession-num&gt;&lt;work-type&gt;Letter&amp;#xD;Early Access&lt;/work-type&gt;&lt;urls&gt;&lt;/urls&gt;&lt;custom6&gt;JUN 2023&lt;/custom6&gt;&lt;electronic-resource-num&gt;10.1007/s40336-023-00579-z&lt;/electronic-resource-num&gt;&lt;access-date&gt;2023-07-2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73059B6" w14:textId="0BED964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translational imaging</w:t>
            </w:r>
          </w:p>
        </w:tc>
        <w:tc>
          <w:tcPr>
            <w:tcW w:w="341" w:type="pct"/>
            <w:vAlign w:val="center"/>
          </w:tcPr>
          <w:p w14:paraId="04EE5EA2" w14:textId="6F699AC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47B11337" w14:textId="172A2971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6F3AFED1" w14:textId="2CBDBF2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54E8FF6" w14:textId="065A9F0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clear medicine</w:t>
            </w:r>
          </w:p>
        </w:tc>
        <w:tc>
          <w:tcPr>
            <w:tcW w:w="1025" w:type="pct"/>
            <w:vAlign w:val="center"/>
          </w:tcPr>
          <w:p w14:paraId="22F1F7A6" w14:textId="14B4A66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Efficiency in Manuscript Outlining</w:t>
            </w:r>
          </w:p>
          <w:p w14:paraId="71F5A9C1" w14:textId="37B661E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Potential in Test Development</w:t>
            </w:r>
          </w:p>
        </w:tc>
        <w:tc>
          <w:tcPr>
            <w:tcW w:w="802" w:type="pct"/>
            <w:vAlign w:val="center"/>
          </w:tcPr>
          <w:p w14:paraId="787E45B3" w14:textId="364E721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consistency</w:t>
            </w:r>
          </w:p>
        </w:tc>
      </w:tr>
      <w:tr w:rsidR="002531EA" w:rsidRPr="0095752B" w14:paraId="134CBC2D" w14:textId="77777777" w:rsidTr="002531EA">
        <w:tc>
          <w:tcPr>
            <w:tcW w:w="637" w:type="pct"/>
            <w:vAlign w:val="center"/>
          </w:tcPr>
          <w:p w14:paraId="1A3786DF" w14:textId="51AA3BC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Ra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Ray&lt;/Author&gt;&lt;Year&gt;2023&lt;/Year&gt;&lt;RecNum&gt;2520&lt;/RecNum&gt;&lt;DisplayText&gt;&lt;style face="superscript"&gt;[55]&lt;/style&gt;&lt;/DisplayText&gt;&lt;record&gt;&lt;rec-number&gt;2520&lt;/rec-number&gt;&lt;foreign-keys&gt;&lt;key app="EN" db-id="f5w5azf2ndxvsjeezw9vzvwzreextstaasa0" timestamp="1692257828"&gt;2520&lt;/key&gt;&lt;/foreign-keys&gt;&lt;ref-type name="Journal Article"&gt;17&lt;/ref-type&gt;&lt;contributors&gt;&lt;authors&gt;&lt;author&gt;Ray, Partha Pratim&lt;/author&gt;&lt;author&gt;Majumder, Poulami&lt;/author&gt;&lt;/authors&gt;&lt;/contributors&gt;&lt;auth-address&gt;P.P. Ray, Sikkim University, Gangtok, India&lt;/auth-address&gt;&lt;titles&gt;&lt;title&gt;ChatGPT in Radiology: A Deeper Look Into its Limitations and Potential Pathways for Improvement&lt;/title&gt;&lt;secondary-title&gt;Canadian Association of Radiologists Journal&lt;/secondary-title&gt;&lt;/titles&gt;&lt;periodical&gt;&lt;full-title&gt;Canadian Association of Radiologists Journal&lt;/full-title&gt;&lt;/periodical&gt;&lt;section&gt;084653712311776&lt;/section&gt;&lt;keywords&gt;&lt;keyword&gt;radiology&lt;/keyword&gt;&lt;/keywords&gt;&lt;dates&gt;&lt;year&gt;2023&lt;/year&gt;&lt;/dates&gt;&lt;isbn&gt;0846-5371&amp;#xD;1488-2361&lt;/isbn&gt;&lt;work-type&gt;Article in Press&lt;/work-type&gt;&lt;urls&gt;&lt;related-urls&gt;&lt;url&gt;http://www.embase.j.yyttgd.top/search/results?subaction=viewrecord&amp;amp;id=L2023209146&amp;amp;from=export&lt;/url&gt;&lt;url&gt;http://dx.doi.org/10.1177/08465371231177674&lt;/url&gt;&lt;/related-urls&gt;&lt;/urls&gt;&lt;custom5&gt;37171079&lt;/custom5&gt;&lt;electronic-resource-num&gt;10.1177/08465371231177674&lt;/electronic-resource-num&gt;&lt;remote-database-name&gt;Embase&amp;#xD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5F15261" w14:textId="524EC79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Canadian association of </w:t>
            </w: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ists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journal</w:t>
            </w:r>
          </w:p>
        </w:tc>
        <w:tc>
          <w:tcPr>
            <w:tcW w:w="341" w:type="pct"/>
            <w:vAlign w:val="center"/>
          </w:tcPr>
          <w:p w14:paraId="55F2335F" w14:textId="0B31503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47A99F13" w14:textId="34C8476E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1487464" w14:textId="46AD8AD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3A60E05" w14:textId="0AB35E4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7474D305" w14:textId="29C1D5B2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0D054A9" w14:textId="0C2FDB71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202045ED" w14:textId="77777777" w:rsidTr="002531EA">
        <w:tc>
          <w:tcPr>
            <w:tcW w:w="637" w:type="pct"/>
            <w:vAlign w:val="center"/>
          </w:tcPr>
          <w:p w14:paraId="61872152" w14:textId="374C420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hattachary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aGF0dGFjaGFyeWE8L0F1dGhvcj48WWVhcj4yMDIzPC9Z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aGF0dGFjaGFyeWE8L0F1dGhvcj48WWVhcj4yMDIzPC9Z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32E3ACF" w14:textId="0A09784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n journal of surgery</w:t>
            </w:r>
          </w:p>
        </w:tc>
        <w:tc>
          <w:tcPr>
            <w:tcW w:w="341" w:type="pct"/>
            <w:vAlign w:val="center"/>
          </w:tcPr>
          <w:p w14:paraId="6F92C859" w14:textId="12D3E6B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6D1D0487" w14:textId="174CDC70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0D43952C" w14:textId="2BB8319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4BE82A3" w14:textId="5452B80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urgical</w:t>
            </w:r>
          </w:p>
        </w:tc>
        <w:tc>
          <w:tcPr>
            <w:tcW w:w="1025" w:type="pct"/>
            <w:vAlign w:val="center"/>
          </w:tcPr>
          <w:p w14:paraId="211820D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Helping with clinical decision-making</w:t>
            </w:r>
          </w:p>
          <w:p w14:paraId="35AFE29E" w14:textId="299A04B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Analyzing patient data</w:t>
            </w:r>
          </w:p>
          <w:p w14:paraId="3795A86E" w14:textId="066B541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vise on the individualized management of postoperative pain and other symptoms</w:t>
            </w:r>
          </w:p>
          <w:p w14:paraId="4BA69642" w14:textId="6594B7C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Suggest the most appropriate anesthetic or dose for surgical interventions</w:t>
            </w:r>
          </w:p>
        </w:tc>
        <w:tc>
          <w:tcPr>
            <w:tcW w:w="802" w:type="pct"/>
            <w:vAlign w:val="center"/>
          </w:tcPr>
          <w:p w14:paraId="50DF4328" w14:textId="40DDDE43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451721A4" w14:textId="77777777" w:rsidTr="002531EA">
        <w:tc>
          <w:tcPr>
            <w:tcW w:w="637" w:type="pct"/>
            <w:vAlign w:val="center"/>
          </w:tcPr>
          <w:p w14:paraId="270DAE36" w14:textId="6BC5AD8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houdhar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houdhary&lt;/Author&gt;&lt;Year&gt;2023&lt;/Year&gt;&lt;RecNum&gt;904&lt;/RecNum&gt;&lt;DisplayText&gt;&lt;style face="superscript"&gt;[57]&lt;/style&gt;&lt;/DisplayText&gt;&lt;record&gt;&lt;rec-number&gt;904&lt;/rec-number&gt;&lt;foreign-keys&gt;&lt;key app="EN" db-id="f5w5azf2ndxvsjeezw9vzvwzreextstaasa0" timestamp="1692257699"&gt;904&lt;/key&gt;&lt;/foreign-keys&gt;&lt;ref-type name="Journal Article"&gt;17&lt;/ref-type&gt;&lt;contributors&gt;&lt;authors&gt;&lt;author&gt;Choudhary, Om Prakash&lt;/author&gt;&lt;author&gt;Priyanka&lt;/author&gt;&lt;/authors&gt;&lt;/contributors&gt;&lt;auth-address&gt;Department of Veterinary Anatomy, College of Veterinary Science, Guru Angad Dev Veterinary and Animal Sciences University (GADVASU), Rampura Phul, Bathinda, 151103, Punjab, India. Electronic address: dr.om.choudhary@gmail.com.&amp;#xD;Department of Veterinary Microbiology, College of Veterinary Science, Guru Angad Dev Veterinary and Animal Sciences University (GADVASU), Rampura Phul, Bathinda, 151103, Punjab, India.&lt;/auth-address&gt;&lt;titles&gt;&lt;title&gt;ChatGPT in travel medicine: A friend or foe?&lt;/title&gt;&lt;secondary-title&gt;Travel medicine and infectious disease&lt;/secondary-title&gt;&lt;/titles&gt;&lt;periodical&gt;&lt;full-title&gt;Travel medicine and infectious disease&lt;/full-title&gt;&lt;/periodical&gt;&lt;pages&gt;102615-102615&lt;/pages&gt;&lt;volume&gt;54&lt;/volume&gt;&lt;keywords&gt;&lt;keyword&gt;Artificial intelligence&lt;/keyword&gt;&lt;keyword&gt;ChatGPT&lt;/keyword&gt;&lt;keyword&gt;Pandemic&lt;/keyword&gt;&lt;keyword&gt;Travel medicine&lt;/keyword&gt;&lt;keyword&gt;Traveling&lt;/keyword&gt;&lt;keyword&gt;Vaccination&lt;/keyword&gt;&lt;/keywords&gt;&lt;dates&gt;&lt;year&gt;2023&lt;/year&gt;&lt;pub-dates&gt;&lt;date&gt;2023 (Epub 2023 Jul 01)&lt;/date&gt;&lt;/pub-dates&gt;&lt;/dates&gt;&lt;isbn&gt;1873-0442&lt;/isbn&gt;&lt;accession-num&gt;MEDLINE:37399881&lt;/accession-num&gt;&lt;work-type&gt;Letter&lt;/work-type&gt;&lt;urls&gt;&lt;/urls&gt;&lt;electronic-resource-num&gt;10.1016/j.tmaid.2023.102615&lt;/electronic-resource-num&gt;&lt;access-date&gt;2023-07-0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B1AD7D8" w14:textId="6375851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ravel medicine and infectious disease</w:t>
            </w:r>
          </w:p>
        </w:tc>
        <w:tc>
          <w:tcPr>
            <w:tcW w:w="341" w:type="pct"/>
            <w:vAlign w:val="center"/>
          </w:tcPr>
          <w:p w14:paraId="6FD7394F" w14:textId="2E7EA90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2EBE7340" w14:textId="43DB518E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B583923" w14:textId="76FCD97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294DA37" w14:textId="23869CE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ravel medicine</w:t>
            </w:r>
          </w:p>
        </w:tc>
        <w:tc>
          <w:tcPr>
            <w:tcW w:w="1025" w:type="pct"/>
            <w:vAlign w:val="center"/>
          </w:tcPr>
          <w:p w14:paraId="27E27408" w14:textId="29C76D7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real-time information on disease outbreaks and health risks in various destinations.</w:t>
            </w:r>
          </w:p>
          <w:p w14:paraId="03845C68" w14:textId="06CE647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fer guidance on staying healthy during a trip</w:t>
            </w:r>
          </w:p>
        </w:tc>
        <w:tc>
          <w:tcPr>
            <w:tcW w:w="802" w:type="pct"/>
            <w:vAlign w:val="center"/>
          </w:tcPr>
          <w:p w14:paraId="07D9AEE4" w14:textId="7084227E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accuracy</w:t>
            </w:r>
          </w:p>
        </w:tc>
      </w:tr>
      <w:tr w:rsidR="002531EA" w:rsidRPr="0095752B" w14:paraId="400690AB" w14:textId="77777777" w:rsidTr="002531EA">
        <w:tc>
          <w:tcPr>
            <w:tcW w:w="637" w:type="pct"/>
            <w:vAlign w:val="center"/>
          </w:tcPr>
          <w:p w14:paraId="1DABBF1E" w14:textId="387ECEB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uma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umar&lt;/Author&gt;&lt;Year&gt;2023&lt;/Year&gt;&lt;RecNum&gt;816&lt;/RecNum&gt;&lt;DisplayText&gt;&lt;style face="superscript"&gt;[58]&lt;/style&gt;&lt;/DisplayText&gt;&lt;record&gt;&lt;rec-number&gt;816&lt;/rec-number&gt;&lt;foreign-keys&gt;&lt;key app="EN" db-id="f5w5azf2ndxvsjeezw9vzvwzreextstaasa0" timestamp="1692257699"&gt;816&lt;/key&gt;&lt;/foreign-keys&gt;&lt;ref-type name="Journal Article"&gt;17&lt;/ref-type&gt;&lt;contributors&gt;&lt;authors&gt;&lt;author&gt;Humar, Pooja&lt;/author&gt;&lt;author&gt;Asaad, Malke&lt;/author&gt;&lt;author&gt;Bengur, Fuat Baris&lt;/author&gt;&lt;author&gt;Nguyen, Vu&lt;/author&gt;&lt;/authors&gt;&lt;/contributors&gt;&lt;auth-address&gt;Univ Pittsburgh, Sch Med, Pittsburgh, PA USA&amp;#xD;Univ Pittsburgh, Med Ctr, Pittsburgh, PA USA&amp;#xD;Univ Pittsburgh, Dept Plast Surg, Pittsburgh, PA USA&amp;#xD;Univ Pittsburgh, Dept Plast Surg, Med Ctr, Scaife Hall,3550 Terrace St,Suite 6B, Pittsburgh, PA 15261 USA&lt;/auth-address&gt;&lt;titles&gt;&lt;title&gt;ChatGPT Is Equivalent to First-Year Plastic Surgery Residents: Evaluation of ChatGPT on the Plastic Surgery In-service Examination&lt;/title&gt;&lt;secondary-title&gt;AESTHETIC SURGERY JOURNAL&lt;/secondary-title&gt;&lt;/titles&gt;&lt;periodical&gt;&lt;full-title&gt;AESTHETIC SURGERY JOURNAL&lt;/full-title&gt;&lt;/periodical&gt;&lt;pages&gt;NP1085–NP1089&lt;/pages&gt;&lt;volume&gt;43&lt;/volume&gt;&lt;number&gt;12&lt;/number&gt;&lt;dates&gt;&lt;year&gt;2023&lt;/year&gt;&lt;pub-dates&gt;&lt;date&gt;2023 MAY 4&lt;/date&gt;&lt;/pub-dates&gt;&lt;/dates&gt;&lt;isbn&gt;1090-820X&amp;#xD;1527-330X&lt;/isbn&gt;&lt;accession-num&gt;WOS:000994284000001&lt;/accession-num&gt;&lt;work-type&gt;Article&amp;#xD;Early Access&lt;/work-type&gt;&lt;urls&gt;&lt;/urls&gt;&lt;custom6&gt;MAY 2023&lt;/custom6&gt;&lt;electronic-resource-num&gt;10.1093/asj/sjad130&lt;/electronic-resource-num&gt;&lt;access-date&gt;2023-06-1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AC1665F" w14:textId="5EFF14E8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surgery journal</w:t>
            </w:r>
          </w:p>
        </w:tc>
        <w:tc>
          <w:tcPr>
            <w:tcW w:w="341" w:type="pct"/>
            <w:vAlign w:val="center"/>
          </w:tcPr>
          <w:p w14:paraId="288129E6" w14:textId="01A129C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E3118CB" w14:textId="4E0ED24F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3C912573" w14:textId="0836772B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B92C89A" w14:textId="7E3D941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stic</w:t>
            </w:r>
          </w:p>
          <w:p w14:paraId="27567070" w14:textId="592689F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urgery</w:t>
            </w:r>
          </w:p>
        </w:tc>
        <w:tc>
          <w:tcPr>
            <w:tcW w:w="1025" w:type="pct"/>
            <w:vAlign w:val="center"/>
          </w:tcPr>
          <w:p w14:paraId="3A24535A" w14:textId="2302465C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AF9F0FB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1E9E754B" w14:textId="60322F10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0C2A2986" w14:textId="77777777" w:rsidTr="002531EA">
        <w:tc>
          <w:tcPr>
            <w:tcW w:w="637" w:type="pct"/>
            <w:vAlign w:val="center"/>
          </w:tcPr>
          <w:p w14:paraId="17490E0C" w14:textId="0855708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e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eo&lt;/Author&gt;&lt;Year&gt;2023&lt;/Year&gt;&lt;RecNum&gt;814&lt;/RecNum&gt;&lt;DisplayText&gt;&lt;style face="superscript"&gt;[59]&lt;/style&gt;&lt;/DisplayText&gt;&lt;record&gt;&lt;rec-number&gt;814&lt;/rec-number&gt;&lt;foreign-keys&gt;&lt;key app="EN" db-id="f5w5azf2ndxvsjeezw9vzvwzreextstaasa0" timestamp="1692257699"&gt;814&lt;/key&gt;&lt;/foreign-keys&gt;&lt;ref-type name="Journal Article"&gt;17&lt;/ref-type&gt;&lt;contributors&gt;&lt;authors&gt;&lt;author&gt;Meo, Sultan Ayoub&lt;/author&gt;&lt;author&gt;Al-Masri, Abeer A&lt;/author&gt;&lt;author&gt;Alotaibi, Metib&lt;/author&gt;&lt;author&gt;Meo, Muhammad Zain Sultan&lt;/author&gt;&lt;author&gt;Meo, Muhammad Omair Sultan&lt;/author&gt;&lt;/authors&gt;&lt;/contributors&gt;&lt;auth-address&gt;King Saud Univ, Coll Med, Dept Physiol, Riyadh 11461, Saudi Arabia&amp;#xD;King Saud Univ, Univ Diabet Unit, Coll Med, Dept Med, Riyadh 11461, Saudi Arabia&amp;#xD;Alfaisal Univ, Coll Med, Riyadh 11533, Saudi Arabia&lt;/auth-address&gt;&lt;titles&gt;&lt;title&gt;ChatGPT Knowledge Evaluation in Basic and Clinical Medical Sciences: Multiple Choice Question Examination-Based Performance&lt;/title&gt;&lt;secondary-title&gt;HEALTHCARE&lt;/secondary-title&gt;&lt;/titles&gt;&lt;periodical&gt;&lt;full-title&gt;HEALTHCARE&lt;/full-title&gt;&lt;/periodical&gt;&lt;pages&gt;2046&lt;/pages&gt;&lt;volume&gt;11&lt;/volume&gt;&lt;number&gt;14&lt;/number&gt;&lt;keywords&gt;&lt;keyword&gt;ChatGPT&lt;/keyword&gt;&lt;keyword&gt;intellect level&lt;/keyword&gt;&lt;keyword&gt;knowledge&lt;/keyword&gt;&lt;keyword&gt;medical education&lt;/keyword&gt;&lt;/keywords&gt;&lt;dates&gt;&lt;year&gt;2023&lt;/year&gt;&lt;pub-dates&gt;&lt;date&gt;2023 JUL&lt;/date&gt;&lt;/pub-dates&gt;&lt;/dates&gt;&lt;isbn&gt;2227-9032&lt;/isbn&gt;&lt;accession-num&gt;WOS:001038653300001&lt;/accession-num&gt;&lt;work-type&gt;Article&lt;/work-type&gt;&lt;urls&gt;&lt;/urls&gt;&lt;custom7&gt;2046&lt;/custom7&gt;&lt;electronic-resource-num&gt;10.3390/healthcare11142046&lt;/electronic-resource-num&gt;&lt;access-date&gt;2023-08-0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5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3FD222D" w14:textId="1FC325FA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althcare</w:t>
            </w:r>
          </w:p>
        </w:tc>
        <w:tc>
          <w:tcPr>
            <w:tcW w:w="341" w:type="pct"/>
            <w:vAlign w:val="center"/>
          </w:tcPr>
          <w:p w14:paraId="51150D29" w14:textId="0DF7DC9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udi Arabia</w:t>
            </w:r>
          </w:p>
        </w:tc>
        <w:tc>
          <w:tcPr>
            <w:tcW w:w="439" w:type="pct"/>
            <w:vAlign w:val="center"/>
          </w:tcPr>
          <w:p w14:paraId="2FA6BEA1" w14:textId="2305157E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2AEBED13" w14:textId="119076E3" w:rsidR="002531EA" w:rsidRPr="0095752B" w:rsidRDefault="00B45AC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7F2A96D" w14:textId="2951F5C4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9D751C2" w14:textId="4E46066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nhance scientific knowledge, </w:t>
            </w:r>
            <w:proofErr w:type="gramStart"/>
            <w:r w:rsidR="00B45AC5">
              <w:rPr>
                <w:rFonts w:asciiTheme="majorBidi" w:eastAsia="DengXian" w:hAnsiTheme="majorBidi" w:cstheme="majorBidi"/>
                <w:sz w:val="22"/>
                <w:szCs w:val="22"/>
              </w:rPr>
              <w:t>G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erate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an essay, and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explanations</w:t>
            </w:r>
          </w:p>
          <w:p w14:paraId="735A84EC" w14:textId="55BD348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swer questions, provide explanations, offer suggestions, create conversational 1dialogues and assist with multiple tasks</w:t>
            </w:r>
          </w:p>
        </w:tc>
        <w:tc>
          <w:tcPr>
            <w:tcW w:w="802" w:type="pct"/>
            <w:vAlign w:val="center"/>
          </w:tcPr>
          <w:p w14:paraId="72AA5921" w14:textId="484E1879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867400C" w14:textId="77777777" w:rsidTr="002531EA">
        <w:tc>
          <w:tcPr>
            <w:tcW w:w="637" w:type="pct"/>
            <w:vAlign w:val="center"/>
          </w:tcPr>
          <w:p w14:paraId="4458523C" w14:textId="13F5264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MaTwvQXV0aG9yPjxZZWFyPjIwMjM8L1llYXI+PFJlY051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MaTwvQXV0aG9yPjxZZWFyPjIwMjM8L1llYXI+PFJlY051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99D734A" w14:textId="258B273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 journal of obstetrics and gynecology</w:t>
            </w:r>
          </w:p>
        </w:tc>
        <w:tc>
          <w:tcPr>
            <w:tcW w:w="341" w:type="pct"/>
            <w:vAlign w:val="center"/>
          </w:tcPr>
          <w:p w14:paraId="385CB33A" w14:textId="666BF3C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ingapore</w:t>
            </w:r>
          </w:p>
        </w:tc>
        <w:tc>
          <w:tcPr>
            <w:tcW w:w="439" w:type="pct"/>
            <w:vAlign w:val="center"/>
          </w:tcPr>
          <w:p w14:paraId="57548DA3" w14:textId="41AA4AD5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61CA90B0" w14:textId="0FF0E3A1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31D8E0C" w14:textId="1BEBC244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stetrics and gynecology</w:t>
            </w:r>
          </w:p>
        </w:tc>
        <w:tc>
          <w:tcPr>
            <w:tcW w:w="1025" w:type="pct"/>
            <w:vAlign w:val="center"/>
          </w:tcPr>
          <w:p w14:paraId="0FDF4199" w14:textId="7001CBD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 efficiency</w:t>
            </w:r>
          </w:p>
        </w:tc>
        <w:tc>
          <w:tcPr>
            <w:tcW w:w="802" w:type="pct"/>
            <w:vAlign w:val="center"/>
          </w:tcPr>
          <w:p w14:paraId="02E438E4" w14:textId="770DC39A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2FCF84A" w14:textId="77777777" w:rsidTr="002531EA">
        <w:tc>
          <w:tcPr>
            <w:tcW w:w="637" w:type="pct"/>
            <w:vAlign w:val="center"/>
          </w:tcPr>
          <w:p w14:paraId="3DA6E774" w14:textId="0A4D1CB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bakw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NYmFrd2U8L0F1dGhvcj48WWVhcj4yMDIzPC9ZZWFyPjxS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NYmFrd2U8L0F1dGhvcj48WWVhcj4yMDIzPC9ZZWFyPjxS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49A5267" w14:textId="3077715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OS digital health</w:t>
            </w:r>
          </w:p>
        </w:tc>
        <w:tc>
          <w:tcPr>
            <w:tcW w:w="341" w:type="pct"/>
            <w:vAlign w:val="center"/>
          </w:tcPr>
          <w:p w14:paraId="4F580E29" w14:textId="7143368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0242572" w14:textId="19C2457D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5BD4522" w14:textId="4304E684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911DE1A" w14:textId="6615EF7E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D826EDC" w14:textId="72919B0C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FE3D8B2" w14:textId="51EECC0E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32832CD0" w14:textId="77777777" w:rsidTr="002531EA">
        <w:tc>
          <w:tcPr>
            <w:tcW w:w="637" w:type="pct"/>
            <w:vAlign w:val="center"/>
          </w:tcPr>
          <w:p w14:paraId="6B9D3BD2" w14:textId="44E8F70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Ozterme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Oztermeli&lt;/Author&gt;&lt;Year&gt;2023&lt;/Year&gt;&lt;RecNum&gt;926&lt;/RecNum&gt;&lt;DisplayText&gt;&lt;style face="superscript"&gt;[62]&lt;/style&gt;&lt;/DisplayText&gt;&lt;record&gt;&lt;rec-number&gt;926&lt;/rec-number&gt;&lt;foreign-keys&gt;&lt;key app="EN" db-id="f5w5azf2ndxvsjeezw9vzvwzreextstaasa0" timestamp="1692257699"&gt;926&lt;/key&gt;&lt;/foreign-keys&gt;&lt;ref-type name="Journal Article"&gt;17&lt;/ref-type&gt;&lt;contributors&gt;&lt;authors&gt;&lt;author&gt;Oztermeli, Ayse Dilara&lt;/author&gt;&lt;author&gt;Oztermeli, Ahmet&lt;/author&gt;&lt;/authors&gt;&lt;/contributors&gt;&lt;auth-address&gt;Emergency Medicine Department, Gebze Fatih State Hospital, Kocaeli, Turkey.&amp;#xD;Orthopaedics and Traumatology Department, Gebze Fatih State Hospital, Kocaeli, Turkey.&lt;/auth-address&gt;&lt;titles&gt;&lt;title&gt;ChatGPT performance in the medical specialty exam: An observational study&lt;/title&gt;&lt;secondary-title&gt;Medicine&lt;/secondary-title&gt;&lt;/titles&gt;&lt;periodical&gt;&lt;full-title&gt;Medicine&lt;/full-title&gt;&lt;/periodical&gt;&lt;pages&gt;e34673-e34673&lt;/pages&gt;&lt;volume&gt;102&lt;/volume&gt;&lt;number&gt;32&lt;/number&gt;&lt;keywords&gt;&lt;keyword&gt;artificial doctor&lt;/keyword&gt;&lt;keyword&gt;Artificial intelligence&lt;/keyword&gt;&lt;keyword&gt;medical education&lt;/keyword&gt;&lt;keyword&gt;online health service&lt;/keyword&gt;&lt;/keywords&gt;&lt;dates&gt;&lt;year&gt;2023&lt;/year&gt;&lt;pub-dates&gt;&lt;date&gt;2023 Aug 11&lt;/date&gt;&lt;/pub-dates&gt;&lt;/dates&gt;&lt;isbn&gt;1536-5964&lt;/isbn&gt;&lt;accession-num&gt;MEDLINE:37565917&lt;/accession-num&gt;&lt;work-type&gt;Observational Study&amp;#xD;Journal Article&lt;/work-type&gt;&lt;urls&gt;&lt;/urls&gt;&lt;electronic-resource-num&gt;10.1097/MD.0000000000034673&lt;/electronic-resource-num&gt;&lt;access-date&gt;2023-08-1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CC0148C" w14:textId="655A533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dicine</w:t>
            </w:r>
          </w:p>
        </w:tc>
        <w:tc>
          <w:tcPr>
            <w:tcW w:w="341" w:type="pct"/>
            <w:vAlign w:val="center"/>
          </w:tcPr>
          <w:p w14:paraId="6FE13060" w14:textId="5536502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urkey</w:t>
            </w:r>
          </w:p>
        </w:tc>
        <w:tc>
          <w:tcPr>
            <w:tcW w:w="439" w:type="pct"/>
            <w:vAlign w:val="center"/>
          </w:tcPr>
          <w:p w14:paraId="2D09B3E9" w14:textId="7EBCB0AE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servational study</w:t>
            </w:r>
          </w:p>
        </w:tc>
        <w:tc>
          <w:tcPr>
            <w:tcW w:w="536" w:type="pct"/>
            <w:vAlign w:val="center"/>
          </w:tcPr>
          <w:p w14:paraId="6847ADCF" w14:textId="6672FD07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20E3D8EF" w14:textId="56F6193D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F02FE56" w14:textId="1965FCD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e the workload of doctors</w:t>
            </w:r>
          </w:p>
          <w:p w14:paraId="00E3DC1F" w14:textId="10D58D3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with the effective use of the workforce</w:t>
            </w:r>
          </w:p>
          <w:p w14:paraId="60061087" w14:textId="272118A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leviating the workload of health professionals</w:t>
            </w:r>
          </w:p>
        </w:tc>
        <w:tc>
          <w:tcPr>
            <w:tcW w:w="802" w:type="pct"/>
            <w:vAlign w:val="center"/>
          </w:tcPr>
          <w:p w14:paraId="63B504BA" w14:textId="3A3318FE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4C1CD17F" w14:textId="77777777" w:rsidTr="002531EA">
        <w:tc>
          <w:tcPr>
            <w:tcW w:w="637" w:type="pct"/>
            <w:vAlign w:val="center"/>
          </w:tcPr>
          <w:p w14:paraId="27179834" w14:textId="66C40CF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eebel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Deebel&lt;/Author&gt;&lt;Year&gt;2023&lt;/Year&gt;&lt;RecNum&gt;3528&lt;/RecNum&gt;&lt;DisplayText&gt;&lt;style face="superscript"&gt;[63]&lt;/style&gt;&lt;/DisplayText&gt;&lt;record&gt;&lt;rec-number&gt;3528&lt;/rec-number&gt;&lt;foreign-keys&gt;&lt;key app="EN" db-id="f5w5azf2ndxvsjeezw9vzvwzreextstaasa0" timestamp="1692258279"&gt;3528&lt;/key&gt;&lt;/foreign-keys&gt;&lt;ref-type name="Journal Article"&gt;17&lt;/ref-type&gt;&lt;contributors&gt;&lt;authors&gt;&lt;author&gt;Deebel, Nicholas A&lt;/author&gt;&lt;author&gt;Terlecki, Ryan&lt;/author&gt;&lt;/authors&gt;&lt;/contributors&gt;&lt;auth-address&gt;Department of Urology, Wake Forest University School of Medicine, Winston-Salem, NC. Electronic address: ndeebel@wakehealth.edu.&amp;#xD;Department of Urology, Wake Forest University School of Medicine, Winston-Salem, NC. Electronic address: rterlecki@wakehealth.edu.&lt;/auth-address&gt;&lt;titles&gt;&lt;title&gt;ChatGPT Performance on the American Urological Association Self-assessment Study Program and the Potential Influence of Artificial Intelligence in Urologic Training&lt;/title&gt;&lt;secondary-title&gt;Urology&lt;/secondary-title&gt;&lt;/titles&gt;&lt;periodical&gt;&lt;full-title&gt;Urology&lt;/full-title&gt;&lt;/periodical&gt;&lt;pages&gt;29-33&lt;/pages&gt;&lt;volume&gt;177&lt;/volume&gt;&lt;edition&gt;2023/05/21&lt;/edition&gt;&lt;keywords&gt;&lt;keyword&gt;Humans&lt;/keyword&gt;&lt;keyword&gt;Artificial intelligence&lt;/keyword&gt;&lt;keyword&gt;Self-Assessment&lt;/keyword&gt;&lt;keyword&gt;Urologic Diseases&lt;/keyword&gt;&lt;keyword&gt;Urology&lt;/keyword&gt;&lt;keyword&gt;Educational Status interest&lt;/keyword&gt;&lt;/keywords&gt;&lt;dates&gt;&lt;year&gt;2023&lt;/year&gt;&lt;pub-dates&gt;&lt;date&gt;Jul&lt;/date&gt;&lt;/pub-dates&gt;&lt;/dates&gt;&lt;isbn&gt;0090-4295&lt;/isbn&gt;&lt;accession-num&gt;37209880&lt;/accession-num&gt;&lt;urls&gt;&lt;/urls&gt;&lt;electronic-resource-num&gt;10.1016/j.urology.2023.05.010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2FD7786" w14:textId="3F3D905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ogy</w:t>
            </w:r>
          </w:p>
        </w:tc>
        <w:tc>
          <w:tcPr>
            <w:tcW w:w="341" w:type="pct"/>
            <w:vAlign w:val="center"/>
          </w:tcPr>
          <w:p w14:paraId="60DF31E9" w14:textId="37D7E27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D8A9680" w14:textId="3D5701BB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78BCAB0D" w14:textId="6D5B5BF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8FB09FB" w14:textId="64E4269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ogy</w:t>
            </w:r>
          </w:p>
        </w:tc>
        <w:tc>
          <w:tcPr>
            <w:tcW w:w="1025" w:type="pct"/>
            <w:vAlign w:val="center"/>
          </w:tcPr>
          <w:p w14:paraId="51BAD08D" w14:textId="5552AE53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6DFA07F" w14:textId="1BAC7F25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13A6B325" w14:textId="77777777" w:rsidTr="002531EA">
        <w:tc>
          <w:tcPr>
            <w:tcW w:w="637" w:type="pct"/>
            <w:vAlign w:val="center"/>
          </w:tcPr>
          <w:p w14:paraId="0174E086" w14:textId="74E4B6D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h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han&lt;/Author&gt;&lt;Year&gt;2023&lt;/Year&gt;&lt;RecNum&gt;881&lt;/RecNum&gt;&lt;DisplayText&gt;&lt;style face="superscript"&gt;[64]&lt;/style&gt;&lt;/DisplayText&gt;&lt;record&gt;&lt;rec-number&gt;881&lt;/rec-number&gt;&lt;foreign-keys&gt;&lt;key app="EN" db-id="f5w5azf2ndxvsjeezw9vzvwzreextstaasa0" timestamp="1692257699"&gt;881&lt;/key&gt;&lt;/foreign-keys&gt;&lt;ref-type name="Journal Article"&gt;17&lt;/ref-type&gt;&lt;contributors&gt;&lt;authors&gt;&lt;author&gt;Khan, Rehan Ahmed&lt;/author&gt;&lt;author&gt;Jawaid, Masood&lt;/author&gt;&lt;author&gt;Khan, Aymen Rehan&lt;/author&gt;&lt;author&gt;Sajjad, Madiha&lt;/author&gt;&lt;/authors&gt;&lt;/contributors&gt;&lt;auth-address&gt;Riphah Int Univ, Riphah Inst Assessment, Islamic Int Med Coll, Islamabad, Pakistan&amp;#xD;Riphah Int Univ, Islamic Int Med Coll, Surg, Islamabad, Pakistan&amp;#xD;PharmEvo Pvt Ltd, Med Affairs, Karachi, Pakistan&amp;#xD;Fdn Univ, Dept English, Rawalpindi, Pakistan&amp;#xD;Riphah Int Univ, Islamic Int Med Coll, Pathol, Islamabad, Pakistan&lt;/auth-address&gt;&lt;titles&gt;&lt;title&gt;ChatGPT- Reshaping medical education and clinical management&lt;/title&gt;&lt;secondary-title&gt;PAKISTAN JOURNAL OF MEDICAL SCIENCES&lt;/secondary-title&gt;&lt;/titles&gt;&lt;periodical&gt;&lt;full-title&gt;PAKISTAN JOURNAL OF MEDICAL SCIENCES&lt;/full-title&gt;&lt;/periodical&gt;&lt;pages&gt;605-607&lt;/pages&gt;&lt;volume&gt;39&lt;/volume&gt;&lt;number&gt;2&lt;/number&gt;&lt;section&gt;Riphah Int Univ&amp;#xD;PharmEvo Pvt Ltd&amp;#xD;Fdn Univ&lt;/section&gt;&lt;keywords&gt;&lt;keyword&gt;Artificial intelligence&lt;/keyword&gt;&lt;keyword&gt;ChatGPT&lt;/keyword&gt;&lt;keyword&gt;Education&lt;/keyword&gt;&lt;keyword&gt;NLP&lt;/keyword&gt;&lt;keyword&gt;Open AI&lt;/keyword&gt;&lt;keyword&gt;clinical management&lt;/keyword&gt;&lt;keyword&gt;medical education&lt;/keyword&gt;&lt;/keywords&gt;&lt;dates&gt;&lt;year&gt;2023&lt;/year&gt;&lt;pub-dates&gt;&lt;date&gt;2023 MAR-APR&lt;/date&gt;&lt;/pub-dates&gt;&lt;/dates&gt;&lt;isbn&gt;1682-024X&amp;#xD;1681-715X&lt;/isbn&gt;&lt;accession-num&gt;WOS:000965754100024&lt;/accession-num&gt;&lt;work-type&gt;Article&lt;/work-type&gt;&lt;urls&gt;&lt;/urls&gt;&lt;electronic-resource-num&gt;10.12669/pjms.39.2.7653&lt;/electronic-resource-num&gt;&lt;access-date&gt;2023-05-0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33FDEB4" w14:textId="633DF58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kistan journal of medical sciences</w:t>
            </w:r>
          </w:p>
        </w:tc>
        <w:tc>
          <w:tcPr>
            <w:tcW w:w="341" w:type="pct"/>
            <w:vAlign w:val="center"/>
          </w:tcPr>
          <w:p w14:paraId="744F9E77" w14:textId="0D1F04E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kistan</w:t>
            </w:r>
            <w:proofErr w:type="spellEnd"/>
          </w:p>
        </w:tc>
        <w:tc>
          <w:tcPr>
            <w:tcW w:w="439" w:type="pct"/>
            <w:vAlign w:val="center"/>
          </w:tcPr>
          <w:p w14:paraId="2D7F3DD5" w14:textId="2C869C7C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0573DEF0" w14:textId="58E75DDD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93C4666" w14:textId="5FF68F20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8658D26" w14:textId="0162BFF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ssist in the management of patient data</w:t>
            </w:r>
          </w:p>
        </w:tc>
        <w:tc>
          <w:tcPr>
            <w:tcW w:w="802" w:type="pct"/>
            <w:vAlign w:val="center"/>
          </w:tcPr>
          <w:p w14:paraId="7DB96540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  <w:p w14:paraId="5AE4B954" w14:textId="3ED590C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3CC2E008" w14:textId="77777777" w:rsidTr="002531EA">
        <w:tc>
          <w:tcPr>
            <w:tcW w:w="637" w:type="pct"/>
            <w:vAlign w:val="center"/>
          </w:tcPr>
          <w:p w14:paraId="5F6B13C0" w14:textId="44BBB3D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kalidi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kalidis&lt;/Author&gt;&lt;Year&gt;2023&lt;/Year&gt;&lt;RecNum&gt;552&lt;/RecNum&gt;&lt;DisplayText&gt;&lt;style face="superscript"&gt;[65]&lt;/style&gt;&lt;/DisplayText&gt;&lt;record&gt;&lt;rec-number&gt;552&lt;/rec-number&gt;&lt;foreign-keys&gt;&lt;key app="EN" db-id="f5w5azf2ndxvsjeezw9vzvwzreextstaasa0" timestamp="1692257699"&gt;552&lt;/key&gt;&lt;/foreign-keys&gt;&lt;ref-type name="Journal Article"&gt;17&lt;/ref-type&gt;&lt;contributors&gt;&lt;authors&gt;&lt;author&gt;Skalidis, Ioannis&lt;/author&gt;&lt;author&gt;Cagnina, Aurelien&lt;/author&gt;&lt;author&gt;Luangphiphat, Wongsakorn&lt;/author&gt;&lt;author&gt;Mahendiran, Thabo&lt;/author&gt;&lt;author&gt;Muller, Olivier&lt;/author&gt;&lt;author&gt;Abbe, Emmanuel&lt;/author&gt;&lt;author&gt;Fournier, Stephane&lt;/author&gt;&lt;/authors&gt;&lt;/contributors&gt;&lt;auth-address&gt;Cardiology Department, University Hospital of Lausanne, Rue du Bugnon 46, 1011 Lausanne, Switzerland.&amp;#xD;Institute of Mathematics and School of Computer and Communication Sciences, EPFL, EPFL FSB SMA, Station 8,1015 Lausanne, Switzerland.&lt;/auth-address&gt;&lt;titles&gt;&lt;title&gt;ChatGPT takes on the European Exam in Core Cardiology: an artificial intelligence success story?&lt;/title&gt;&lt;secondary-title&gt;European heart journal. Digital health&lt;/secondary-title&gt;&lt;/titles&gt;&lt;periodical&gt;&lt;full-title&gt;European heart journal. Digital health&lt;/full-title&gt;&lt;/periodical&gt;&lt;pages&gt;279-281&lt;/pages&gt;&lt;volume&gt;4&lt;/volume&gt;&lt;number&gt;3&lt;/number&gt;&lt;keywords&gt;&lt;keyword&gt;Artificial intelligence&lt;/keyword&gt;&lt;keyword&gt;ChatGPT&lt;/keyword&gt;&lt;keyword&gt;Medical education&lt;/keyword&gt;&lt;keyword&gt;Machine learning&lt;/keyword&gt;&lt;keyword&gt;Large language models&lt;/keyword&gt;&lt;/keywords&gt;&lt;dates&gt;&lt;year&gt;2023&lt;/year&gt;&lt;pub-dates&gt;&lt;date&gt;2023 May&lt;/date&gt;&lt;/pub-dates&gt;&lt;/dates&gt;&lt;isbn&gt;2634-3916&lt;/isbn&gt;&lt;accession-num&gt;MEDLINE:37265864&lt;/accession-num&gt;&lt;work-type&gt;Journal Article&lt;/work-type&gt;&lt;urls&gt;&lt;/urls&gt;&lt;electronic-resource-num&gt;10.1093/ehjdh/ztad029&lt;/electronic-resource-num&gt;&lt;access-date&gt;2023-06-0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59338BD" w14:textId="508457E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ean heart journal. Digital health</w:t>
            </w:r>
          </w:p>
        </w:tc>
        <w:tc>
          <w:tcPr>
            <w:tcW w:w="341" w:type="pct"/>
            <w:vAlign w:val="center"/>
          </w:tcPr>
          <w:p w14:paraId="5BF48818" w14:textId="002D781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witzerland</w:t>
            </w:r>
          </w:p>
        </w:tc>
        <w:tc>
          <w:tcPr>
            <w:tcW w:w="439" w:type="pct"/>
            <w:vAlign w:val="center"/>
          </w:tcPr>
          <w:p w14:paraId="4F15EDF7" w14:textId="213AF3F3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1756F021" w14:textId="305B0DA6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7D46DBD4" w14:textId="10DDAAD3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26C5CE9" w14:textId="71E401D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le to effectively process medical information and provide appropriate answers to questions</w:t>
            </w:r>
          </w:p>
        </w:tc>
        <w:tc>
          <w:tcPr>
            <w:tcW w:w="802" w:type="pct"/>
            <w:vAlign w:val="center"/>
          </w:tcPr>
          <w:p w14:paraId="32352B17" w14:textId="4B58CB56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72104F89" w14:textId="77777777" w:rsidTr="002531EA">
        <w:tc>
          <w:tcPr>
            <w:tcW w:w="637" w:type="pct"/>
            <w:vAlign w:val="center"/>
          </w:tcPr>
          <w:p w14:paraId="4CEC5568" w14:textId="4A2F57C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O’Her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P4oCZSGVybjwvQXV0aG9yPjxZZWFyPjIwMjM8L1llYXI+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P4oCZSGVybjwvQXV0aG9yPjxZZWFyPjIwMjM8L1llYXI+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569ED0E" w14:textId="43B408EF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ad international</w:t>
            </w:r>
          </w:p>
        </w:tc>
        <w:tc>
          <w:tcPr>
            <w:tcW w:w="341" w:type="pct"/>
            <w:vAlign w:val="center"/>
          </w:tcPr>
          <w:p w14:paraId="2BB83151" w14:textId="30DFB08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448B43C" w14:textId="0FC08580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4374A67" w14:textId="5BF1C02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82DF469" w14:textId="74FD07AA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astic surgery</w:t>
            </w:r>
          </w:p>
        </w:tc>
        <w:tc>
          <w:tcPr>
            <w:tcW w:w="1025" w:type="pct"/>
            <w:vAlign w:val="center"/>
          </w:tcPr>
          <w:p w14:paraId="76063350" w14:textId="6CB1908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mising to improve efficiency for appropriate triage of diagnosis and treatment</w:t>
            </w:r>
          </w:p>
        </w:tc>
        <w:tc>
          <w:tcPr>
            <w:tcW w:w="802" w:type="pct"/>
            <w:vAlign w:val="center"/>
          </w:tcPr>
          <w:p w14:paraId="66EB75BA" w14:textId="27B0C277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24F3E10F" w14:textId="77777777" w:rsidTr="002531EA">
        <w:tc>
          <w:tcPr>
            <w:tcW w:w="637" w:type="pct"/>
            <w:vAlign w:val="center"/>
          </w:tcPr>
          <w:p w14:paraId="76D2C5FC" w14:textId="20F1B1B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Ventrigli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Ventriglio&lt;/Author&gt;&lt;Year&gt;2023&lt;/Year&gt;&lt;RecNum&gt;4370&lt;/RecNum&gt;&lt;DisplayText&gt;&lt;style face="superscript"&gt;[67]&lt;/style&gt;&lt;/DisplayText&gt;&lt;record&gt;&lt;rec-number&gt;4370&lt;/rec-number&gt;&lt;foreign-keys&gt;&lt;key app="EN" db-id="f5w5azf2ndxvsjeezw9vzvwzreextstaasa0" timestamp="1692258364"&gt;4370&lt;/key&gt;&lt;/foreign-keys&gt;&lt;ref-type name="Journal Article"&gt;17&lt;/ref-type&gt;&lt;contributors&gt;&lt;authors&gt;&lt;author&gt;Ventriglio, Antonio&lt;/author&gt;&lt;author&gt;Ricci, Fabiana&lt;/author&gt;&lt;/authors&gt;&lt;/contributors&gt;&lt;titles&gt;&lt;title&gt;ChatGPT use in teaching social psychiatry&lt;/title&gt;&lt;secondary-title&gt;International Journal of Social Psychiatry&lt;/secondary-title&gt;&lt;/titles&gt;&lt;periodical&gt;&lt;full-title&gt;International Journal of Social Psychiatry&lt;/full-title&gt;&lt;/periodical&gt;&lt;pages&gt;207640231178481&lt;/pages&gt;&lt;keywords&gt;&lt;keyword&gt;editorial&lt;/keyword&gt;&lt;keyword&gt;human&lt;/keyword&gt;&lt;keyword&gt;social psychiatry&lt;/keyword&gt;&lt;keyword&gt;teaching&lt;/keyword&gt;&lt;/keywords&gt;&lt;dates&gt;&lt;year&gt;2023&lt;/year&gt;&lt;/dates&gt;&lt;isbn&gt;0020-7640&amp;#xD;1741-2854&lt;/isbn&gt;&lt;work-type&gt;Article in Press&lt;/work-type&gt;&lt;urls&gt;&lt;related-urls&gt;&lt;url&gt;http://www.embase.j.yyttgd.top/search/results?subaction=viewrecord&amp;amp;id=L641724903&amp;amp;from=export&lt;/url&gt;&lt;url&gt;http://dx.doi.org/10.1177/00207640231178481&lt;/url&gt;&lt;/related-urls&gt;&lt;/urls&gt;&lt;custom5&gt;37391999&lt;/custom5&gt;&lt;electronic-resource-num&gt;10.1177/00207640231178481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39EC6F2" w14:textId="07B0CF3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Social Psychiatry</w:t>
            </w:r>
          </w:p>
        </w:tc>
        <w:tc>
          <w:tcPr>
            <w:tcW w:w="341" w:type="pct"/>
            <w:vAlign w:val="center"/>
          </w:tcPr>
          <w:p w14:paraId="3D42FDAB" w14:textId="250A4AB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4E0A5519" w14:textId="429D89EB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D6F80F6" w14:textId="6FCCF3F6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9B35840" w14:textId="4496E6DC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cial psychiatry</w:t>
            </w:r>
          </w:p>
        </w:tc>
        <w:tc>
          <w:tcPr>
            <w:tcW w:w="1025" w:type="pct"/>
            <w:vAlign w:val="center"/>
          </w:tcPr>
          <w:p w14:paraId="304D64E5" w14:textId="2306BA0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AE7C71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quality of education</w:t>
            </w:r>
          </w:p>
        </w:tc>
        <w:tc>
          <w:tcPr>
            <w:tcW w:w="802" w:type="pct"/>
            <w:vAlign w:val="center"/>
          </w:tcPr>
          <w:p w14:paraId="24247046" w14:textId="22EF1F38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4B9E5EC" w14:textId="77777777" w:rsidTr="002531EA">
        <w:tc>
          <w:tcPr>
            <w:tcW w:w="637" w:type="pct"/>
            <w:vAlign w:val="center"/>
          </w:tcPr>
          <w:p w14:paraId="65F8ECD3" w14:textId="06F2D25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ristidi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cmlzdGlkaXM8L0F1dGhvcj48WWVhcj4yMDIzPC9ZZWFy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cmlzdGlkaXM8L0F1dGhvcj48WWVhcj4yMDIzPC9ZZWFy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3D60364" w14:textId="000B3C3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medical Internet research</w:t>
            </w:r>
          </w:p>
        </w:tc>
        <w:tc>
          <w:tcPr>
            <w:tcW w:w="341" w:type="pct"/>
            <w:vAlign w:val="center"/>
          </w:tcPr>
          <w:p w14:paraId="544CEF57" w14:textId="4A12357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686B88B" w14:textId="677FEE9C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19628178" w14:textId="4E8F613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30D8B51" w14:textId="6D91642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stry</w:t>
            </w:r>
          </w:p>
        </w:tc>
        <w:tc>
          <w:tcPr>
            <w:tcW w:w="1025" w:type="pct"/>
            <w:vAlign w:val="center"/>
          </w:tcPr>
          <w:p w14:paraId="69A6A180" w14:textId="4A8D7485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88EAE1A" w14:textId="12E73B50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3F2C6480" w14:textId="77777777" w:rsidTr="002531EA">
        <w:tc>
          <w:tcPr>
            <w:tcW w:w="637" w:type="pct"/>
            <w:vAlign w:val="center"/>
          </w:tcPr>
          <w:p w14:paraId="02035213" w14:textId="62058D0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leebayo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leebayoon&lt;/Author&gt;&lt;Year&gt;2023&lt;/Year&gt;&lt;RecNum&gt;1000&lt;/RecNum&gt;&lt;DisplayText&gt;&lt;style face="superscript"&gt;[69]&lt;/style&gt;&lt;/DisplayText&gt;&lt;record&gt;&lt;rec-number&gt;1000&lt;/rec-number&gt;&lt;foreign-keys&gt;&lt;key app="EN" db-id="f5w5azf2ndxvsjeezw9vzvwzreextstaasa0" timestamp="1692257699"&gt;1000&lt;/key&gt;&lt;/foreign-keys&gt;&lt;ref-type name="Journal Article"&gt;17&lt;/ref-type&gt;&lt;contributors&gt;&lt;authors&gt;&lt;author&gt;Kleebayoon, Amnuay&lt;/author&gt;&lt;author&gt;Wiwanitkit, Viroj&lt;/author&gt;&lt;/authors&gt;&lt;/contributors&gt;&lt;auth-address&gt;Private Academic Consultant, Samraong, Cambodia.&amp;#xD;Chandigarh University, Punjab, India and Joesph Ayo Babalola University, Ikeji-Arakeji, Nigeria.&lt;/auth-address&gt;&lt;titles&gt;&lt;title&gt;ChatGPT, authorship, and medical publishing&lt;/title&gt;&lt;secondary-title&gt;ACR open rheumatology&lt;/secondary-title&gt;&lt;/titles&gt;&lt;periodical&gt;&lt;full-title&gt;ACR open rheumatology&lt;/full-title&gt;&lt;/periodical&gt;&lt;pages&gt;419&lt;/pages&gt;&lt;volume&gt;5&lt;/volume&gt;&lt;number&gt;8&lt;/number&gt;&lt;dates&gt;&lt;year&gt;2023&lt;/year&gt;&lt;pub-dates&gt;&lt;date&gt;2023 Jul 04 (Epub 2023 Jul 04)&lt;/date&gt;&lt;/pub-dates&gt;&lt;/dates&gt;&lt;isbn&gt;2578-5745&lt;/isbn&gt;&lt;accession-num&gt;MEDLINE:37403421&lt;/accession-num&gt;&lt;work-type&gt;Letter&lt;/work-type&gt;&lt;urls&gt;&lt;/urls&gt;&lt;electronic-resource-num&gt;10.1002/acr2.11583&lt;/electronic-resource-num&gt;&lt;access-date&gt;2023-07-0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6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E6E7D38" w14:textId="3778FF7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R open rheumatology</w:t>
            </w:r>
          </w:p>
        </w:tc>
        <w:tc>
          <w:tcPr>
            <w:tcW w:w="341" w:type="pct"/>
            <w:vAlign w:val="center"/>
          </w:tcPr>
          <w:p w14:paraId="1FC6BC77" w14:textId="37EDBDD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mbodia</w:t>
            </w:r>
          </w:p>
        </w:tc>
        <w:tc>
          <w:tcPr>
            <w:tcW w:w="439" w:type="pct"/>
            <w:vAlign w:val="center"/>
          </w:tcPr>
          <w:p w14:paraId="2638E318" w14:textId="2285C6D0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F6CDC98" w14:textId="27606224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E579AFF" w14:textId="2FBBEF9A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1E1F224" w14:textId="57E3C641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48E36EE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14133030" w14:textId="183613E9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Plagiarism</w:t>
            </w:r>
          </w:p>
        </w:tc>
      </w:tr>
      <w:tr w:rsidR="002531EA" w:rsidRPr="0095752B" w14:paraId="530885E3" w14:textId="77777777" w:rsidTr="002531EA">
        <w:tc>
          <w:tcPr>
            <w:tcW w:w="637" w:type="pct"/>
            <w:vAlign w:val="center"/>
          </w:tcPr>
          <w:p w14:paraId="745B3CA9" w14:textId="4BFE0E3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leebayo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leebayoon&lt;/Author&gt;&lt;Year&gt;2023&lt;/Year&gt;&lt;RecNum&gt;1133&lt;/RecNum&gt;&lt;DisplayText&gt;&lt;style face="superscript"&gt;[70]&lt;/style&gt;&lt;/DisplayText&gt;&lt;record&gt;&lt;rec-number&gt;1133&lt;/rec-number&gt;&lt;foreign-keys&gt;&lt;key app="EN" db-id="f5w5azf2ndxvsjeezw9vzvwzreextstaasa0" timestamp="1692257699"&gt;1133&lt;/key&gt;&lt;/foreign-keys&gt;&lt;ref-type name="Journal Article"&gt;17&lt;/ref-type&gt;&lt;contributors&gt;&lt;authors&gt;&lt;author&gt;Kleebayoon, Amnuay&lt;/author&gt;&lt;author&gt;Wiwanitkit, Viroj&lt;/author&gt;&lt;/authors&gt;&lt;/contributors&gt;&lt;auth-address&gt;Chandigarh Univ, Mohali, Punjab, India&amp;#xD;Joesph Ayobabalola Univ, Ikeji Arakeji, Nigeria&lt;/auth-address&gt;&lt;titles&gt;&lt;title&gt;ChatGPT/GPT-4 and Spinal Surgeons&lt;/title&gt;&lt;secondary-title&gt;ANNALS OF BIOMEDICAL ENGINEERING&lt;/secondary-title&gt;&lt;/titles&gt;&lt;periodical&gt;&lt;full-title&gt;ANNALS OF BIOMEDICAL ENGINEERING&lt;/full-title&gt;&lt;/periodical&gt;&lt;pages&gt;1657-1657&lt;/pages&gt;&lt;volume&gt;51&lt;/volume&gt;&lt;number&gt;8&lt;/number&gt;&lt;section&gt;Joesph Ayobabalola Univ&lt;/section&gt;&lt;dates&gt;&lt;year&gt;2023&lt;/year&gt;&lt;pub-dates&gt;&lt;date&gt;2023 AUG&lt;/date&gt;&lt;/pub-dates&gt;&lt;/dates&gt;&lt;isbn&gt;0090-6964&amp;#xD;1573-9686&lt;/isbn&gt;&lt;accession-num&gt;WOS:000981843500002&lt;/accession-num&gt;&lt;work-type&gt;Letter&lt;/work-type&gt;&lt;urls&gt;&lt;/urls&gt;&lt;custom6&gt;MAY 2023&lt;/custom6&gt;&lt;electronic-resource-num&gt;10.1007/s10439-023-03223-z&lt;/electronic-resource-num&gt;&lt;access-date&gt;2023-05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84F9DAE" w14:textId="3F13184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0160F1DC" w14:textId="6B9E1FA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mbodia</w:t>
            </w:r>
          </w:p>
        </w:tc>
        <w:tc>
          <w:tcPr>
            <w:tcW w:w="439" w:type="pct"/>
            <w:vAlign w:val="center"/>
          </w:tcPr>
          <w:p w14:paraId="7F2B29A2" w14:textId="1759F2C5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5E92C35" w14:textId="5342DEF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D51B1F6" w14:textId="58398740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22519DC" w14:textId="320681B6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25B6AA0F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657F0AA5" w14:textId="1787E6BD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  <w:p w14:paraId="745DF18C" w14:textId="7DCF5F4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01D2DA92" w14:textId="77777777" w:rsidTr="002531EA">
        <w:tc>
          <w:tcPr>
            <w:tcW w:w="637" w:type="pct"/>
            <w:vAlign w:val="center"/>
          </w:tcPr>
          <w:p w14:paraId="219B15FD" w14:textId="722C521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unmi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unming&lt;/Author&gt;&lt;Year&gt;2023&lt;/Year&gt;&lt;RecNum&gt;4498&lt;/RecNum&gt;&lt;DisplayText&gt;&lt;style face="superscript"&gt;[71]&lt;/style&gt;&lt;/DisplayText&gt;&lt;record&gt;&lt;rec-number&gt;4498&lt;/rec-number&gt;&lt;foreign-keys&gt;&lt;key app="EN" db-id="f5w5azf2ndxvsjeezw9vzvwzreextstaasa0" timestamp="1692258364"&gt;4498&lt;/key&gt;&lt;/foreign-keys&gt;&lt;ref-type name="Journal Article"&gt;17&lt;/ref-type&gt;&lt;contributors&gt;&lt;authors&gt;&lt;author&gt;Kunming, Cheng&lt;/author&gt;&lt;author&gt;Haiyang, Wu&lt;/author&gt;&lt;author&gt;Cheng, Li&lt;/author&gt;&lt;/authors&gt;&lt;/contributors&gt;&lt;auth-address&gt;Zhengzhou Univ, Dept Intens Care Unit, Affiliated Hosp 2, Zhengzhou, Henan, Peoples R China&amp;#xD;Tianjin Med Univ, Dept Grad Sch, Tianjin, Peoples R China&amp;#xD;Tianjin Med Univ, Clin Coll Neurol Neurosurg &amp;amp; Neurorehabil, Tianjin, Peoples R China&amp;#xD;Peking Univ, Beijing Jishuitan Hosp, Dept Orthopaed Surg, Clin Coll 4, Beijing, Peoples R China&amp;#xD;Duke Univ, Duke Mol Physiol Inst, Sch Med, Durham, NC USA&amp;#xD;Duke Univ, Sch Med, Durham, NC 27701 USA&amp;#xD;Peking Univ, Beijing Jishuitan Hosp, Clin Coll 4, Beijing, Peoples R China&lt;/auth-address&gt;&lt;titles&gt;&lt;title&gt;ChatGPT/GPT-4: enabling a new era of surgical oncology&lt;/title&gt;&lt;secondary-title&gt;International Journal of Surgery&lt;/secondary-title&gt;&lt;alt-title&gt;Int J Surg&lt;/alt-title&gt;&lt;/titles&gt;&lt;alt-periodical&gt;&lt;full-title&gt;Int J Surg&lt;/full-title&gt;&lt;/alt-periodical&gt;&lt;pages&gt;2549-2550&lt;/pages&gt;&lt;volume&gt;109&lt;/volume&gt;&lt;number&gt;8&lt;/number&gt;&lt;keywords&gt;&lt;keyword&gt;article&lt;/keyword&gt;&lt;keyword&gt;surgical oncology&lt;/keyword&gt;&lt;/keywords&gt;&lt;dates&gt;&lt;year&gt;2023&lt;/year&gt;&lt;pub-dates&gt;&lt;date&gt;Aug&lt;/date&gt;&lt;/pub-dates&gt;&lt;/dates&gt;&lt;isbn&gt;1743-9191&lt;/isbn&gt;&lt;accession-num&gt;WOS:001051870800046&lt;/accession-num&gt;&lt;work-type&gt;Article in Press&lt;/work-type&gt;&lt;urls&gt;&lt;related-urls&gt;&lt;url&gt;&lt;style face="underline" font="default" size="100%"&gt;&amp;lt;Go to ISI&amp;gt;://WOS:001051870800046&lt;/style&gt;&lt;/url&gt;&lt;/related-urls&gt;&lt;/urls&gt;&lt;custom5&gt;37195797&lt;/custom5&gt;&lt;electronic-resource-num&gt;10.1097/Js9.0000000000000451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33D9204" w14:textId="085B141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Surgery</w:t>
            </w:r>
          </w:p>
        </w:tc>
        <w:tc>
          <w:tcPr>
            <w:tcW w:w="341" w:type="pct"/>
            <w:vAlign w:val="center"/>
          </w:tcPr>
          <w:p w14:paraId="7C178FB9" w14:textId="291DE2E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2EF1981B" w14:textId="0BA81D34" w:rsidR="002531EA" w:rsidRPr="0095752B" w:rsidRDefault="00AE7C7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5650CDE" w14:textId="6463F10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0AB57F3" w14:textId="6922779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ogy</w:t>
            </w:r>
          </w:p>
        </w:tc>
        <w:tc>
          <w:tcPr>
            <w:tcW w:w="1025" w:type="pct"/>
            <w:vAlign w:val="center"/>
          </w:tcPr>
          <w:p w14:paraId="5CE74CFC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alysing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clinical data</w:t>
            </w:r>
          </w:p>
          <w:p w14:paraId="308154E3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Helps surgical oncologists record and extract information, medical history, test results, treatment options and surgical procedures</w:t>
            </w:r>
          </w:p>
          <w:p w14:paraId="1859BAB4" w14:textId="6126C56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BC511F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duced the burden on occupational physicians but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lsogave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an important reference for preoperative planning</w:t>
            </w:r>
          </w:p>
        </w:tc>
        <w:tc>
          <w:tcPr>
            <w:tcW w:w="802" w:type="pct"/>
            <w:vAlign w:val="center"/>
          </w:tcPr>
          <w:p w14:paraId="455C526C" w14:textId="3EAAE654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CB81E3D" w14:textId="77777777" w:rsidTr="002531EA">
        <w:tc>
          <w:tcPr>
            <w:tcW w:w="637" w:type="pct"/>
            <w:vAlign w:val="center"/>
          </w:tcPr>
          <w:p w14:paraId="0EF10C88" w14:textId="60F70AC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ahda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Dahdah&lt;/Author&gt;&lt;Year&gt;2023&lt;/Year&gt;&lt;RecNum&gt;1021&lt;/RecNum&gt;&lt;DisplayText&gt;&lt;style face="superscript"&gt;[72]&lt;/style&gt;&lt;/DisplayText&gt;&lt;record&gt;&lt;rec-number&gt;1021&lt;/rec-number&gt;&lt;foreign-keys&gt;&lt;key app="EN" db-id="f5w5azf2ndxvsjeezw9vzvwzreextstaasa0" timestamp="1692257699"&gt;1021&lt;/key&gt;&lt;/foreign-keys&gt;&lt;ref-type name="Journal Article"&gt;17&lt;/ref-type&gt;&lt;contributors&gt;&lt;authors&gt;&lt;author&gt;Dahdah, Joseph El&lt;/author&gt;&lt;author&gt;Kassab, Joseph&lt;/author&gt;&lt;author&gt;Helou, Michel Chedid El&lt;/author&gt;&lt;author&gt;Gaballa, Andrew&lt;/author&gt;&lt;author&gt;Sayles, Stephen&lt;/author&gt;&lt;author&gt;Phelan, Michael P&lt;/author&gt;&lt;/authors&gt;&lt;/contributors&gt;&lt;auth-address&gt;Research Institute, Cleveland Clinic Main Campus, Cleveland, OH. Electronic address: eldahdj@ccf.org.&amp;#xD;Research Institute, Cleveland Clinic Main Campus, Cleveland, OH.&amp;#xD;Center for Emergency Medicine-West, Cleveland Clinic Foundation, Brunswick, OH.&amp;#xD;Center for Emergency Medicine, Cleveland Clinic Main Campus, Cleveland, OH.&lt;/auth-address&gt;&lt;titles&gt;&lt;title&gt;ChatGPT: A Valuable Tool for Emergency Medical Assistance&lt;/title&gt;&lt;secondary-title&gt;ANNALS OF BIOMEDICAL ENGINEERING&lt;/secondary-title&gt;&lt;/titles&gt;&lt;periodical&gt;&lt;full-title&gt;ANNALS OF BIOMEDICAL ENGINEERING&lt;/full-title&gt;&lt;/periodical&gt;&lt;pages&gt;411–413&lt;/pages&gt;&lt;volume&gt;82&lt;/volume&gt;&lt;number&gt;3&lt;/number&gt;&lt;dates&gt;&lt;year&gt;2023&lt;/year&gt;&lt;pub-dates&gt;&lt;date&gt;2023 Jun 16 (Epub 2023 Jun 16)&lt;/date&gt;&lt;/pub-dates&gt;&lt;/dates&gt;&lt;isbn&gt;1097-6760&lt;/isbn&gt;&lt;accession-num&gt;MEDLINE:37330721&lt;/accession-num&gt;&lt;work-type&gt;Journal Article&lt;/work-type&gt;&lt;urls&gt;&lt;/urls&gt;&lt;electronic-resource-num&gt;10.1016/j.annemergmed.2023.04.027&lt;/electronic-resource-num&gt;&lt;access-date&gt;2023-06-2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49CCCB0" w14:textId="7237047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1E65587A" w14:textId="7CC7447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eveland</w:t>
            </w:r>
          </w:p>
        </w:tc>
        <w:tc>
          <w:tcPr>
            <w:tcW w:w="439" w:type="pct"/>
            <w:vAlign w:val="center"/>
          </w:tcPr>
          <w:p w14:paraId="3100004F" w14:textId="2F602CC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6818B52F" w14:textId="54793EA8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16EBA7CA" w14:textId="5314AF84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rdiovascular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ease</w:t>
            </w:r>
          </w:p>
        </w:tc>
        <w:tc>
          <w:tcPr>
            <w:tcW w:w="1025" w:type="pct"/>
            <w:vAlign w:val="center"/>
          </w:tcPr>
          <w:p w14:paraId="5E164738" w14:textId="0AEF325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C511F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e time and resources</w:t>
            </w:r>
          </w:p>
          <w:p w14:paraId="6990B072" w14:textId="1A75C05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C511F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iver appropriate and safe advice</w:t>
            </w:r>
          </w:p>
        </w:tc>
        <w:tc>
          <w:tcPr>
            <w:tcW w:w="802" w:type="pct"/>
            <w:vAlign w:val="center"/>
          </w:tcPr>
          <w:p w14:paraId="6ECDEADD" w14:textId="724AED75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1A7A83D1" w14:textId="77777777" w:rsidTr="002531EA">
        <w:tc>
          <w:tcPr>
            <w:tcW w:w="637" w:type="pct"/>
            <w:vAlign w:val="center"/>
          </w:tcPr>
          <w:p w14:paraId="0717FF72" w14:textId="2FB5A9A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Ebrahim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Ebrahimi&lt;/Author&gt;&lt;Year&gt;2023&lt;/Year&gt;&lt;RecNum&gt;3808&lt;/RecNum&gt;&lt;DisplayText&gt;&lt;style face="superscript"&gt;[73]&lt;/style&gt;&lt;/DisplayText&gt;&lt;record&gt;&lt;rec-number&gt;3808&lt;/rec-number&gt;&lt;foreign-keys&gt;&lt;key app="EN" db-id="f5w5azf2ndxvsjeezw9vzvwzreextstaasa0" timestamp="1692258280"&gt;3808&lt;/key&gt;&lt;/foreign-keys&gt;&lt;ref-type name="Journal Article"&gt;17&lt;/ref-type&gt;&lt;contributors&gt;&lt;authors&gt;&lt;author&gt;Ebrahimi, Behzad&lt;/author&gt;&lt;author&gt;Howard, Andrew&lt;/author&gt;&lt;author&gt;Carlson, David J&lt;/author&gt;&lt;author&gt;Al-Hallaq, Hania&lt;/author&gt;&lt;/authors&gt;&lt;/contributors&gt;&lt;auth-address&gt;Department of Radiation and Cellular Oncology, University of Chicago, Chicago, Illinois. Electronic address: bebrahimi@uchicago.edu.&amp;#xD;Department of Radiation and Cellular Oncology, University of Chicago, Chicago, Illinois.&amp;#xD;Department of Radiation Oncology, Yale University, New Haven, Connecticut.&lt;/auth-address&gt;&lt;titles&gt;&lt;title&gt;ChatGPT: Can a Natural Language Processing Tool Be Trusted for Radiation Oncology Use?&lt;/title&gt;&lt;secondary-title&gt;International Journal of Radiation Oncology*Biology*Physics&lt;/secondary-title&gt;&lt;/titles&gt;&lt;periodical&gt;&lt;full-title&gt;International Journal of Radiation Oncology*Biology*Physics&lt;/full-title&gt;&lt;/periodical&gt;&lt;pages&gt;977-983&lt;/pages&gt;&lt;volume&gt;116&lt;/volume&gt;&lt;number&gt;5&lt;/number&gt;&lt;edition&gt;2023/04/11&lt;/edition&gt;&lt;section&gt;977&lt;/section&gt;&lt;keywords&gt;&lt;keyword&gt;Humans&lt;/keyword&gt;&lt;keyword&gt;Natural Language Processing&lt;/keyword&gt;&lt;keyword&gt;Radiation Oncology&lt;/keyword&gt;&lt;/keywords&gt;&lt;dates&gt;&lt;year&gt;2023&lt;/year&gt;&lt;pub-dates&gt;&lt;date&gt;Aug 1&lt;/date&gt;&lt;/pub-dates&gt;&lt;/dates&gt;&lt;isbn&gt;03603016&lt;/isbn&gt;&lt;accession-num&gt;37037358&lt;/accession-num&gt;&lt;urls&gt;&lt;/urls&gt;&lt;electronic-resource-num&gt;10.1016/j.ijrobp.2023.03.075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D8BB20A" w14:textId="34EB197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Radiation Oncology*Biology*Physics</w:t>
            </w:r>
          </w:p>
        </w:tc>
        <w:tc>
          <w:tcPr>
            <w:tcW w:w="341" w:type="pct"/>
            <w:vAlign w:val="center"/>
          </w:tcPr>
          <w:p w14:paraId="6339EE7D" w14:textId="3A3D316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407F2ED7" w14:textId="009BC866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6A34CA7D" w14:textId="383B51C2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6491C31" w14:textId="314E37C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ogy</w:t>
            </w:r>
          </w:p>
        </w:tc>
        <w:tc>
          <w:tcPr>
            <w:tcW w:w="1025" w:type="pct"/>
            <w:vAlign w:val="center"/>
          </w:tcPr>
          <w:p w14:paraId="02B91AAB" w14:textId="3DCAA59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reamline tedious administrative tasks</w:t>
            </w:r>
          </w:p>
          <w:p w14:paraId="3DCB442A" w14:textId="0219FE4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mmarize lengthy reading materials</w:t>
            </w:r>
          </w:p>
        </w:tc>
        <w:tc>
          <w:tcPr>
            <w:tcW w:w="802" w:type="pct"/>
            <w:vAlign w:val="center"/>
          </w:tcPr>
          <w:p w14:paraId="3A02DA39" w14:textId="00E61C2B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690ED813" w14:textId="77777777" w:rsidTr="002531EA">
        <w:tc>
          <w:tcPr>
            <w:tcW w:w="637" w:type="pct"/>
            <w:vAlign w:val="center"/>
          </w:tcPr>
          <w:p w14:paraId="6B8E52B4" w14:textId="15F429D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on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oons&lt;/Author&gt;&lt;Year&gt;2023&lt;/Year&gt;&lt;RecNum&gt;991&lt;/RecNum&gt;&lt;DisplayText&gt;&lt;style face="superscript"&gt;[74]&lt;/style&gt;&lt;/DisplayText&gt;&lt;record&gt;&lt;rec-number&gt;991&lt;/rec-number&gt;&lt;foreign-keys&gt;&lt;key app="EN" db-id="f5w5azf2ndxvsjeezw9vzvwzreextstaasa0" timestamp="1692257699"&gt;991&lt;/key&gt;&lt;/foreign-keys&gt;&lt;ref-type name="Journal Article"&gt;17&lt;/ref-type&gt;&lt;contributors&gt;&lt;authors&gt;&lt;author&gt;Moons, Philip&lt;/author&gt;&lt;author&gt;Van Bulck, Liesbet&lt;/author&gt;&lt;/authors&gt;&lt;/contributors&gt;&lt;auth-address&gt;KU Leuven Univ Leuven, KU Leuven Dept Publ Hlth &amp;amp; Primary Care, Kapucijnenvoer 35,Box 7001, B-3000 Leuven, Belgium&amp;#xD;Univ Gothenburg, Inst Hlth &amp;amp; Care Sci, Arvid Wallgrens backe 1, S-41346 Gothenburg, Sweden&amp;#xD;Univ Cape Town, Dept Paediat &amp;amp; Child Hlth, Klipfontein Rd, ZA-7700 Cape Town, South Africa&amp;#xD;Res Fdn Flanders FWO, Leuvenseweg 38, B-1000 Brussels, Belgium&lt;/auth-address&gt;&lt;titles&gt;&lt;title&gt;ChatGPT: can artificial intelligence language models be of value for cardiovascular nurses and allied health professionals&lt;/title&gt;&lt;secondary-title&gt;EUROPEAN JOURNAL OF CARDIOVASCULAR NURSING&lt;/secondary-title&gt;&lt;/titles&gt;&lt;periodical&gt;&lt;full-title&gt;EUROPEAN JOURNAL OF CARDIOVASCULAR NURSING&lt;/full-title&gt;&lt;/periodical&gt;&lt;pages&gt;e55–e59&lt;/pages&gt;&lt;volume&gt;22&lt;/volume&gt;&lt;number&gt;7&lt;/number&gt;&lt;section&gt;Res Fdn Flanders FWO&lt;/section&gt;&lt;dates&gt;&lt;year&gt;2023&lt;/year&gt;&lt;pub-dates&gt;&lt;date&gt;2023 FEB 8&lt;/date&gt;&lt;/pub-dates&gt;&lt;/dates&gt;&lt;isbn&gt;1474-5151&amp;#xD;1873-1953&lt;/isbn&gt;&lt;accession-num&gt;WOS:000936891400001&lt;/accession-num&gt;&lt;work-type&gt;Editorial Material&amp;#xD;Early Access&lt;/work-type&gt;&lt;urls&gt;&lt;/urls&gt;&lt;custom6&gt;FEB 2023&lt;/custom6&gt;&lt;electronic-resource-num&gt;10.1093/eurjcn/zvad022&lt;/electronic-resource-num&gt;&lt;access-date&gt;2023-03-1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C8D1157" w14:textId="4295D48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ean journal of cardiovascular nursing</w:t>
            </w:r>
          </w:p>
        </w:tc>
        <w:tc>
          <w:tcPr>
            <w:tcW w:w="341" w:type="pct"/>
            <w:vAlign w:val="center"/>
          </w:tcPr>
          <w:p w14:paraId="2ADF1A7D" w14:textId="1BDC9B6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elgium</w:t>
            </w:r>
          </w:p>
        </w:tc>
        <w:tc>
          <w:tcPr>
            <w:tcW w:w="439" w:type="pct"/>
            <w:vAlign w:val="center"/>
          </w:tcPr>
          <w:p w14:paraId="4C07E5C1" w14:textId="525533F0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6060DBA" w14:textId="7D5E88D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1499900" w14:textId="5F5DB784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rdiovascular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N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ses</w:t>
            </w:r>
          </w:p>
        </w:tc>
        <w:tc>
          <w:tcPr>
            <w:tcW w:w="1025" w:type="pct"/>
            <w:vAlign w:val="center"/>
          </w:tcPr>
          <w:p w14:paraId="494E32B6" w14:textId="4D30E33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G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erate natural language text</w:t>
            </w:r>
          </w:p>
          <w:p w14:paraId="4F7F5537" w14:textId="465E0B2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mmarize large amounts of data and answer specific questions</w:t>
            </w:r>
          </w:p>
        </w:tc>
        <w:tc>
          <w:tcPr>
            <w:tcW w:w="802" w:type="pct"/>
            <w:vAlign w:val="center"/>
          </w:tcPr>
          <w:p w14:paraId="62F4EC01" w14:textId="3D52FBBC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E5D02E9" w14:textId="74FB0C58" w:rsidTr="002531EA">
        <w:tc>
          <w:tcPr>
            <w:tcW w:w="637" w:type="pct"/>
            <w:vAlign w:val="center"/>
          </w:tcPr>
          <w:p w14:paraId="1915C4EB" w14:textId="5D9219F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Imr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Imran&lt;/Author&gt;&lt;Year&gt;2023&lt;/Year&gt;&lt;RecNum&gt;1157&lt;/RecNum&gt;&lt;DisplayText&gt;&lt;style face="superscript"&gt;[75]&lt;/style&gt;&lt;/DisplayText&gt;&lt;record&gt;&lt;rec-number&gt;1157&lt;/rec-number&gt;&lt;foreign-keys&gt;&lt;key app="EN" db-id="f5w5azf2ndxvsjeezw9vzvwzreextstaasa0" timestamp="1692257699"&gt;1157&lt;/key&gt;&lt;/foreign-keys&gt;&lt;ref-type name="Journal Article"&gt;17&lt;/ref-type&gt;&lt;contributors&gt;&lt;authors&gt;&lt;author&gt;Imran, Nazish&lt;/author&gt;&lt;author&gt;Hashmi, Aateqa&lt;/author&gt;&lt;author&gt;Imran, Ahad&lt;/author&gt;&lt;/authors&gt;&lt;/contributors&gt;&lt;auth-address&gt;Dr. Nazish Imran, MBBS; FRCPsych(London); MRCPsych (London); MHPE;PhD. Professor, Department of Child &amp;amp; Family Psychiatry, King Edward Medical University/Mayo Hospital, Lahore, Pakistan.&amp;#xD;Dr. Aateqa Hashmi, MBBS. House Officer, Department of Child &amp;amp; Family Psychiatry, King Edward Medical University/Mayo Hospital, Lahore, Pakistan.&amp;#xD;Ahad Imran, Third year Computer Sciences Student, Syed Babar Ali School of Science &amp;amp; Engineering (SBASSE), Lahore University of Management Sciences (LUMS), Lahore, Pakistan.&lt;/auth-address&gt;&lt;titles&gt;&lt;title&gt;Chat-GPT: Opportunities and Challenges in Child Mental Healthcare&lt;/title&gt;&lt;secondary-title&gt;Pakistan journal of medical sciences&lt;/secondary-title&gt;&lt;/titles&gt;&lt;periodical&gt;&lt;full-title&gt;PAKISTAN JOURNAL OF MEDICAL SCIENCES&lt;/full-title&gt;&lt;/periodical&gt;&lt;pages&gt;1191-1193&lt;/pages&gt;&lt;volume&gt;39&lt;/volume&gt;&lt;number&gt;4&lt;/number&gt;&lt;keywords&gt;&lt;keyword&gt;Artificial intelligence&lt;/keyword&gt;&lt;keyword&gt;Child Mental Health&lt;/keyword&gt;&lt;keyword&gt;ChatGPT&lt;/keyword&gt;&lt;keyword&gt;Open AI&lt;/keyword&gt;&lt;keyword&gt;Mental Illness&lt;/keyword&gt;&lt;/keywords&gt;&lt;dates&gt;&lt;year&gt;2023&lt;/year&gt;&lt;pub-dates&gt;&lt;date&gt;2023&lt;/date&gt;&lt;/pub-dates&gt;&lt;/dates&gt;&lt;isbn&gt;1682-024X&lt;/isbn&gt;&lt;accession-num&gt;MEDLINE:37492313&lt;/accession-num&gt;&lt;work-type&gt;Journal Article&lt;/work-type&gt;&lt;urls&gt;&lt;/urls&gt;&lt;electronic-resource-num&gt;10.12669/pjms.39.4.8118&lt;/electronic-resource-num&gt;&lt;access-date&gt;2023-07-2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C0B9A1A" w14:textId="53D988C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kistan journal of medical sciences</w:t>
            </w:r>
          </w:p>
        </w:tc>
        <w:tc>
          <w:tcPr>
            <w:tcW w:w="341" w:type="pct"/>
            <w:vAlign w:val="center"/>
          </w:tcPr>
          <w:p w14:paraId="738106CC" w14:textId="5B624F0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kistan</w:t>
            </w:r>
          </w:p>
        </w:tc>
        <w:tc>
          <w:tcPr>
            <w:tcW w:w="439" w:type="pct"/>
            <w:vAlign w:val="center"/>
          </w:tcPr>
          <w:p w14:paraId="37EEC735" w14:textId="559ABC59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656E1BFA" w14:textId="6E54F80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27DA0B7" w14:textId="4CBBF47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ntal Health</w:t>
            </w:r>
          </w:p>
        </w:tc>
        <w:tc>
          <w:tcPr>
            <w:tcW w:w="1025" w:type="pct"/>
            <w:vAlign w:val="center"/>
          </w:tcPr>
          <w:p w14:paraId="73462928" w14:textId="3593B05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in reducing prescription errors</w:t>
            </w:r>
          </w:p>
          <w:p w14:paraId="65A5CB61" w14:textId="53A16E9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ing clinician’s time</w:t>
            </w:r>
          </w:p>
          <w:p w14:paraId="2FCCA7B4" w14:textId="24783F2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Reduction in Occupational stress</w:t>
            </w:r>
          </w:p>
        </w:tc>
        <w:tc>
          <w:tcPr>
            <w:tcW w:w="802" w:type="pct"/>
            <w:vAlign w:val="center"/>
          </w:tcPr>
          <w:p w14:paraId="55797C8D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5E156F19" w14:textId="56691683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0F0E0C16" w14:textId="77777777" w:rsidTr="002531EA">
        <w:tc>
          <w:tcPr>
            <w:tcW w:w="637" w:type="pct"/>
            <w:vAlign w:val="center"/>
          </w:tcPr>
          <w:p w14:paraId="1B66769D" w14:textId="4962858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andhi Periaysam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Gandhi Periaysamy&lt;/Author&gt;&lt;Year&gt;2023&lt;/Year&gt;&lt;RecNum&gt;974&lt;/RecNum&gt;&lt;DisplayText&gt;&lt;style face="superscript"&gt;[76]&lt;/style&gt;&lt;/DisplayText&gt;&lt;record&gt;&lt;rec-number&gt;974&lt;/rec-number&gt;&lt;foreign-keys&gt;&lt;key app="EN" db-id="f5w5azf2ndxvsjeezw9vzvwzreextstaasa0" timestamp="1692257699"&gt;974&lt;/key&gt;&lt;/foreign-keys&gt;&lt;ref-type name="Journal Article"&gt;17&lt;/ref-type&gt;&lt;contributors&gt;&lt;authors&gt;&lt;author&gt;Gandhi Periaysamy, Aravind&lt;/author&gt;&lt;author&gt;Satapathy, Prakasini&lt;/author&gt;&lt;author&gt;Neyazi, Ahmad&lt;/author&gt;&lt;author&gt;Padhi, Bijaya K&lt;/author&gt;&lt;/authors&gt;&lt;/contributors&gt;&lt;auth-address&gt;Department of Community Medicine, ESIC Medical College and Hospital, Sanathnagar, Hyderabad.&amp;#xD;Department of Virology.&amp;#xD;Afghanistan Center for Epidemiological Studies, Herat, Afghanistan.&amp;#xD;Department of Community Medicine and School of Public Health, Postgraduate Institute of Medical Education and Research, Chandigarh, India.&lt;/auth-address&gt;&lt;titles&gt;&lt;title&gt;ChatGPT: roles and boundaries of the new artificial intelligence tool in medical education and health research - correspondence&lt;/title&gt;&lt;secondary-title&gt;Annals of medicine and surgery (2012)&lt;/secondary-title&gt;&lt;/titles&gt;&lt;periodical&gt;&lt;full-title&gt;Annals of medicine and surgery (2012)&lt;/full-title&gt;&lt;/periodical&gt;&lt;pages&gt;1317-1318&lt;/pages&gt;&lt;volume&gt;85&lt;/volume&gt;&lt;number&gt;4&lt;/number&gt;&lt;dates&gt;&lt;year&gt;2023&lt;/year&gt;&lt;pub-dates&gt;&lt;date&gt;2023 Apr&lt;/date&gt;&lt;/pub-dates&gt;&lt;/dates&gt;&lt;isbn&gt;2049-0801&lt;/isbn&gt;&lt;accession-num&gt;MEDLINE:37113819&lt;/accession-num&gt;&lt;work-type&gt;Journal Article&lt;/work-type&gt;&lt;urls&gt;&lt;/urls&gt;&lt;electronic-resource-num&gt;10.1097/MS9.0000000000000371&lt;/electronic-resource-num&gt;&lt;access-date&gt;2023-04-3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5E1D27B" w14:textId="1A4FBB7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medicine and surgery (2012)</w:t>
            </w:r>
          </w:p>
        </w:tc>
        <w:tc>
          <w:tcPr>
            <w:tcW w:w="341" w:type="pct"/>
            <w:vAlign w:val="center"/>
          </w:tcPr>
          <w:p w14:paraId="13547D8C" w14:textId="7FD704E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2B611490" w14:textId="10E6144B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65EB4B3" w14:textId="10BE80FE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A470F72" w14:textId="33901F42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5C89006" w14:textId="7A0FA8C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ating abstracts of the articles and literature review.</w:t>
            </w:r>
          </w:p>
          <w:p w14:paraId="532848C7" w14:textId="677C379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the codes for running specific statistical tests in software</w:t>
            </w:r>
          </w:p>
        </w:tc>
        <w:tc>
          <w:tcPr>
            <w:tcW w:w="802" w:type="pct"/>
            <w:vAlign w:val="center"/>
          </w:tcPr>
          <w:p w14:paraId="4B7CD541" w14:textId="4B3B8C38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6258E559" w14:textId="77777777" w:rsidTr="002531EA">
        <w:tc>
          <w:tcPr>
            <w:tcW w:w="637" w:type="pct"/>
            <w:vAlign w:val="center"/>
          </w:tcPr>
          <w:p w14:paraId="0D6D0920" w14:textId="307AF67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rmitag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rmitage&lt;/Author&gt;&lt;Year&gt;2023&lt;/Year&gt;&lt;RecNum&gt;696&lt;/RecNum&gt;&lt;DisplayText&gt;&lt;style face="superscript"&gt;[77]&lt;/style&gt;&lt;/DisplayText&gt;&lt;record&gt;&lt;rec-number&gt;696&lt;/rec-number&gt;&lt;foreign-keys&gt;&lt;key app="EN" db-id="f5w5azf2ndxvsjeezw9vzvwzreextstaasa0" timestamp="1692257699"&gt;696&lt;/key&gt;&lt;/foreign-keys&gt;&lt;ref-type name="Journal Article"&gt;17&lt;/ref-type&gt;&lt;contributors&gt;&lt;authors&gt;&lt;author&gt;Armitage, Richard C&lt;/author&gt;&lt;/authors&gt;&lt;/contributors&gt;&lt;auth-address&gt;Univ Nottingham, Sch Med, Acad Unit Populat &amp;amp; Lifespan Sci, Nottingham NG5 1PB, England&amp;#xD;Univ Nottingham, Acad Unit Populat &amp;amp; Lifespan Sci, Sch Med, Clin Sci Bldg,Nottingham City Hosp Campus,Hucknall, Nottingham NG5 1PB, England&lt;/auth-address&gt;&lt;titles&gt;&lt;title&gt;ChatGPT: the threats to medical education&lt;/title&gt;&lt;secondary-title&gt;POSTGRADUATE MEDICAL JOURNAL&lt;/secondary-title&gt;&lt;/titles&gt;&lt;periodical&gt;&lt;full-title&gt;POSTGRADUATE MEDICAL JOURNAL&lt;/full-title&gt;&lt;/periodical&gt;&lt;pages&gt;1130–113&lt;/pages&gt;&lt;volume&gt;99&lt;/volume&gt;&lt;number&gt;1176&lt;/number&gt;&lt;keywords&gt;&lt;keyword&gt;Artificial intelligence&lt;/keyword&gt;&lt;keyword&gt;emerging technology&lt;/keyword&gt;&lt;keyword&gt;large language modes&lt;/keyword&gt;&lt;keyword&gt;medical education&lt;/keyword&gt;&lt;/keywords&gt;&lt;dates&gt;&lt;year&gt;2023&lt;/year&gt;&lt;pub-dates&gt;&lt;date&gt;2023 JUL 6&lt;/date&gt;&lt;/pub-dates&gt;&lt;/dates&gt;&lt;isbn&gt;0032-5473&amp;#xD;1469-0756&lt;/isbn&gt;&lt;accession-num&gt;WOS:001022984700001&lt;/accession-num&gt;&lt;work-type&gt;Article&amp;#xD;Early Access&lt;/work-type&gt;&lt;urls&gt;&lt;/urls&gt;&lt;custom6&gt;JUL 2023&lt;/custom6&gt;&lt;electronic-resource-num&gt;10.1093/postmj/qgad046&lt;/electronic-resource-num&gt;&lt;access-date&gt;2023-07-1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343CAFE" w14:textId="667F38E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ostgraduate medical journal</w:t>
            </w:r>
          </w:p>
        </w:tc>
        <w:tc>
          <w:tcPr>
            <w:tcW w:w="341" w:type="pct"/>
            <w:vAlign w:val="center"/>
          </w:tcPr>
          <w:p w14:paraId="7ACF3C39" w14:textId="3B4B599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7B46619F" w14:textId="0F76DCC7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561C07F9" w14:textId="3B0BF727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0C6AB500" w14:textId="55155448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4AE76CC" w14:textId="2E4F2214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41059FB" w14:textId="2CDB1D87" w:rsidR="002531EA" w:rsidRPr="0095752B" w:rsidRDefault="006321A3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B1B49CC" w14:textId="77777777" w:rsidTr="002531EA">
        <w:tc>
          <w:tcPr>
            <w:tcW w:w="637" w:type="pct"/>
            <w:vAlign w:val="center"/>
          </w:tcPr>
          <w:p w14:paraId="4864C3B0" w14:textId="7577BF1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er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ZXJsaTwvQXV0aG9yPjxZZWFyPjIwMjM8L1llYXI+PFJl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ZXJsaTwvQXV0aG9yPjxZZWFyPjIwMjM8L1llYXI+PFJl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D01CC40" w14:textId="6331269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nminerva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med</w:t>
            </w:r>
          </w:p>
        </w:tc>
        <w:tc>
          <w:tcPr>
            <w:tcW w:w="341" w:type="pct"/>
            <w:vAlign w:val="center"/>
          </w:tcPr>
          <w:p w14:paraId="7905A450" w14:textId="11C3A68F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687D9502" w14:textId="51CEA79A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34CA68FC" w14:textId="3BFCC69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42A5DAB" w14:textId="7B987B8F" w:rsidR="002531EA" w:rsidRPr="0095752B" w:rsidRDefault="006321A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85845F4" w14:textId="603DB5A5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D80A3DD" w14:textId="3A6E59A7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4325776C" w14:textId="77777777" w:rsidTr="002531EA">
        <w:tc>
          <w:tcPr>
            <w:tcW w:w="637" w:type="pct"/>
            <w:vAlign w:val="center"/>
          </w:tcPr>
          <w:p w14:paraId="053ED996" w14:textId="736889B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Xiaon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YaWFvbmk8L0F1dGhvcj48WWVhcj4yMDIzPC9ZZWFyPjxS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YaWFvbmk8L0F1dGhvcj48WWVhcj4yMDIzPC9ZZWFyPjxS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7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64EF92C" w14:textId="68E88FB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ranslational Medicine</w:t>
            </w:r>
          </w:p>
        </w:tc>
        <w:tc>
          <w:tcPr>
            <w:tcW w:w="341" w:type="pct"/>
            <w:vAlign w:val="center"/>
          </w:tcPr>
          <w:p w14:paraId="2EB9E148" w14:textId="3CDE555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2C0447E5" w14:textId="30B0372D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B46F3A2" w14:textId="4FA1CE4B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2BFD66B8" w14:textId="367225EC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4087631" w14:textId="7BD2ADA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 in clinical training and education, thereby more effectively guiding doctors’ clinical skills, optimizing the education system, and improving medical skills</w:t>
            </w:r>
          </w:p>
          <w:p w14:paraId="335A64A8" w14:textId="77C7DD5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leviate the problem of human resource shortage when training real SP</w:t>
            </w:r>
          </w:p>
        </w:tc>
        <w:tc>
          <w:tcPr>
            <w:tcW w:w="802" w:type="pct"/>
            <w:vAlign w:val="center"/>
          </w:tcPr>
          <w:p w14:paraId="2DD44345" w14:textId="5425A8CC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0A8C3A4" w14:textId="77777777" w:rsidTr="002531EA">
        <w:tc>
          <w:tcPr>
            <w:tcW w:w="637" w:type="pct"/>
            <w:vAlign w:val="center"/>
          </w:tcPr>
          <w:p w14:paraId="1BA1F0DB" w14:textId="121119D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emsa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ZW1zYWg8L0F1dGhvcj48WWVhcj4yMDIzPC9ZZWFyPjxS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ZW1zYWg8L0F1dGhvcj48WWVhcj4yMDIzPC9ZZWFyPjxS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6B93687" w14:textId="36078F1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0A6D85EE" w14:textId="5B08478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udi Arabia</w:t>
            </w:r>
          </w:p>
        </w:tc>
        <w:tc>
          <w:tcPr>
            <w:tcW w:w="439" w:type="pct"/>
            <w:vAlign w:val="center"/>
          </w:tcPr>
          <w:p w14:paraId="26B7A75F" w14:textId="35D5369B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E9CABEB" w14:textId="32AEBE6D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B7C505C" w14:textId="43C980B0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B2381CF" w14:textId="245AACF7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2BD20889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5C37B85E" w14:textId="5670CEDA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21763772" w14:textId="77777777" w:rsidTr="002531EA">
        <w:tc>
          <w:tcPr>
            <w:tcW w:w="637" w:type="pct"/>
            <w:vAlign w:val="center"/>
          </w:tcPr>
          <w:p w14:paraId="0C20F227" w14:textId="0BDDB8C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aras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YXJhc2g8L0F1dGhvcj48WWVhcj4yMDIzPC9ZZWFyPjxS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YXJhc2g8L0F1dGhvcj48WWVhcj4yMDIzPC9ZZWFyPjxS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7F39FC9" w14:textId="60CD48D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American College of Radiology</w:t>
            </w:r>
          </w:p>
        </w:tc>
        <w:tc>
          <w:tcPr>
            <w:tcW w:w="341" w:type="pct"/>
            <w:vAlign w:val="center"/>
          </w:tcPr>
          <w:p w14:paraId="284593DA" w14:textId="3E71419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rael</w:t>
            </w:r>
          </w:p>
        </w:tc>
        <w:tc>
          <w:tcPr>
            <w:tcW w:w="439" w:type="pct"/>
            <w:vAlign w:val="center"/>
          </w:tcPr>
          <w:p w14:paraId="1045C929" w14:textId="4599D973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rospective study</w:t>
            </w:r>
          </w:p>
        </w:tc>
        <w:tc>
          <w:tcPr>
            <w:tcW w:w="536" w:type="pct"/>
            <w:vAlign w:val="center"/>
          </w:tcPr>
          <w:p w14:paraId="6042D324" w14:textId="06314B2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EAAF8D5" w14:textId="47C4862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mergency, Radiology</w:t>
            </w:r>
          </w:p>
        </w:tc>
        <w:tc>
          <w:tcPr>
            <w:tcW w:w="1025" w:type="pct"/>
            <w:vAlign w:val="center"/>
          </w:tcPr>
          <w:p w14:paraId="1DD5FB74" w14:textId="44D85EF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e health care costs</w:t>
            </w:r>
          </w:p>
          <w:p w14:paraId="351C40A5" w14:textId="76D66E4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crease the risk for adverse events</w:t>
            </w:r>
          </w:p>
          <w:p w14:paraId="0019095B" w14:textId="5D2BBB2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quality and accuracy of radiology reports</w:t>
            </w:r>
          </w:p>
        </w:tc>
        <w:tc>
          <w:tcPr>
            <w:tcW w:w="802" w:type="pct"/>
            <w:vAlign w:val="center"/>
          </w:tcPr>
          <w:p w14:paraId="4B1882F1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41AC6BEB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5B8892D7" w14:textId="4D116911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74402F06" w14:textId="77777777" w:rsidTr="002531EA">
        <w:tc>
          <w:tcPr>
            <w:tcW w:w="637" w:type="pct"/>
            <w:vAlign w:val="center"/>
          </w:tcPr>
          <w:p w14:paraId="18E0C30C" w14:textId="75821BD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astr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astro&lt;/Author&gt;&lt;Year&gt;2023&lt;/Year&gt;&lt;RecNum&gt;3783&lt;/RecNum&gt;&lt;DisplayText&gt;&lt;style face="superscript"&gt;[82]&lt;/style&gt;&lt;/DisplayText&gt;&lt;record&gt;&lt;rec-number&gt;3783&lt;/rec-number&gt;&lt;foreign-keys&gt;&lt;key app="EN" db-id="f5w5azf2ndxvsjeezw9vzvwzreextstaasa0" timestamp="1692258280"&gt;3783&lt;/key&gt;&lt;/foreign-keys&gt;&lt;ref-type name="Journal Article"&gt;17&lt;/ref-type&gt;&lt;contributors&gt;&lt;authors&gt;&lt;author&gt;Castro, Harvey&lt;/author&gt;&lt;/authors&gt;&lt;/contributors&gt;&lt;auth-address&gt;Coppell ER, 720 north Denton tap, 75019, Coppell, TX, USA. harveycastro4@gmail.com.&lt;/auth-address&gt;&lt;titles&gt;&lt;title&gt;ChatGPT-4: dermatology aid in the emergency room&lt;/title&gt;&lt;secondary-title&gt;Dermatologie (Heidelb)&lt;/secondary-title&gt;&lt;/titles&gt;&lt;periodical&gt;&lt;full-title&gt;Dermatologie (Heidelb)&lt;/full-title&gt;&lt;/periodical&gt;&lt;pages&gt;633-634&lt;/pages&gt;&lt;volume&gt;74&lt;/volume&gt;&lt;number&gt;8&lt;/number&gt;&lt;edition&gt;2023/07/12&lt;/edition&gt;&lt;keywords&gt;&lt;keyword&gt;Dermatology&lt;/keyword&gt;&lt;keyword&gt;Artificial intelligence&lt;/keyword&gt;&lt;keyword&gt;Emergency Service&lt;/keyword&gt;&lt;keyword&gt;Hospital&lt;/keyword&gt;&lt;/keywords&gt;&lt;dates&gt;&lt;year&gt;2023&lt;/year&gt;&lt;pub-dates&gt;&lt;date&gt;Aug&lt;/date&gt;&lt;/pub-dates&gt;&lt;/dates&gt;&lt;orig-pub&gt;ChatGPT-4: dermatologische Unterstützung in der Notfallambulanz.&lt;/orig-pub&gt;&lt;isbn&gt;2731-7005&lt;/isbn&gt;&lt;accession-num&gt;37436486&lt;/accession-num&gt;&lt;urls&gt;&lt;/urls&gt;&lt;electronic-resource-num&gt;10.1007/s00105-023-05186-7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43D19D8" w14:textId="45494718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rmatologie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(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idelb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)</w:t>
            </w:r>
          </w:p>
        </w:tc>
        <w:tc>
          <w:tcPr>
            <w:tcW w:w="341" w:type="pct"/>
            <w:vAlign w:val="center"/>
          </w:tcPr>
          <w:p w14:paraId="771542AA" w14:textId="1EE4EC3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5AB73BD" w14:textId="0B61E168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1D83D66E" w14:textId="46E0339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5C5F959" w14:textId="618BABAC" w:rsidR="002531EA" w:rsidRPr="0095752B" w:rsidRDefault="00E946B5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logy</w:t>
            </w:r>
          </w:p>
        </w:tc>
        <w:tc>
          <w:tcPr>
            <w:tcW w:w="1025" w:type="pct"/>
            <w:vAlign w:val="center"/>
          </w:tcPr>
          <w:p w14:paraId="3B08977D" w14:textId="4684EC3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e diagnostic accuracy</w:t>
            </w:r>
          </w:p>
          <w:p w14:paraId="53A8581F" w14:textId="18F55C7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ing precious time and resources</w:t>
            </w:r>
          </w:p>
          <w:p w14:paraId="7C498290" w14:textId="4A7A01D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tentially improving patient outcomes</w:t>
            </w:r>
          </w:p>
          <w:p w14:paraId="2B22BE55" w14:textId="318C077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I could bridge gaps in regions with limited healthcare resources, providing essential diagnostic support</w:t>
            </w:r>
          </w:p>
          <w:p w14:paraId="76FBBECB" w14:textId="640703D2" w:rsidR="002531EA" w:rsidRPr="0095752B" w:rsidRDefault="00421A0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5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aster, potentially more accurate diagnoses could enhance patient care, reducing anxiety and expediting treatment</w:t>
            </w:r>
          </w:p>
        </w:tc>
        <w:tc>
          <w:tcPr>
            <w:tcW w:w="802" w:type="pct"/>
            <w:vAlign w:val="center"/>
          </w:tcPr>
          <w:p w14:paraId="32D36E6E" w14:textId="77CB81C3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E946B5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3A0EEEF4" w14:textId="77777777" w:rsidTr="002531EA">
        <w:tc>
          <w:tcPr>
            <w:tcW w:w="637" w:type="pct"/>
            <w:vAlign w:val="center"/>
          </w:tcPr>
          <w:p w14:paraId="0BF49ED5" w14:textId="73F129B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li&lt;/Author&gt;&lt;Year&gt;2023&lt;/Year&gt;&lt;RecNum&gt;573&lt;/RecNum&gt;&lt;DisplayText&gt;&lt;style face="superscript"&gt;[83]&lt;/style&gt;&lt;/DisplayText&gt;&lt;record&gt;&lt;rec-number&gt;573&lt;/rec-number&gt;&lt;foreign-keys&gt;&lt;key app="EN" db-id="f5w5azf2ndxvsjeezw9vzvwzreextstaasa0" timestamp="1692257699"&gt;573&lt;/key&gt;&lt;/foreign-keys&gt;&lt;ref-type name="Journal Article"&gt;17&lt;/ref-type&gt;&lt;contributors&gt;&lt;authors&gt;&lt;author&gt;Ali, Kamran&lt;/author&gt;&lt;author&gt;Barhom, Noha&lt;/author&gt;&lt;author&gt;Tamimi, Faleh&lt;/author&gt;&lt;author&gt;Duggal, Monty&lt;/author&gt;&lt;/authors&gt;&lt;/contributors&gt;&lt;auth-address&gt;College of Dental Medicine QU Health, Qatar University, Doha, Qatar.&lt;/auth-address&gt;&lt;titles&gt;&lt;title&gt;ChatGPT-A double-edged sword for healthcare education? Implications for assessments of dental students&lt;/title&gt;&lt;secondary-title&gt;European journal of dental education : official journal of the Association for Dental Education in Europe&lt;/secondary-title&gt;&lt;/titles&gt;&lt;periodical&gt;&lt;full-title&gt;European journal of dental education : official journal of the Association for Dental Education in Europe&lt;/full-title&gt;&lt;/periodical&gt;&lt;pages&gt;206–211&lt;/pages&gt;&lt;volume&gt;28&lt;/volume&gt;&lt;number&gt;1&lt;/number&gt;&lt;keywords&gt;&lt;keyword&gt;ChatGPT&lt;/keyword&gt;&lt;keyword&gt;Artificial intelligence&lt;/keyword&gt;&lt;keyword&gt;dental education&lt;/keyword&gt;&lt;keyword&gt;education technology&lt;/keyword&gt;&lt;keyword&gt;machine learning&lt;/keyword&gt;&lt;/keywords&gt;&lt;dates&gt;&lt;year&gt;2023&lt;/year&gt;&lt;pub-dates&gt;&lt;date&gt;2023 Aug 07 (Epub 2023 Aug 07)&lt;/date&gt;&lt;/pub-dates&gt;&lt;/dates&gt;&lt;isbn&gt;1600-0579&lt;/isbn&gt;&lt;accession-num&gt;MEDLINE:37550893&lt;/accession-num&gt;&lt;work-type&gt;Journal Article&lt;/work-type&gt;&lt;urls&gt;&lt;/urls&gt;&lt;electronic-resource-num&gt;10.1111/eje.12937&lt;/electronic-resource-num&gt;&lt;access-date&gt;2023-08-0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A2B507B" w14:textId="483B108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uropean journal of dental </w:t>
            </w: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ation :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official journal of the Association for Dental Education in Europe</w:t>
            </w:r>
          </w:p>
        </w:tc>
        <w:tc>
          <w:tcPr>
            <w:tcW w:w="341" w:type="pct"/>
            <w:vAlign w:val="center"/>
          </w:tcPr>
          <w:p w14:paraId="6ABB7225" w14:textId="1CF5983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Qatar</w:t>
            </w:r>
          </w:p>
        </w:tc>
        <w:tc>
          <w:tcPr>
            <w:tcW w:w="439" w:type="pct"/>
            <w:vAlign w:val="center"/>
          </w:tcPr>
          <w:p w14:paraId="3416F233" w14:textId="3843EDF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 article</w:t>
            </w:r>
          </w:p>
        </w:tc>
        <w:tc>
          <w:tcPr>
            <w:tcW w:w="536" w:type="pct"/>
            <w:vAlign w:val="center"/>
          </w:tcPr>
          <w:p w14:paraId="6F56528F" w14:textId="55E940DD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5DAA3574" w14:textId="121CC49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stry</w:t>
            </w:r>
          </w:p>
        </w:tc>
        <w:tc>
          <w:tcPr>
            <w:tcW w:w="1025" w:type="pct"/>
            <w:vAlign w:val="center"/>
          </w:tcPr>
          <w:p w14:paraId="65D18692" w14:textId="75171CF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a personalized learning experience</w:t>
            </w:r>
          </w:p>
        </w:tc>
        <w:tc>
          <w:tcPr>
            <w:tcW w:w="802" w:type="pct"/>
            <w:vAlign w:val="center"/>
          </w:tcPr>
          <w:p w14:paraId="7F7BC282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32246A4E" w14:textId="7BAE38D9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Academic dishonesty</w:t>
            </w:r>
          </w:p>
        </w:tc>
      </w:tr>
      <w:tr w:rsidR="002531EA" w:rsidRPr="0095752B" w14:paraId="1905E836" w14:textId="77777777" w:rsidTr="002531EA">
        <w:tc>
          <w:tcPr>
            <w:tcW w:w="637" w:type="pct"/>
            <w:vAlign w:val="center"/>
          </w:tcPr>
          <w:p w14:paraId="76A16D55" w14:textId="558EC56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Uprety,2023</w:t>
            </w:r>
            <w:r w:rsidR="00F41E8A">
              <w:rPr>
                <w:rFonts w:asciiTheme="majorBidi" w:eastAsia="DengXian" w:hAnsiTheme="majorBidi" w:cstheme="majorBidi"/>
                <w:sz w:val="22"/>
              </w:rPr>
              <w:fldChar w:fldCharType="begin">
                <w:fldData xml:space="preserve">PEVuZE5vdGU+PENpdGU+PEF1dGhvcj5VcHJldHk8L0F1dGhvcj48WWVhcj4yMDIzPC9ZZWFyPjxS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=
</w:fldData>
              </w:fldChar>
            </w:r>
            <w:r w:rsidR="00F41E8A">
              <w:rPr>
                <w:rFonts w:asciiTheme="majorBidi" w:eastAsia="DengXian" w:hAnsiTheme="majorBidi" w:cstheme="majorBidi"/>
                <w:sz w:val="22"/>
                <w:szCs w:val="22"/>
              </w:rPr>
              <w:instrText xml:space="preserve"> ADDIN EN.CITE </w:instrText>
            </w:r>
            <w:r w:rsidR="00F41E8A">
              <w:rPr>
                <w:rFonts w:asciiTheme="majorBidi" w:eastAsia="DengXian" w:hAnsiTheme="majorBidi" w:cstheme="majorBidi"/>
                <w:sz w:val="22"/>
              </w:rPr>
              <w:fldChar w:fldCharType="begin">
                <w:fldData xml:space="preserve">PEVuZE5vdGU+PENpdGU+PEF1dGhvcj5VcHJldHk8L0F1dGhvcj48WWVhcj4yMDIzPC9ZZWFyPjxS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=
</w:fldData>
              </w:fldChar>
            </w:r>
            <w:r w:rsidR="00F41E8A">
              <w:rPr>
                <w:rFonts w:asciiTheme="majorBidi" w:eastAsia="DengXian" w:hAnsiTheme="majorBidi" w:cstheme="majorBidi"/>
                <w:sz w:val="22"/>
                <w:szCs w:val="22"/>
              </w:rPr>
              <w:instrText xml:space="preserve"> ADDIN EN.CITE.DATA </w:instrText>
            </w:r>
            <w:r w:rsidR="00F41E8A">
              <w:rPr>
                <w:rFonts w:asciiTheme="majorBidi" w:eastAsia="DengXian" w:hAnsiTheme="majorBidi" w:cstheme="majorBidi"/>
                <w:sz w:val="22"/>
              </w:rPr>
            </w:r>
            <w:r w:rsidR="00F41E8A">
              <w:rPr>
                <w:rFonts w:asciiTheme="majorBidi" w:eastAsia="DengXian" w:hAnsiTheme="majorBidi" w:cstheme="majorBidi"/>
                <w:sz w:val="22"/>
              </w:rPr>
              <w:fldChar w:fldCharType="end"/>
            </w:r>
            <w:r w:rsidR="00F41E8A">
              <w:rPr>
                <w:rFonts w:asciiTheme="majorBidi" w:eastAsia="DengXian" w:hAnsiTheme="majorBidi" w:cstheme="majorBidi"/>
                <w:sz w:val="22"/>
              </w:rPr>
            </w:r>
            <w:r w:rsidR="00F41E8A">
              <w:rPr>
                <w:rFonts w:asciiTheme="majorBidi" w:eastAsia="DengXian" w:hAnsiTheme="majorBidi" w:cstheme="majorBidi"/>
                <w:sz w:val="22"/>
              </w:rPr>
              <w:fldChar w:fldCharType="separate"/>
            </w:r>
            <w:r w:rsidR="00F41E8A" w:rsidRPr="00F41E8A">
              <w:rPr>
                <w:rFonts w:asciiTheme="majorBidi" w:eastAsia="DengXian" w:hAnsiTheme="majorBidi" w:cstheme="majorBidi"/>
                <w:noProof/>
                <w:sz w:val="22"/>
                <w:szCs w:val="22"/>
                <w:vertAlign w:val="superscript"/>
              </w:rPr>
              <w:t>[84]</w:t>
            </w:r>
            <w:r w:rsidR="00F41E8A">
              <w:rPr>
                <w:rFonts w:asciiTheme="majorBidi" w:eastAsia="DengXian" w:hAnsiTheme="majorBidi" w:cstheme="majorBidi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8D07166" w14:textId="56E97A4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cer</w:t>
            </w:r>
          </w:p>
        </w:tc>
        <w:tc>
          <w:tcPr>
            <w:tcW w:w="341" w:type="pct"/>
            <w:vAlign w:val="center"/>
          </w:tcPr>
          <w:p w14:paraId="4F9B40AD" w14:textId="5603C80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20D18E6" w14:textId="34F2DAAB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1B80E030" w14:textId="152101B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A25407E" w14:textId="2E4BB06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ogy</w:t>
            </w:r>
          </w:p>
        </w:tc>
        <w:tc>
          <w:tcPr>
            <w:tcW w:w="1025" w:type="pct"/>
            <w:vAlign w:val="center"/>
          </w:tcPr>
          <w:p w14:paraId="4227FE4F" w14:textId="463B03D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fined to review a patient’s clinical features and prior therapies</w:t>
            </w:r>
          </w:p>
        </w:tc>
        <w:tc>
          <w:tcPr>
            <w:tcW w:w="802" w:type="pct"/>
            <w:vAlign w:val="center"/>
          </w:tcPr>
          <w:p w14:paraId="1354030E" w14:textId="45AA4F1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42FEDF48" w14:textId="77777777" w:rsidTr="002531EA">
        <w:tc>
          <w:tcPr>
            <w:tcW w:w="637" w:type="pct"/>
            <w:vAlign w:val="center"/>
          </w:tcPr>
          <w:p w14:paraId="6BB7A97A" w14:textId="66E21F2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akshm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akshman&lt;/Author&gt;&lt;Year&gt;2023&lt;/Year&gt;&lt;RecNum&gt;1009&lt;/RecNum&gt;&lt;DisplayText&gt;&lt;style face="superscript"&gt;[85]&lt;/style&gt;&lt;/DisplayText&gt;&lt;record&gt;&lt;rec-number&gt;1009&lt;/rec-number&gt;&lt;foreign-keys&gt;&lt;key app="EN" db-id="f5w5azf2ndxvsjeezw9vzvwzreextstaasa0" timestamp="1692257699"&gt;1009&lt;/key&gt;&lt;/foreign-keys&gt;&lt;ref-type name="Journal Article"&gt;17&lt;/ref-type&gt;&lt;contributors&gt;&lt;authors&gt;&lt;author&gt;Lakshman, Krish&lt;/author&gt;&lt;/authors&gt;&lt;/contributors&gt;&lt;auth-address&gt;Sagar Hosp, Bangalore, India&lt;/auth-address&gt;&lt;titles&gt;&lt;title&gt;ChatGPT-Its Role in Medical Writing&lt;/title&gt;&lt;secondary-title&gt;INDIAN JOURNAL OF SURGERY&lt;/secondary-title&gt;&lt;/titles&gt;&lt;periodical&gt;&lt;full-title&gt;INDIAN JOURNAL OF SURGERY&lt;/full-title&gt;&lt;/periodical&gt;&lt;pages&gt;1519–1520&lt;/pages&gt;&lt;volume&gt;85&lt;/volume&gt;&lt;section&gt;Sagar Hosp&lt;/section&gt;&lt;dates&gt;&lt;year&gt;2023&lt;/year&gt;&lt;pub-dates&gt;&lt;date&gt;2023 APR 3&lt;/date&gt;&lt;/pub-dates&gt;&lt;/dates&gt;&lt;isbn&gt;0972-2068&amp;#xD;0973-9793&lt;/isbn&gt;&lt;accession-num&gt;WOS:000963824900002&lt;/accession-num&gt;&lt;work-type&gt;Letter&amp;#xD;Early Access&lt;/work-type&gt;&lt;urls&gt;&lt;/urls&gt;&lt;custom6&gt;APR 2023&lt;/custom6&gt;&lt;electronic-resource-num&gt;10.1007/s12262-023-03754-8&lt;/electronic-resource-num&gt;&lt;access-date&gt;2023-04-2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93E99FD" w14:textId="5CA1CA1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n journal of surgery</w:t>
            </w:r>
          </w:p>
        </w:tc>
        <w:tc>
          <w:tcPr>
            <w:tcW w:w="341" w:type="pct"/>
            <w:vAlign w:val="center"/>
          </w:tcPr>
          <w:p w14:paraId="41A63023" w14:textId="4775B07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1F919585" w14:textId="319E4F98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F21CAE3" w14:textId="36C6EBFC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E712973" w14:textId="31A899D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6500974" w14:textId="104BB73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demic writing</w:t>
            </w:r>
          </w:p>
        </w:tc>
        <w:tc>
          <w:tcPr>
            <w:tcW w:w="802" w:type="pct"/>
            <w:vAlign w:val="center"/>
          </w:tcPr>
          <w:p w14:paraId="4F5FE481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4DCFF7E0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19837E74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  <w:p w14:paraId="17877777" w14:textId="743CD6C0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Plagiarism</w:t>
            </w:r>
          </w:p>
        </w:tc>
      </w:tr>
      <w:tr w:rsidR="002531EA" w:rsidRPr="0095752B" w14:paraId="1B2E517D" w14:textId="77777777" w:rsidTr="002531EA">
        <w:tc>
          <w:tcPr>
            <w:tcW w:w="637" w:type="pct"/>
            <w:vAlign w:val="center"/>
          </w:tcPr>
          <w:p w14:paraId="580D8E8E" w14:textId="3D70BBB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ol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b2xhbjwvQXV0aG9yPjxZZWFyPjIwMjM8L1llYXI+PFJl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b2xhbjwvQXV0aG9yPjxZZWFyPjIwMjM8L1llYXI+PFJl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5EEC0C1" w14:textId="6AF5F05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23658043" w14:textId="7812A5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7F63D25" w14:textId="035E04FA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0C946DC4" w14:textId="61FC145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543A9F5" w14:textId="2C21C1D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D04BDF5" w14:textId="2664183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e efficiency and</w:t>
            </w:r>
          </w:p>
          <w:p w14:paraId="7FDBE6DB" w14:textId="6412BE9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able users to access a larger volume of information in less time</w:t>
            </w:r>
          </w:p>
        </w:tc>
        <w:tc>
          <w:tcPr>
            <w:tcW w:w="802" w:type="pct"/>
            <w:vAlign w:val="center"/>
          </w:tcPr>
          <w:p w14:paraId="32344B02" w14:textId="02C52068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786A68A9" w14:textId="77777777" w:rsidTr="002531EA">
        <w:tc>
          <w:tcPr>
            <w:tcW w:w="637" w:type="pct"/>
            <w:vAlign w:val="center"/>
          </w:tcPr>
          <w:p w14:paraId="1F08D515" w14:textId="564C8E0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i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Jing&lt;/Author&gt;&lt;Year&gt;2023&lt;/Year&gt;&lt;RecNum&gt;889&lt;/RecNum&gt;&lt;DisplayText&gt;&lt;style face="superscript"&gt;[87]&lt;/style&gt;&lt;/DisplayText&gt;&lt;record&gt;&lt;rec-number&gt;889&lt;/rec-number&gt;&lt;foreign-keys&gt;&lt;key app="EN" db-id="f5w5azf2ndxvsjeezw9vzvwzreextstaasa0" timestamp="1692257699"&gt;889&lt;/key&gt;&lt;/foreign-keys&gt;&lt;ref-type name="Journal Article"&gt;17&lt;/ref-type&gt;&lt;contributors&gt;&lt;authors&gt;&lt;author&gt;Jing, Yang&lt;/author&gt;&lt;/authors&gt;&lt;/contributors&gt;&lt;auth-address&gt;Univ Malaya, Fac Comp Sci &amp;amp; Informat Technol, Dept Comp Syst &amp;amp; Technol, Kuala Lumpur 50603, Malaysia&lt;/auth-address&gt;&lt;titles&gt;&lt;title&gt;ChatGPTs&amp;apos; Journey in Medical Revolution: A Potential Panacea or a Hidden Pathogen?&lt;/title&gt;&lt;secondary-title&gt;ANNALS OF BIOMEDICAL ENGINEERING&lt;/secondary-title&gt;&lt;/titles&gt;&lt;periodical&gt;&lt;full-title&gt;ANNALS OF BIOMEDICAL ENGINEERING&lt;/full-title&gt;&lt;/periodical&gt;&lt;pages&gt;2356–2358&lt;/pages&gt;&lt;volume&gt;51&lt;/volume&gt;&lt;number&gt;11&lt;/number&gt;&lt;keywords&gt;&lt;keyword&gt;ChatGPT&lt;/keyword&gt;&lt;keyword&gt;Digital health&lt;/keyword&gt;&lt;keyword&gt;Revolution&lt;/keyword&gt;&lt;/keywords&gt;&lt;dates&gt;&lt;year&gt;2023&lt;/year&gt;&lt;pub-dates&gt;&lt;date&gt;2023 JUN 5&lt;/date&gt;&lt;/pub-dates&gt;&lt;/dates&gt;&lt;isbn&gt;0090-6964&amp;#xD;1573-9686&lt;/isbn&gt;&lt;accession-num&gt;WOS:001000898300001&lt;/accession-num&gt;&lt;work-type&gt;Letter&amp;#xD;Early Access&lt;/work-type&gt;&lt;urls&gt;&lt;/urls&gt;&lt;custom6&gt;JUN 2023&lt;/custom6&gt;&lt;electronic-resource-num&gt;10.1007/s10439-023-03264-4&lt;/electronic-resource-num&gt;&lt;access-date&gt;2023-06-2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C0D8918" w14:textId="4D9A173F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1E511A30" w14:textId="0DA9A99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alaysia</w:t>
            </w:r>
          </w:p>
        </w:tc>
        <w:tc>
          <w:tcPr>
            <w:tcW w:w="439" w:type="pct"/>
            <w:vAlign w:val="center"/>
          </w:tcPr>
          <w:p w14:paraId="28666D52" w14:textId="76CBACDE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C7C9A02" w14:textId="26152F1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532D39E8" w14:textId="15BB653D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23AEA42" w14:textId="04BA1E0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e healthcare service efficiency and accessibility,</w:t>
            </w:r>
          </w:p>
          <w:p w14:paraId="6939BCF7" w14:textId="2434376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tail healthcare costs</w:t>
            </w:r>
          </w:p>
          <w:p w14:paraId="09136ACD" w14:textId="389FBEF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iver personalized health recommendations</w:t>
            </w:r>
          </w:p>
        </w:tc>
        <w:tc>
          <w:tcPr>
            <w:tcW w:w="802" w:type="pct"/>
            <w:vAlign w:val="center"/>
          </w:tcPr>
          <w:p w14:paraId="15A6A997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48F4F511" w14:textId="5A81DB75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24D9FD9D" w14:textId="77777777" w:rsidTr="002531EA">
        <w:tc>
          <w:tcPr>
            <w:tcW w:w="637" w:type="pct"/>
            <w:vAlign w:val="center"/>
          </w:tcPr>
          <w:p w14:paraId="1866ED6A" w14:textId="7A7A8A8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antan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YW50YW5hPC9BdXRob3I+PFllYXI+MjAyMzwvWWVhcj48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YW50YW5hPC9BdXRob3I+PFllYXI+MjAyMzwvWWVhcj48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8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1974324" w14:textId="1B06A450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ral diseases</w:t>
            </w:r>
          </w:p>
        </w:tc>
        <w:tc>
          <w:tcPr>
            <w:tcW w:w="341" w:type="pct"/>
            <w:vAlign w:val="center"/>
          </w:tcPr>
          <w:p w14:paraId="12F78716" w14:textId="3A0A005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razil</w:t>
            </w:r>
          </w:p>
        </w:tc>
        <w:tc>
          <w:tcPr>
            <w:tcW w:w="439" w:type="pct"/>
            <w:vAlign w:val="center"/>
          </w:tcPr>
          <w:p w14:paraId="3D0603A6" w14:textId="4EAA1795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AC6DB09" w14:textId="536713E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9CDB90B" w14:textId="2D739619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r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</w:t>
            </w:r>
          </w:p>
        </w:tc>
        <w:tc>
          <w:tcPr>
            <w:tcW w:w="1025" w:type="pct"/>
            <w:vAlign w:val="center"/>
          </w:tcPr>
          <w:p w14:paraId="2AD1F7A4" w14:textId="6ED20D9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gnificant reduction in misdiagnosis</w:t>
            </w:r>
          </w:p>
          <w:p w14:paraId="5440AD7E" w14:textId="109B9BD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ing current diagnosis workflows and contributing to the early diagnosis of oral diseases</w:t>
            </w:r>
          </w:p>
        </w:tc>
        <w:tc>
          <w:tcPr>
            <w:tcW w:w="802" w:type="pct"/>
            <w:vAlign w:val="center"/>
          </w:tcPr>
          <w:p w14:paraId="504C9416" w14:textId="5127824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9652BD2" w14:textId="77777777" w:rsidTr="002531EA">
        <w:tc>
          <w:tcPr>
            <w:tcW w:w="637" w:type="pct"/>
            <w:vAlign w:val="center"/>
          </w:tcPr>
          <w:p w14:paraId="2D087960" w14:textId="51F6DF9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ungmunpuntipantip,2023</w:t>
            </w:r>
            <w:r w:rsidR="00B95FD9">
              <w:rPr>
                <w:rFonts w:asciiTheme="majorBidi" w:eastAsia="DengXian" w:hAnsiTheme="majorBidi" w:cstheme="majorBidi"/>
                <w:sz w:val="22"/>
              </w:rPr>
              <w:fldChar w:fldCharType="begin"/>
            </w:r>
            <w:r w:rsidR="00B95FD9">
              <w:rPr>
                <w:rFonts w:asciiTheme="majorBidi" w:eastAsia="DengXian" w:hAnsiTheme="majorBidi" w:cstheme="majorBidi"/>
                <w:sz w:val="22"/>
                <w:szCs w:val="22"/>
              </w:rPr>
              <w:instrText xml:space="preserve"> ADDIN EN.CITE &lt;EndNote&gt;&lt;Cite&gt;&lt;Author&gt;Mungmunpuntipantip&lt;/Author&gt;&lt;Year&gt;2023&lt;/Year&gt;&lt;RecNum&gt;3592&lt;/RecNum&gt;&lt;DisplayText&gt;&lt;style face="superscript"&gt;[89]&lt;/style&gt;&lt;/DisplayText&gt;&lt;record&gt;&lt;rec-number&gt;3592&lt;/rec-number&gt;&lt;foreign-keys&gt;&lt;key app="EN" db-id="f5w5azf2ndxvsjeezw9vzvwzreextstaasa0" timestamp="1692258279"&gt;3592&lt;/key&gt;&lt;/foreign-keys&gt;&lt;ref-type name="Journal Article"&gt;17&lt;/ref-type&gt;&lt;contributors&gt;&lt;authors&gt;&lt;author&gt;Mungmunpuntipantip, Rujittika&lt;/author&gt;&lt;author&gt;Wiwanitkit, Viroj&lt;/author&gt;&lt;/authors&gt;&lt;/contributors&gt;&lt;auth-address&gt;Consultant Unit, Bangkok, Thailand&amp;#xD;Chandigarh Univ, Res Ctr, Ajitgarh, Punjab, India&amp;#xD;Joesph Ayobabalola Univ, Dept Biol Sci, Ikeji Arakeji, Nigeria&lt;/auth-address&gt;&lt;titles&gt;&lt;title&gt;Comment on &amp;quot;ChatGPT failed Taiwan&amp;apos;s Family Medicine Board Exam&amp;quot;&lt;/title&gt;&lt;secondary-title&gt;Journal of the Chinese Medical Association&lt;/secondary-title&gt;&lt;alt-title&gt;J Chin Med Assoc&lt;/alt-title&gt;&lt;/titles&gt;&lt;periodical&gt;&lt;full-title&gt;JOURNAL OF THE CHINESE MEDICAL ASSOCIATION&lt;/full-title&gt;&lt;/periodical&gt;&lt;alt-periodical&gt;&lt;full-title&gt;J Chin Med Assoc&lt;/full-title&gt;&lt;/alt-periodical&gt;&lt;pages&gt;775-775&lt;/pages&gt;&lt;volume&gt;86&lt;/volume&gt;&lt;number&gt;8&lt;/number&gt;&lt;edition&gt;2023/07/07&lt;/edition&gt;&lt;section&gt;865&lt;/section&gt;&lt;dates&gt;&lt;year&gt;2023&lt;/year&gt;&lt;pub-dates&gt;&lt;date&gt;Aug&lt;/date&gt;&lt;/pub-dates&gt;&lt;/dates&gt;&lt;isbn&gt;1726-4901&lt;/isbn&gt;&lt;accession-num&gt;WOS:001045883000011&lt;/accession-num&gt;&lt;urls&gt;&lt;related-urls&gt;&lt;url&gt;&lt;style face="underline" font="default" size="100%"&gt;&amp;lt;Go to ISI&amp;gt;://WOS:001045883000011&lt;/style&gt;&lt;/url&gt;&lt;/related-urls&gt;&lt;/urls&gt;&lt;electronic-resource-num&gt;10.1097/Jcma.0000000000000951&lt;/electronic-resource-num&gt;&lt;remote-database-provider&gt;NLM&lt;/remote-database-provider&gt;&lt;language&gt;English&lt;/language&gt;&lt;/record&gt;&lt;/Cite&gt;&lt;/EndNote&gt;</w:instrText>
            </w:r>
            <w:r w:rsidR="00B95FD9">
              <w:rPr>
                <w:rFonts w:asciiTheme="majorBidi" w:eastAsia="DengXian" w:hAnsiTheme="majorBidi" w:cstheme="majorBidi"/>
                <w:sz w:val="22"/>
              </w:rPr>
              <w:fldChar w:fldCharType="separate"/>
            </w:r>
            <w:r w:rsidR="00B95FD9" w:rsidRPr="00B95FD9">
              <w:rPr>
                <w:rFonts w:asciiTheme="majorBidi" w:eastAsia="DengXian" w:hAnsiTheme="majorBidi" w:cstheme="majorBidi"/>
                <w:noProof/>
                <w:sz w:val="22"/>
                <w:szCs w:val="22"/>
                <w:vertAlign w:val="superscript"/>
              </w:rPr>
              <w:t>[89]</w:t>
            </w:r>
            <w:r w:rsidR="00B95FD9">
              <w:rPr>
                <w:rFonts w:asciiTheme="majorBidi" w:eastAsia="DengXian" w:hAnsiTheme="majorBidi" w:cstheme="majorBidi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A5EEA4A" w14:textId="113D93C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Chinese Medical Association</w:t>
            </w:r>
          </w:p>
        </w:tc>
        <w:tc>
          <w:tcPr>
            <w:tcW w:w="341" w:type="pct"/>
            <w:vAlign w:val="center"/>
          </w:tcPr>
          <w:p w14:paraId="564F0202" w14:textId="4ABB242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ailand</w:t>
            </w:r>
          </w:p>
        </w:tc>
        <w:tc>
          <w:tcPr>
            <w:tcW w:w="439" w:type="pct"/>
            <w:vAlign w:val="center"/>
          </w:tcPr>
          <w:p w14:paraId="300CDA7F" w14:textId="30E90FDA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82716D2" w14:textId="33EFE2D3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EA36A95" w14:textId="73BD51E0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E3C8602" w14:textId="40FB0326" w:rsidR="002531EA" w:rsidRPr="009662A0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b/>
                <w:bCs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2EDD730" w14:textId="00659C7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22DB6065" w14:textId="77777777" w:rsidTr="002531EA">
        <w:tc>
          <w:tcPr>
            <w:tcW w:w="637" w:type="pct"/>
            <w:vAlign w:val="center"/>
          </w:tcPr>
          <w:p w14:paraId="5E22C281" w14:textId="2FA07F2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Vasilchenk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Vasilchenko&lt;/Author&gt;&lt;Year&gt;2023&lt;/Year&gt;&lt;RecNum&gt;4374&lt;/RecNum&gt;&lt;DisplayText&gt;&lt;style face="superscript"&gt;[90]&lt;/style&gt;&lt;/DisplayText&gt;&lt;record&gt;&lt;rec-number&gt;4374&lt;/rec-number&gt;&lt;foreign-keys&gt;&lt;key app="EN" db-id="f5w5azf2ndxvsjeezw9vzvwzreextstaasa0" timestamp="1692258364"&gt;4374&lt;/key&gt;&lt;/foreign-keys&gt;&lt;ref-type name="Journal Article"&gt;17&lt;/ref-type&gt;&lt;contributors&gt;&lt;authors&gt;&lt;author&gt;Vasilchenko, Kirill&lt;/author&gt;&lt;author&gt;Chumakov, Egor&lt;/author&gt;&lt;/authors&gt;&lt;/contributors&gt;&lt;titles&gt;&lt;title&gt;Comment on ‘Old dog, new tricks? Exploring the potential functionalities of ChatGPT in supporting educational methods in social psychiatry’&lt;/title&gt;&lt;secondary-title&gt;International Journal of Social Psychiatry&lt;/secondary-title&gt;&lt;/titles&gt;&lt;periodical&gt;&lt;full-title&gt;International Journal of Social Psychiatry&lt;/full-title&gt;&lt;/periodical&gt;&lt;pages&gt;207640231178464&lt;/pages&gt;&lt;keywords&gt;&lt;keyword&gt;dog&lt;/keyword&gt;&lt;keyword&gt;editorial&lt;/keyword&gt;&lt;keyword&gt;nonhuman&lt;/keyword&gt;&lt;keyword&gt;social psychiatry&lt;/keyword&gt;&lt;/keywords&gt;&lt;dates&gt;&lt;year&gt;2023&lt;/year&gt;&lt;/dates&gt;&lt;isbn&gt;0020-7640&amp;#xD;1741-2854&lt;/isbn&gt;&lt;work-type&gt;Article in Press&lt;/work-type&gt;&lt;urls&gt;&lt;related-urls&gt;&lt;url&gt;http://www.embase.j.yyttgd.top/search/results?subaction=viewrecord&amp;amp;id=L641725321&amp;amp;from=export&lt;/url&gt;&lt;url&gt;http://dx.doi.org/10.1177/00207640231178464&lt;/url&gt;&lt;/related-urls&gt;&lt;/urls&gt;&lt;custom5&gt;37392006&lt;/custom5&gt;&lt;electronic-resource-num&gt;10.1177/00207640231178464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FA2A1FD" w14:textId="658B799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Social Psychiatry</w:t>
            </w:r>
          </w:p>
        </w:tc>
        <w:tc>
          <w:tcPr>
            <w:tcW w:w="341" w:type="pct"/>
            <w:vAlign w:val="center"/>
          </w:tcPr>
          <w:p w14:paraId="4D2D60F8" w14:textId="32C4CE0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rael</w:t>
            </w:r>
          </w:p>
        </w:tc>
        <w:tc>
          <w:tcPr>
            <w:tcW w:w="439" w:type="pct"/>
            <w:vAlign w:val="center"/>
          </w:tcPr>
          <w:p w14:paraId="60EDDFE3" w14:textId="6134E7AB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0B2E07B" w14:textId="136C3BE5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95AA06F" w14:textId="1112ECA1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oci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ychiatry</w:t>
            </w:r>
          </w:p>
        </w:tc>
        <w:tc>
          <w:tcPr>
            <w:tcW w:w="1025" w:type="pct"/>
            <w:vAlign w:val="center"/>
          </w:tcPr>
          <w:p w14:paraId="74C97C51" w14:textId="5D08559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F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ilitate discussions and debates, answering questions, providing case studies, and facilitating collaboration and teamwork</w:t>
            </w:r>
          </w:p>
        </w:tc>
        <w:tc>
          <w:tcPr>
            <w:tcW w:w="802" w:type="pct"/>
            <w:vAlign w:val="center"/>
          </w:tcPr>
          <w:p w14:paraId="41975191" w14:textId="33556021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  <w:p w14:paraId="70B31FE4" w14:textId="3B1F1AD6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442F897A" w14:textId="77777777" w:rsidTr="002531EA">
        <w:tc>
          <w:tcPr>
            <w:tcW w:w="637" w:type="pct"/>
            <w:vAlign w:val="center"/>
          </w:tcPr>
          <w:p w14:paraId="0CFD1565" w14:textId="7D09F67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yer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eWVyczwvQXV0aG9yPjxZZWFyPjIwMjM8L1llYXI+PFJl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eWVyczwvQXV0aG9yPjxZZWFyPjIwMjM8L1llYXI+PFJl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90A06BF" w14:textId="1C94C4F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ma internal medicine</w:t>
            </w:r>
          </w:p>
        </w:tc>
        <w:tc>
          <w:tcPr>
            <w:tcW w:w="341" w:type="pct"/>
            <w:vAlign w:val="center"/>
          </w:tcPr>
          <w:p w14:paraId="30B18E47" w14:textId="531E58D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6ABF8CF" w14:textId="6B102230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2E74EDD3" w14:textId="17474A8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6D47C36" w14:textId="78B49D8C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C5ECF26" w14:textId="01DF624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e time</w:t>
            </w:r>
          </w:p>
          <w:p w14:paraId="0C3DCBC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Promote equitable access to health resources</w:t>
            </w:r>
          </w:p>
          <w:p w14:paraId="30AE052D" w14:textId="62551C2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patient outcomes</w:t>
            </w:r>
          </w:p>
        </w:tc>
        <w:tc>
          <w:tcPr>
            <w:tcW w:w="802" w:type="pct"/>
            <w:vAlign w:val="center"/>
          </w:tcPr>
          <w:p w14:paraId="1F0955DC" w14:textId="15E61E7B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555A3D95" w14:textId="77777777" w:rsidTr="002531EA">
        <w:tc>
          <w:tcPr>
            <w:tcW w:w="637" w:type="pct"/>
            <w:vAlign w:val="center"/>
          </w:tcPr>
          <w:p w14:paraId="4BB78377" w14:textId="089C243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youb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85F75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youb&lt;/Author&gt;&lt;Year&gt;2023&lt;/Year&gt;&lt;RecNum&gt;957&lt;/RecNum&gt;&lt;DisplayText&gt;&lt;style face="superscript"&gt;[92]&lt;/style&gt;&lt;/DisplayText&gt;&lt;record&gt;&lt;rec-number&gt;957&lt;/rec-number&gt;&lt;foreign-keys&gt;&lt;key app="EN" db-id="f5w5azf2ndxvsjeezw9vzvwzreextstaasa0" timestamp="1692257699"&gt;957&lt;/key&gt;&lt;/foreign-keys&gt;&lt;ref-type name="Journal Article"&gt;17&lt;/ref-type&gt;&lt;contributors&gt;&lt;authors&gt;&lt;author&gt;Ayoub, Noel F&lt;/author&gt;&lt;author&gt;Lee, Yu-Jin&lt;/author&gt;&lt;author&gt;Grimm, David&lt;/author&gt;&lt;author&gt;Balakrishnan, Karthik&lt;/author&gt;&lt;/authors&gt;&lt;/contributors&gt;&lt;auth-address&gt;Stanford Univ, Sch Med, Dept Otolaryngol Head &amp;amp; Neck Surg, Stanford, CA USA&amp;#xD;Stanford Univ, Sch Med, Dept Otolaryngol Head &amp;amp; Neck Surg, 801 Welch Rd,2nd Floor, Stanford, CA 94304 USA&lt;/auth-address&gt;&lt;titles&gt;&lt;title&gt;Comparison Between ChatGPT and Google Search as Sources of Postoperative Patient Instructions&lt;/title&gt;&lt;secondary-title&gt;JAMA OTOLARYNGOLOGY-HEAD &amp;amp; NECK SURGERY&lt;/secondary-title&gt;&lt;/titles&gt;&lt;periodical&gt;&lt;full-title&gt;JAMA OTOLARYNGOLOGY-HEAD &amp;amp; NECK SURGERY&lt;/full-title&gt;&lt;/periodical&gt;&lt;pages&gt;556-558&lt;/pages&gt;&lt;volume&gt;149&lt;/volume&gt;&lt;number&gt;6&lt;/number&gt;&lt;dates&gt;&lt;year&gt;2023&lt;/year&gt;&lt;pub-dates&gt;&lt;date&gt;2023 JUN&lt;/date&gt;&lt;/pub-dates&gt;&lt;/dates&gt;&lt;isbn&gt;2168-6181&amp;#xD;2168-619X&lt;/isbn&gt;&lt;accession-num&gt;WOS:000980373900001&lt;/accession-num&gt;&lt;work-type&gt;Letter&lt;/work-type&gt;&lt;urls&gt;&lt;/urls&gt;&lt;custom6&gt;APR 2023&lt;/custom6&gt;&lt;electronic-resource-num&gt;10.1001/jamaoto.2023.0704&lt;/electronic-resource-num&gt;&lt;access-date&gt;2023-05-1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03C71D5" w14:textId="07A3CBB3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ma otolaryngology-head &amp; neck surgery</w:t>
            </w:r>
          </w:p>
        </w:tc>
        <w:tc>
          <w:tcPr>
            <w:tcW w:w="341" w:type="pct"/>
            <w:vAlign w:val="center"/>
          </w:tcPr>
          <w:p w14:paraId="39E7E866" w14:textId="2012354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0CB59BD" w14:textId="45D0F7FB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Q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alitative research</w:t>
            </w:r>
          </w:p>
        </w:tc>
        <w:tc>
          <w:tcPr>
            <w:tcW w:w="536" w:type="pct"/>
            <w:vAlign w:val="center"/>
          </w:tcPr>
          <w:p w14:paraId="643E627A" w14:textId="26614A7F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854D2B6" w14:textId="440CEE6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9247BA3" w14:textId="3F22F0DC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7A80F29" w14:textId="41A91140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2E0C5063" w14:textId="77777777" w:rsidTr="002531EA">
        <w:tc>
          <w:tcPr>
            <w:tcW w:w="637" w:type="pct"/>
            <w:vAlign w:val="center"/>
          </w:tcPr>
          <w:p w14:paraId="309F9F55" w14:textId="2192795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Nayak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Nayak&lt;/Author&gt;&lt;Year&gt;2023&lt;/Year&gt;&lt;RecNum&gt;418&lt;/RecNum&gt;&lt;DisplayText&gt;&lt;style face="superscript"&gt;[93]&lt;/style&gt;&lt;/DisplayText&gt;&lt;record&gt;&lt;rec-number&gt;418&lt;/rec-number&gt;&lt;foreign-keys&gt;&lt;key app="EN" db-id="f5w5azf2ndxvsjeezw9vzvwzreextstaasa0" timestamp="1692257475"&gt;418&lt;/key&gt;&lt;/foreign-keys&gt;&lt;ref-type name="Journal Article"&gt;17&lt;/ref-type&gt;&lt;contributors&gt;&lt;authors&gt;&lt;author&gt;Nayak, Ashwin&lt;/author&gt;&lt;author&gt;Alkaitis, Matthew S&lt;/author&gt;&lt;author&gt;Nayak, Kristen&lt;/author&gt;&lt;author&gt;Nikolov, Margaret&lt;/author&gt;&lt;author&gt;Weinfurt, Kevin P&lt;/author&gt;&lt;author&gt;Schulman, Kevin&lt;/author&gt;&lt;/authors&gt;&lt;/contributors&gt;&lt;auth-address&gt;Stanford Univ, Dept Med, Stanford, CA USA&amp;#xD;Stanford Univ, Clin Excellence Res Ctr, Sch Med, Stanford, CA USA&amp;#xD;Dept Populat Hlth Sci, Durham, NC USA&amp;#xD;Duke Clin Res Inst, Durham, NC USA&amp;#xD;Stanford Univ, Grad Sch Business, Stanford, CA USA&amp;#xD;Stanford Univ, Dept Med, 300 Pasteur Dr, H0110, Stanford, CA 94305 USA&lt;/auth-address&gt;&lt;titles&gt;&lt;title&gt;Comparison of History of Present Illness Summaries Generated by a Chatbot and Senior Internal Medicine Residents&lt;/title&gt;&lt;secondary-title&gt;JAMA INTERNAL MEDICINE&lt;/secondary-title&gt;&lt;/titles&gt;&lt;periodical&gt;&lt;full-title&gt;JAMA INTERNAL MEDICINE&lt;/full-title&gt;&lt;/periodical&gt;&lt;pages&gt;1026–1027&lt;/pages&gt;&lt;volume&gt;183&lt;/volume&gt;&lt;number&gt;9&lt;/number&gt;&lt;section&gt;Dept Populat Hlth Sci&lt;/section&gt;&lt;dates&gt;&lt;year&gt;2023&lt;/year&gt;&lt;pub-dates&gt;&lt;date&gt;2023 JUL 17&lt;/date&gt;&lt;/pub-dates&gt;&lt;/dates&gt;&lt;isbn&gt;2168-6106&amp;#xD;2168-6114&lt;/isbn&gt;&lt;accession-num&gt;WOS:001034155400004&lt;/accession-num&gt;&lt;work-type&gt;Letter&amp;#xD;Early Access&lt;/work-type&gt;&lt;urls&gt;&lt;/urls&gt;&lt;custom6&gt;JUL 2023&lt;/custom6&gt;&lt;electronic-resource-num&gt;10.1001/jamainternmed.2023.2561&lt;/electronic-resource-num&gt;&lt;access-date&gt;2023-08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0464726" w14:textId="3A295CE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ma internal medicine</w:t>
            </w:r>
          </w:p>
        </w:tc>
        <w:tc>
          <w:tcPr>
            <w:tcW w:w="341" w:type="pct"/>
            <w:vAlign w:val="center"/>
          </w:tcPr>
          <w:p w14:paraId="63245B5D" w14:textId="1384377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4D1E178" w14:textId="5D56E0D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2C3748A" w14:textId="7D932F7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F5A9199" w14:textId="3A7F0309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0906EA7" w14:textId="35A4455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FF1E5DD" w14:textId="7A03EE1E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1B444CF" w14:textId="77777777" w:rsidTr="002531EA">
        <w:tc>
          <w:tcPr>
            <w:tcW w:w="637" w:type="pct"/>
            <w:vAlign w:val="center"/>
          </w:tcPr>
          <w:p w14:paraId="626F678E" w14:textId="2759AEF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s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lser&lt;/Author&gt;&lt;Year&gt;2023&lt;/Year&gt;&lt;RecNum&gt;4441&lt;/RecNum&gt;&lt;DisplayText&gt;&lt;style face="superscript"&gt;[94]&lt;/style&gt;&lt;/DisplayText&gt;&lt;record&gt;&lt;rec-number&gt;4441&lt;/rec-number&gt;&lt;foreign-keys&gt;&lt;key app="EN" db-id="f5w5azf2ndxvsjeezw9vzvwzreextstaasa0" timestamp="1692258364"&gt;4441&lt;/key&gt;&lt;/foreign-keys&gt;&lt;ref-type name="Journal Article"&gt;17&lt;/ref-type&gt;&lt;contributors&gt;&lt;authors&gt;&lt;author&gt;Alser, Muath&lt;/author&gt;&lt;author&gt;Waisberg, Ethan&lt;/author&gt;&lt;/authors&gt;&lt;/contributors&gt;&lt;auth-address&gt;M. Alser, Muath Alser, Cairo University Faculty of Medicine, Al-Saray Street, El Manial, Cairo, Egypt&lt;/auth-address&gt;&lt;titles&gt;&lt;title&gt;Concerns with the Usage of ChatGPT in Academia and Medicine: A Viewpoint&lt;/title&gt;&lt;secondary-title&gt;American Journal of Medicine Open&lt;/secondary-title&gt;&lt;/titles&gt;&lt;periodical&gt;&lt;full-title&gt;American Journal of Medicine Open&lt;/full-title&gt;&lt;/periodical&gt;&lt;volume&gt;9&lt;/volume&gt;&lt;section&gt;100036&lt;/section&gt;&lt;keywords&gt;&lt;keyword&gt;artificial intelligence software&lt;/keyword&gt;&lt;keyword&gt;Artificial intelligence&lt;/keyword&gt;&lt;keyword&gt;ChatGPT&lt;/keyword&gt;&lt;keyword&gt;clinical practice&lt;/keyword&gt;&lt;keyword&gt;computer language&lt;/keyword&gt;&lt;keyword&gt;editorial&lt;/keyword&gt;&lt;keyword&gt;medical education&lt;/keyword&gt;&lt;keyword&gt;medical literature&lt;/keyword&gt;&lt;keyword&gt;medical research&lt;/keyword&gt;&lt;keyword&gt;medicine&lt;/keyword&gt;&lt;keyword&gt;plagiarism&lt;/keyword&gt;&lt;/keywords&gt;&lt;dates&gt;&lt;year&gt;2023&lt;/year&gt;&lt;/dates&gt;&lt;isbn&gt;26670364&lt;/isbn&gt;&lt;work-type&gt;Editorial&lt;/work-type&gt;&lt;urls&gt;&lt;related-urls&gt;&lt;url&gt;http://www.embase.j.yyttgd.top/search/results?subaction=viewrecord&amp;amp;id=L2024584604&amp;amp;from=export&lt;/url&gt;&lt;url&gt;http://dx.doi.org/10.1016/j.ajmo.2023.100036&lt;/url&gt;&lt;/related-urls&gt;&lt;/urls&gt;&lt;electronic-resource-num&gt;10.1016/j.ajmo.2023.100036&lt;/electronic-resource-num&gt;&lt;remote-database-name&gt;Embas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0659D5D" w14:textId="77CB27A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 Journal of Medicine Open</w:t>
            </w:r>
          </w:p>
        </w:tc>
        <w:tc>
          <w:tcPr>
            <w:tcW w:w="341" w:type="pct"/>
            <w:vAlign w:val="center"/>
          </w:tcPr>
          <w:p w14:paraId="6552E774" w14:textId="47BE49C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ypt</w:t>
            </w:r>
          </w:p>
        </w:tc>
        <w:tc>
          <w:tcPr>
            <w:tcW w:w="439" w:type="pct"/>
            <w:vAlign w:val="center"/>
          </w:tcPr>
          <w:p w14:paraId="388631D8" w14:textId="6919A94B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int</w:t>
            </w:r>
          </w:p>
        </w:tc>
        <w:tc>
          <w:tcPr>
            <w:tcW w:w="536" w:type="pct"/>
            <w:vAlign w:val="center"/>
          </w:tcPr>
          <w:p w14:paraId="0F330A1B" w14:textId="03D2EFDC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34177118" w14:textId="4E48813F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25A83E8" w14:textId="4E931BD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EB2286F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  <w:p w14:paraId="65831B1E" w14:textId="35FDFBE9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447FAF3A" w14:textId="77777777" w:rsidTr="002531EA">
        <w:tc>
          <w:tcPr>
            <w:tcW w:w="637" w:type="pct"/>
            <w:vAlign w:val="center"/>
          </w:tcPr>
          <w:p w14:paraId="6A3F3402" w14:textId="1008F14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leebayo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leebayoon&lt;/Author&gt;&lt;Year&gt;2023&lt;/Year&gt;&lt;RecNum&gt;1030&lt;/RecNum&gt;&lt;DisplayText&gt;&lt;style face="superscript"&gt;[95]&lt;/style&gt;&lt;/DisplayText&gt;&lt;record&gt;&lt;rec-number&gt;1030&lt;/rec-number&gt;&lt;foreign-keys&gt;&lt;key app="EN" db-id="f5w5azf2ndxvsjeezw9vzvwzreextstaasa0" timestamp="1692257699"&gt;1030&lt;/key&gt;&lt;/foreign-keys&gt;&lt;ref-type name="Journal Article"&gt;17&lt;/ref-type&gt;&lt;contributors&gt;&lt;authors&gt;&lt;author&gt;Kleebayoon, Amnuay&lt;/author&gt;&lt;author&gt;Wiwanitkit, Viroj&lt;/author&gt;&lt;/authors&gt;&lt;/contributors&gt;&lt;auth-address&gt;Private Academic Consultant, Samraong, Cambodia amnuaykleebai@gmail.com.&amp;#xD;Chandigarh University, Mohali, Punjab, India.&lt;/auth-address&gt;&lt;titles&gt;&lt;title&gt;Correspondence on &amp;quot;ChatGPT in nuclear medicine education&amp;quot; by Currie and Barry&lt;/title&gt;&lt;secondary-title&gt;Journal of neurointerventional surgery&lt;/secondary-title&gt;&lt;/titles&gt;&lt;periodical&gt;&lt;full-title&gt;JOURNAL OF NEUROINTERVENTIONAL SURGERY&lt;/full-title&gt;&lt;/periodical&gt;&lt;pages&gt;218&lt;/pages&gt;&lt;volume&gt;16&lt;/volume&gt;&lt;number&gt;2&lt;/number&gt;&lt;dates&gt;&lt;year&gt;2023&lt;/year&gt;&lt;pub-dates&gt;&lt;date&gt;2023 Aug 11 (Epub 2023 Aug 11)&lt;/date&gt;&lt;/pub-dates&gt;&lt;/dates&gt;&lt;isbn&gt;1759-8486&lt;/isbn&gt;&lt;accession-num&gt;MEDLINE:37567760&lt;/accession-num&gt;&lt;work-type&gt;Letter&lt;/work-type&gt;&lt;urls&gt;&lt;/urls&gt;&lt;electronic-resource-num&gt;10.1136/jnis-2023-020817&lt;/electronic-resource-num&gt;&lt;access-date&gt;2023-08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8A21545" w14:textId="094349C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neurointerventional surgery</w:t>
            </w:r>
          </w:p>
        </w:tc>
        <w:tc>
          <w:tcPr>
            <w:tcW w:w="341" w:type="pct"/>
            <w:vAlign w:val="center"/>
          </w:tcPr>
          <w:p w14:paraId="6D16CE4E" w14:textId="7572E58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1EF5892A" w14:textId="14D1A1E8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C9BC96D" w14:textId="5A803E87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F8B4B25" w14:textId="7C9ED0CD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DCE772C" w14:textId="73BD4B4B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023029C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24BEBDAF" w14:textId="721C741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3192AC28" w14:textId="77777777" w:rsidTr="002531EA">
        <w:tc>
          <w:tcPr>
            <w:tcW w:w="637" w:type="pct"/>
            <w:vAlign w:val="center"/>
          </w:tcPr>
          <w:p w14:paraId="455D19A8" w14:textId="7E013C8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e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eo&lt;/Author&gt;&lt;Year&gt;2023&lt;/Year&gt;&lt;RecNum&gt;1158&lt;/RecNum&gt;&lt;DisplayText&gt;&lt;style face="superscript"&gt;[96]&lt;/style&gt;&lt;/DisplayText&gt;&lt;record&gt;&lt;rec-number&gt;1158&lt;/rec-number&gt;&lt;foreign-keys&gt;&lt;key app="EN" db-id="f5w5azf2ndxvsjeezw9vzvwzreextstaasa0" timestamp="1692257699"&gt;1158&lt;/key&gt;&lt;/foreign-keys&gt;&lt;ref-type name="Journal Article"&gt;17&lt;/ref-type&gt;&lt;contributors&gt;&lt;authors&gt;&lt;author&gt;Yeo, Yee Hui&lt;/author&gt;&lt;author&gt;Samaan, Jamil S&lt;/author&gt;&lt;author&gt;Ng, Wee Han&lt;/author&gt;&lt;/authors&gt;&lt;/contributors&gt;&lt;auth-address&gt;Karsh Division of Gastroenterology and Hepatology, Department of Medicine, Cedars-Sinai Medical Center, Los Angeles, CA, USA.&amp;#xD;Bristol Medical School, University of Bristol, Bristol, UK.&lt;/auth-address&gt;&lt;titles&gt;&lt;title&gt;Correspondence on Letter 2 regarding &amp;quot;Assessing the performance of ChatGPT in answering questions regarding cirrhosis and hepatocellular carcinoma&amp;quot;&lt;/title&gt;&lt;secondary-title&gt;Clinical and molecular hepatology&lt;/secondary-title&gt;&lt;/titles&gt;&lt;periodical&gt;&lt;full-title&gt;Clinical and molecular hepatology&lt;/full-title&gt;&lt;/periodical&gt;&lt;pages&gt;823-824&lt;/pages&gt;&lt;volume&gt;29&lt;/volume&gt;&lt;number&gt;3&lt;/number&gt;&lt;dates&gt;&lt;year&gt;2023&lt;/year&gt;&lt;pub-dates&gt;&lt;date&gt;2023 07 (Epub 2023 May 31)&lt;/date&gt;&lt;/pub-dates&gt;&lt;/dates&gt;&lt;isbn&gt;2287-285X&lt;/isbn&gt;&lt;accession-num&gt;MEDLINE:37254485&lt;/accession-num&gt;&lt;work-type&gt;Journal Article&amp;#xD;Comment&lt;/work-type&gt;&lt;urls&gt;&lt;/urls&gt;&lt;electronic-resource-num&gt;10.3350/cmh.2023.0182&lt;/electronic-resource-num&gt;&lt;access-date&gt;2023-07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6C5960E" w14:textId="3D03963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molecular hepatology</w:t>
            </w:r>
          </w:p>
        </w:tc>
        <w:tc>
          <w:tcPr>
            <w:tcW w:w="341" w:type="pct"/>
            <w:vAlign w:val="center"/>
          </w:tcPr>
          <w:p w14:paraId="151A962B" w14:textId="4DA75B7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37FFA57F" w14:textId="45A5A43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57CC39D" w14:textId="3FFE81F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7E694D00" w14:textId="21CDCFF5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8BBF994" w14:textId="6FAFA5F2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E6270EA" w14:textId="407E1ABE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49EE1942" w14:textId="77777777" w:rsidTr="002531EA">
        <w:tc>
          <w:tcPr>
            <w:tcW w:w="637" w:type="pct"/>
            <w:vAlign w:val="center"/>
          </w:tcPr>
          <w:p w14:paraId="744AD8DF" w14:textId="6E7224A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oodnutt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Woodnutt&lt;/Author&gt;&lt;Year&gt;2023&lt;/Year&gt;&lt;RecNum&gt;3711&lt;/RecNum&gt;&lt;DisplayText&gt;&lt;style face="superscript"&gt;[97]&lt;/style&gt;&lt;/DisplayText&gt;&lt;record&gt;&lt;rec-number&gt;3711&lt;/rec-number&gt;&lt;foreign-keys&gt;&lt;key app="EN" db-id="f5w5azf2ndxvsjeezw9vzvwzreextstaasa0" timestamp="1692258279"&gt;3711&lt;/key&gt;&lt;/foreign-keys&gt;&lt;ref-type name="Journal Article"&gt;17&lt;/ref-type&gt;&lt;contributors&gt;&lt;authors&gt;&lt;author&gt;Woodnutt, Samuel&lt;/author&gt;&lt;author&gt;Allen, Chris&lt;/author&gt;&lt;author&gt;Snowden, Jasmine&lt;/author&gt;&lt;author&gt;Flynn, Matt&lt;/author&gt;&lt;author&gt;Hall, Simon&lt;/author&gt;&lt;author&gt;Libberton, Paula&lt;/author&gt;&lt;author&gt;Purvis, Francesca&lt;/author&gt;&lt;/authors&gt;&lt;/contributors&gt;&lt;auth-address&gt;School of Health Sciences, University of Southampton, Southampton, Hampshire, UK.&lt;/auth-address&gt;&lt;titles&gt;&lt;title&gt;Could artificial intelligence write mental health nursing care plans?&lt;/title&gt;&lt;secondary-title&gt;Journal of Psychiatric and Mental Health Nursing&lt;/secondary-title&gt;&lt;/titles&gt;&lt;periodical&gt;&lt;full-title&gt;Journal of psychiatric and mental health nursing&lt;/full-title&gt;&lt;/periodical&gt;&lt;pages&gt;79-86&lt;/pages&gt;&lt;volume&gt;31&lt;/volume&gt;&lt;number&gt;1&lt;/number&gt;&lt;edition&gt;2023/08/04&lt;/edition&gt;&lt;section&gt;79&lt;/section&gt;&lt;keywords&gt;&lt;keyword&gt;art of nursing&lt;/keyword&gt;&lt;keyword&gt;nursing role&lt;/keyword&gt;&lt;keyword&gt;quality of care&lt;/keyword&gt;&lt;keyword&gt;self-harm&lt;/keyword&gt;&lt;keyword&gt;therapeutic relationships&lt;/keyword&gt;&lt;/keywords&gt;&lt;dates&gt;&lt;year&gt;2023&lt;/year&gt;&lt;pub-dates&gt;&lt;date&gt;Aug 4&lt;/date&gt;&lt;/pub-dates&gt;&lt;/dates&gt;&lt;isbn&gt;1351-0126&amp;#xD;1365-2850&lt;/isbn&gt;&lt;accession-num&gt;37538021&lt;/accession-num&gt;&lt;urls&gt;&lt;/urls&gt;&lt;electronic-resource-num&gt;10.1111/jpm.12965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DBB28AE" w14:textId="5B3DB4A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Psychiatric and Mental Health Nursing</w:t>
            </w:r>
          </w:p>
        </w:tc>
        <w:tc>
          <w:tcPr>
            <w:tcW w:w="341" w:type="pct"/>
            <w:vAlign w:val="center"/>
          </w:tcPr>
          <w:p w14:paraId="30145F19" w14:textId="6948DC0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18910B4A" w14:textId="4C5AABC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0F6ADB1F" w14:textId="014CAFD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164E172" w14:textId="4735D7B4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6299A32" w14:textId="3CB6ADC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50D4A73" w14:textId="40D4BF2B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A82D538" w14:textId="77777777" w:rsidTr="002531EA">
        <w:tc>
          <w:tcPr>
            <w:tcW w:w="637" w:type="pct"/>
            <w:vAlign w:val="center"/>
          </w:tcPr>
          <w:p w14:paraId="16BF0A5A" w14:textId="6E0BD85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MaTwvQXV0aG9yPjxZZWFyPjIwMjM8L1llYXI+PFJlY051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MaTwvQXV0aG9yPjxZZWFyPjIwMjM8L1llYXI+PFJlY051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C95654A" w14:textId="5228E8E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 imaging</w:t>
            </w:r>
          </w:p>
        </w:tc>
        <w:tc>
          <w:tcPr>
            <w:tcW w:w="341" w:type="pct"/>
            <w:vAlign w:val="center"/>
          </w:tcPr>
          <w:p w14:paraId="0A5BB8A7" w14:textId="666769E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BC7A060" w14:textId="2B71AC99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34608E8B" w14:textId="203B33F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7493426" w14:textId="1A45075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4E6284D9" w14:textId="6538279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 efficiency</w:t>
            </w:r>
          </w:p>
        </w:tc>
        <w:tc>
          <w:tcPr>
            <w:tcW w:w="802" w:type="pct"/>
            <w:vAlign w:val="center"/>
          </w:tcPr>
          <w:p w14:paraId="403974BC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348F5A2A" w14:textId="3CE56858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informatio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d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28AB73BD" w14:textId="77777777" w:rsidTr="002531EA">
        <w:tc>
          <w:tcPr>
            <w:tcW w:w="637" w:type="pct"/>
            <w:vAlign w:val="center"/>
          </w:tcPr>
          <w:p w14:paraId="342027C2" w14:textId="2E556C8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ulkarn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ulkarni&lt;/Author&gt;&lt;Year&gt;2023&lt;/Year&gt;&lt;RecNum&gt;1032&lt;/RecNum&gt;&lt;DisplayText&gt;&lt;style face="superscript"&gt;[99]&lt;/style&gt;&lt;/DisplayText&gt;&lt;record&gt;&lt;rec-number&gt;1032&lt;/rec-number&gt;&lt;foreign-keys&gt;&lt;key app="EN" db-id="f5w5azf2ndxvsjeezw9vzvwzreextstaasa0" timestamp="1692257699"&gt;1032&lt;/key&gt;&lt;/foreign-keys&gt;&lt;ref-type name="Journal Article"&gt;17&lt;/ref-type&gt;&lt;contributors&gt;&lt;authors&gt;&lt;author&gt;Kulkarni, Shriram V&lt;/author&gt;&lt;author&gt;Sinha, Sagar&lt;/author&gt;&lt;author&gt;Narasimhan, Ramakrishnan Dindigal&lt;/author&gt;&lt;/authors&gt;&lt;/contributors&gt;&lt;auth-address&gt;Associate Professor, Department of Internal Medicine; Corresponding Author.&amp;#xD;Associate Professor.&amp;#xD;Senior Resident, Department of Emergency Medicine, MGM institute of Health Sciences, MGM Medical College and Hospital, Navi Mumbai, Maharashtra, India.&lt;/auth-address&gt;&lt;titles&gt;&lt;title&gt;Digital Technology in Clinical Medicine: From Calculators to ChatGPT&lt;/title&gt;&lt;secondary-title&gt;The Journal of the Association of Physicians of India&lt;/secondary-title&gt;&lt;/titles&gt;&lt;periodical&gt;&lt;full-title&gt;The Journal of the Association of Physicians of India&lt;/full-title&gt;&lt;/periodical&gt;&lt;pages&gt;11-12&lt;/pages&gt;&lt;volume&gt;71&lt;/volume&gt;&lt;number&gt;5&lt;/number&gt;&lt;dates&gt;&lt;year&gt;2023&lt;/year&gt;&lt;pub-dates&gt;&lt;date&gt;2023 May&lt;/date&gt;&lt;/pub-dates&gt;&lt;/dates&gt;&lt;isbn&gt;0004-5772&lt;/isbn&gt;&lt;accession-num&gt;MEDLINE:37355811&lt;/accession-num&gt;&lt;work-type&gt;Journal Article&lt;/work-type&gt;&lt;urls&gt;&lt;/urls&gt;&lt;access-date&gt;2023-06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9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5F101E5" w14:textId="32D44A0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 Journal of the Association of Physicians of India</w:t>
            </w:r>
          </w:p>
        </w:tc>
        <w:tc>
          <w:tcPr>
            <w:tcW w:w="341" w:type="pct"/>
            <w:vAlign w:val="center"/>
          </w:tcPr>
          <w:p w14:paraId="59E25AC6" w14:textId="152891D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5BC13AB1" w14:textId="217DE7F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1EF56D32" w14:textId="61AB1B6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86AE949" w14:textId="77A0EC8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884725B" w14:textId="739E021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C23E8EC" w14:textId="7E162E06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54370BF1" w14:textId="77777777" w:rsidTr="002531EA">
        <w:tc>
          <w:tcPr>
            <w:tcW w:w="637" w:type="pct"/>
            <w:vAlign w:val="center"/>
          </w:tcPr>
          <w:p w14:paraId="7600891C" w14:textId="2A4A4F3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eperikidi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Teperikidis&lt;/Author&gt;&lt;Year&gt;2023&lt;/Year&gt;&lt;RecNum&gt;1083&lt;/RecNum&gt;&lt;DisplayText&gt;&lt;style face="superscript"&gt;[100]&lt;/style&gt;&lt;/DisplayText&gt;&lt;record&gt;&lt;rec-number&gt;1083&lt;/rec-number&gt;&lt;foreign-keys&gt;&lt;key app="EN" db-id="f5w5azf2ndxvsjeezw9vzvwzreextstaasa0" timestamp="1692257699"&gt;1083&lt;/key&gt;&lt;/foreign-keys&gt;&lt;ref-type name="Journal Article"&gt;17&lt;/ref-type&gt;&lt;contributors&gt;&lt;authors&gt;&lt;author&gt;Teperikidis, Eleftherios&lt;/author&gt;&lt;author&gt;Boulmpou, Aristi&lt;/author&gt;&lt;author&gt;Potoupni, Victoria&lt;/author&gt;&lt;author&gt;Kundu, Satyabrata&lt;/author&gt;&lt;author&gt;Singh, Balpreet&lt;/author&gt;&lt;author&gt;Papadopoulos, Christodoulos&lt;/author&gt;&lt;/authors&gt;&lt;/contributors&gt;&lt;auth-address&gt;Aristotle Univ Thessaloniki, Ippokratio Gen Hosp, Dept Cardiol 3, Thessaloniki, Greece&amp;#xD;Aristotle Univ Thessaloniki, Sch Med, Clin Res Unit, Special Unit Biomed Res &amp;amp; Educ SUBRE, Thessaloniki, Greece&amp;#xD;ISF Coll Pharm, Dept Pharmacol, Moga, India&amp;#xD;Punjab Agr Univ, Dept Biochem, Ludhiana, India&amp;#xD;Aristotle Univ Thessaloniki, Thessaloniki, Greece&lt;/auth-address&gt;&lt;titles&gt;&lt;title&gt;Does the long-term administration of proton pump inhibitors increase the risk of adverse cardiovascular outcomes? A ChatGPT powered umbrella review&lt;/title&gt;&lt;secondary-title&gt;ACTA CARDIOLOGICA&lt;/secondary-title&gt;&lt;/titles&gt;&lt;periodical&gt;&lt;full-title&gt;ACTA CARDIOLOGICA&lt;/full-title&gt;&lt;/periodical&gt;&lt;pages&gt;980–988&lt;/pages&gt;&lt;volume&gt;78&lt;/volume&gt;&lt;number&gt;9&lt;/number&gt;&lt;keywords&gt;&lt;keyword&gt;AI&lt;/keyword&gt;&lt;keyword&gt;MACE&lt;/keyword&gt;&lt;keyword&gt;PPI&lt;/keyword&gt;&lt;keyword&gt;Proton pump inhibitors&lt;/keyword&gt;&lt;keyword&gt;Artificial intelligence&lt;/keyword&gt;&lt;keyword&gt;major adverse cardiovascular outcomes&lt;/keyword&gt;&lt;/keywords&gt;&lt;dates&gt;&lt;year&gt;2023&lt;/year&gt;&lt;pub-dates&gt;&lt;date&gt;2023 JUL 5&lt;/date&gt;&lt;/pub-dates&gt;&lt;/dates&gt;&lt;isbn&gt;0001-5385&amp;#xD;1784-973X&lt;/isbn&gt;&lt;accession-num&gt;WOS:001026381000001&lt;/accession-num&gt;&lt;work-type&gt;Review&amp;#xD;Early Access&lt;/work-type&gt;&lt;urls&gt;&lt;/urls&gt;&lt;custom6&gt;JUL 2023&lt;/custom6&gt;&lt;electronic-resource-num&gt;10.1080/00015385.2023.2231299&lt;/electronic-resource-num&gt;&lt;access-date&gt;2023-07-2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E411170" w14:textId="41A0E028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cta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rdiologica</w:t>
            </w:r>
            <w:proofErr w:type="spellEnd"/>
          </w:p>
        </w:tc>
        <w:tc>
          <w:tcPr>
            <w:tcW w:w="341" w:type="pct"/>
            <w:vAlign w:val="center"/>
          </w:tcPr>
          <w:p w14:paraId="4146AE69" w14:textId="7438F0C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reece</w:t>
            </w:r>
          </w:p>
        </w:tc>
        <w:tc>
          <w:tcPr>
            <w:tcW w:w="439" w:type="pct"/>
            <w:vAlign w:val="center"/>
          </w:tcPr>
          <w:p w14:paraId="4F9DB8E0" w14:textId="5ABB1391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70CA5532" w14:textId="29CDCCC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D33479E" w14:textId="0FC2A4CA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34F33F7" w14:textId="3938A60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20897415" w14:textId="4D467A2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0309322" w14:textId="77777777" w:rsidTr="002531EA">
        <w:tc>
          <w:tcPr>
            <w:tcW w:w="637" w:type="pct"/>
            <w:vAlign w:val="center"/>
          </w:tcPr>
          <w:p w14:paraId="416AE335" w14:textId="546FD9F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ebha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ebhar&lt;/Author&gt;&lt;Year&gt;2023&lt;/Year&gt;&lt;RecNum&gt;951&lt;/RecNum&gt;&lt;DisplayText&gt;&lt;style face="superscript"&gt;[101]&lt;/style&gt;&lt;/DisplayText&gt;&lt;record&gt;&lt;rec-number&gt;951&lt;/rec-number&gt;&lt;foreign-keys&gt;&lt;key app="EN" db-id="f5w5azf2ndxvsjeezw9vzvwzreextstaasa0" timestamp="1692257699"&gt;951&lt;/key&gt;&lt;/foreign-keys&gt;&lt;ref-type name="Journal Article"&gt;17&lt;/ref-type&gt;&lt;contributors&gt;&lt;authors&gt;&lt;author&gt;Lebhar, Michael S&lt;/author&gt;&lt;author&gt;Velazquez, Alexander&lt;/author&gt;&lt;author&gt;Goza, Shelby&lt;/author&gt;&lt;author&gt;Hoppe, Ian C&lt;/author&gt;&lt;/authors&gt;&lt;/contributors&gt;&lt;auth-address&gt;Division of Plastic and Reconstructive Surgery, University of Mississippi Medical Center, Jackson, MS, USA.&amp;#xD;University of Mississippi School of Medicine, Jackson, MS, USA.&lt;/auth-address&gt;&lt;titles&gt;&lt;title&gt;Dr. ChatGPT: Utilizing Artificial Intelligence in Surgical Education&lt;/title&gt;&lt;secondary-title&gt;The Cleft palate-craniofacial journal : official publication of the American Cleft Palate-Craniofacial Association&lt;/secondary-title&gt;&lt;/titles&gt;&lt;periodical&gt;&lt;full-title&gt;The Cleft palate-craniofacial journal : official publication of the American Cleft Palate-Craniofacial Association&lt;/full-title&gt;&lt;/periodical&gt;&lt;pages&gt;10556656231193966-10556656231193966&lt;/pages&gt;&lt;keywords&gt;&lt;keyword&gt;Artificial intelligence&lt;/keyword&gt;&lt;keyword&gt;craniofacial surgery&lt;/keyword&gt;&lt;keyword&gt;surgical technique&lt;/keyword&gt;&lt;/keywords&gt;&lt;dates&gt;&lt;year&gt;2023&lt;/year&gt;&lt;pub-dates&gt;&lt;date&gt;2023 Aug 07 (Epub 2023 Aug 07)&lt;/date&gt;&lt;/pub-dates&gt;&lt;/dates&gt;&lt;isbn&gt;1545-1569&lt;/isbn&gt;&lt;accession-num&gt;MEDLINE:37545428&lt;/accession-num&gt;&lt;work-type&gt;Journal Article&lt;/work-type&gt;&lt;urls&gt;&lt;/urls&gt;&lt;electronic-resource-num&gt;10.1177/10556656231193966&lt;/electronic-resource-num&gt;&lt;access-date&gt;2023-08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F444D46" w14:textId="676AC63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The Cleft palate-craniofacial </w:t>
            </w: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: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official publication of the American Cleft Palate-Craniofacial Association</w:t>
            </w:r>
          </w:p>
        </w:tc>
        <w:tc>
          <w:tcPr>
            <w:tcW w:w="341" w:type="pct"/>
            <w:vAlign w:val="center"/>
          </w:tcPr>
          <w:p w14:paraId="5A5561CD" w14:textId="06428AF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895DA7B" w14:textId="1FA84798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47EB4E77" w14:textId="620E2ED1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292E0466" w14:textId="553C9C2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urgical</w:t>
            </w:r>
          </w:p>
        </w:tc>
        <w:tc>
          <w:tcPr>
            <w:tcW w:w="1025" w:type="pct"/>
            <w:vAlign w:val="center"/>
          </w:tcPr>
          <w:p w14:paraId="064A0DA7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 efficiency</w:t>
            </w:r>
          </w:p>
          <w:p w14:paraId="656B765F" w14:textId="2537C53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writing</w:t>
            </w:r>
          </w:p>
        </w:tc>
        <w:tc>
          <w:tcPr>
            <w:tcW w:w="802" w:type="pct"/>
            <w:vAlign w:val="center"/>
          </w:tcPr>
          <w:p w14:paraId="265523DE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66A918FD" w14:textId="6E11B326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informatio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d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459FC7F1" w14:textId="77777777" w:rsidTr="002531EA">
        <w:tc>
          <w:tcPr>
            <w:tcW w:w="637" w:type="pct"/>
            <w:vAlign w:val="center"/>
          </w:tcPr>
          <w:p w14:paraId="2A718DD5" w14:textId="35DC83D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lligoda Arachchig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85F75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olligoda Arachchige&lt;/Author&gt;&lt;Year&gt;2023&lt;/Year&gt;&lt;RecNum&gt;4790&lt;/RecNum&gt;&lt;DisplayText&gt;&lt;style face="superscript"&gt;[102]&lt;/style&gt;&lt;/DisplayText&gt;&lt;record&gt;&lt;rec-number&gt;4790&lt;/rec-number&gt;&lt;foreign-keys&gt;&lt;key app="EN" db-id="f5w5azf2ndxvsjeezw9vzvwzreextstaasa0" timestamp="1692327417"&gt;4790&lt;/key&gt;&lt;/foreign-keys&gt;&lt;ref-type name="Journal Article"&gt;17&lt;/ref-type&gt;&lt;contributors&gt;&lt;authors&gt;&lt;author&gt;Molligoda Arachchige, Arosh S. Perera&lt;/author&gt;&lt;/authors&gt;&lt;/contributors&gt;&lt;auth-address&gt;Final year medical student, Humanitas University, Milan, Italy&lt;/auth-address&gt;&lt;titles&gt;&lt;title&gt;Early applications of ChatGPT in medical practice, education and research&lt;/title&gt;&lt;secondary-title&gt;Clinical Medicine(Lond)&lt;/secondary-title&gt;&lt;alt-title&gt;Clinical Medicine&lt;/alt-title&gt;&lt;/titles&gt;&lt;periodical&gt;&lt;full-title&gt;Clinical Medicine(Lond)&lt;/full-title&gt;&lt;/periodical&gt;&lt;alt-periodical&gt;&lt;full-title&gt;CLINICAL MEDICINE&lt;/full-title&gt;&lt;/alt-periodical&gt;&lt;pages&gt;429–430&lt;/pages&gt;&lt;volume&gt;23&lt;/volume&gt;&lt;number&gt;4&lt;/number&gt;&lt;keywords&gt;&lt;keyword&gt;Artificial Intelligence&lt;/keyword&gt;&lt;keyword&gt;Medical Writing&lt;/keyword&gt;&lt;keyword&gt;Education, Medical&lt;/keyword&gt;&lt;keyword&gt;Medical Care&lt;/keyword&gt;&lt;keyword&gt;Publishing&lt;/keyword&gt;&lt;keyword&gt;PubMed&lt;/keyword&gt;&lt;keyword&gt;Uncertainty&lt;/keyword&gt;&lt;keyword&gt;Technology&lt;/keyword&gt;&lt;keyword&gt;Trust&lt;/keyword&gt;&lt;keyword&gt;Ethics&lt;/keyword&gt;&lt;/keywords&gt;&lt;dates&gt;&lt;year&gt;2023&lt;/year&gt;&lt;/dates&gt;&lt;pub-location&gt;London&lt;/pub-location&gt;&lt;publisher&gt;Royal College of Physicians&lt;/publisher&gt;&lt;isbn&gt;1470-2118&lt;/isbn&gt;&lt;urls&gt;&lt;related-urls&gt;&lt;url&gt;https://search.ebscohost.com/login.aspx?direct=true&amp;amp;db=rzh&amp;amp;AN=169835578&amp;amp;amp;lang=zh-cn&amp;amp;site=ehost-live&lt;/url&gt;&lt;/related-urls&gt;&lt;/urls&gt;&lt;electronic-resource-num&gt;10.7861/clinmed.Let.23.4.2&lt;/electronic-resource-num&gt;&lt;remote-database-name&gt;rzh&lt;/remote-database-name&gt;&lt;remote-database-provider&gt;EBSCOhost&lt;/remote-database-provider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C0F7400" w14:textId="2B17D62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medicine(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ond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)</w:t>
            </w:r>
          </w:p>
        </w:tc>
        <w:tc>
          <w:tcPr>
            <w:tcW w:w="341" w:type="pct"/>
            <w:vAlign w:val="center"/>
          </w:tcPr>
          <w:p w14:paraId="37E1F8BF" w14:textId="1307A0B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ermany</w:t>
            </w:r>
          </w:p>
        </w:tc>
        <w:tc>
          <w:tcPr>
            <w:tcW w:w="439" w:type="pct"/>
            <w:vAlign w:val="center"/>
          </w:tcPr>
          <w:p w14:paraId="73107B92" w14:textId="4C6F46CD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5A61751E" w14:textId="23C88CE0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67D6DB16" w14:textId="5FD12006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89FB701" w14:textId="74C67E4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23C7D4C" w14:textId="7DE7BD3D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20E22BF" w14:textId="77777777" w:rsidTr="002531EA">
        <w:tc>
          <w:tcPr>
            <w:tcW w:w="637" w:type="pct"/>
            <w:vAlign w:val="center"/>
          </w:tcPr>
          <w:p w14:paraId="79DD6744" w14:textId="6D3F80B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rachchig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rachchige&lt;/Author&gt;&lt;Year&gt;2023&lt;/Year&gt;&lt;RecNum&gt;3804&lt;/RecNum&gt;&lt;DisplayText&gt;&lt;style face="superscript"&gt;[103]&lt;/style&gt;&lt;/DisplayText&gt;&lt;record&gt;&lt;rec-number&gt;3804&lt;/rec-number&gt;&lt;foreign-keys&gt;&lt;key app="EN" db-id="f5w5azf2ndxvsjeezw9vzvwzreextstaasa0" timestamp="1692258280"&gt;3804&lt;/key&gt;&lt;/foreign-keys&gt;&lt;ref-type name="Journal Article"&gt;17&lt;/ref-type&gt;&lt;contributors&gt;&lt;authors&gt;&lt;author&gt;Arachchige, Aspm&lt;/author&gt;&lt;/authors&gt;&lt;/contributors&gt;&lt;auth-address&gt;Humanitas University, Milan, Italy.&lt;/auth-address&gt;&lt;titles&gt;&lt;title&gt;Early applications of ChatGPT in medical practice, education and research&lt;/title&gt;&lt;secondary-title&gt;Clinical Medicine(Lond)&lt;/secondary-title&gt;&lt;/titles&gt;&lt;periodical&gt;&lt;full-title&gt;Clinical Medicine(Lond)&lt;/full-title&gt;&lt;/periodical&gt;&lt;pages&gt;429-430&lt;/pages&gt;&lt;volume&gt;23&lt;/volume&gt;&lt;number&gt;4&lt;/number&gt;&lt;edition&gt;2023/08/01&lt;/edition&gt;&lt;dates&gt;&lt;year&gt;2023&lt;/year&gt;&lt;pub-dates&gt;&lt;date&gt;Jul&lt;/date&gt;&lt;/pub-dates&gt;&lt;/dates&gt;&lt;isbn&gt;1470-2118&lt;/isbn&gt;&lt;accession-num&gt;37524422&lt;/accession-num&gt;&lt;urls&gt;&lt;/urls&gt;&lt;electronic-resource-num&gt;10.7861/clinmed.Let.23.4.2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35E5E7C" w14:textId="4850669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medicine(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ond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)</w:t>
            </w:r>
          </w:p>
        </w:tc>
        <w:tc>
          <w:tcPr>
            <w:tcW w:w="341" w:type="pct"/>
            <w:vAlign w:val="center"/>
          </w:tcPr>
          <w:p w14:paraId="165B8587" w14:textId="6B3FAF9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501E54A6" w14:textId="550F5575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36A23E85" w14:textId="538141E7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9454278" w14:textId="3E53BDA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18FB58B" w14:textId="69E957D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dite research and publication processes</w:t>
            </w:r>
          </w:p>
          <w:p w14:paraId="4113BA61" w14:textId="0B17A36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 educators in developing medical school and residency programmed assessments</w:t>
            </w:r>
          </w:p>
        </w:tc>
        <w:tc>
          <w:tcPr>
            <w:tcW w:w="802" w:type="pct"/>
            <w:vAlign w:val="center"/>
          </w:tcPr>
          <w:p w14:paraId="2CE1EB57" w14:textId="3BAC42E9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2527FC5F" w14:textId="77777777" w:rsidTr="002531EA">
        <w:tc>
          <w:tcPr>
            <w:tcW w:w="637" w:type="pct"/>
            <w:vAlign w:val="center"/>
          </w:tcPr>
          <w:p w14:paraId="5CC8B10D" w14:textId="7525685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ilal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ilal&lt;/Author&gt;&lt;Year&gt;2023&lt;/Year&gt;&lt;RecNum&gt;749&lt;/RecNum&gt;&lt;DisplayText&gt;&lt;style face="superscript"&gt;[104]&lt;/style&gt;&lt;/DisplayText&gt;&lt;record&gt;&lt;rec-number&gt;749&lt;/rec-number&gt;&lt;foreign-keys&gt;&lt;key app="EN" db-id="f5w5azf2ndxvsjeezw9vzvwzreextstaasa0" timestamp="1692257699"&gt;749&lt;/key&gt;&lt;/foreign-keys&gt;&lt;ref-type name="Journal Article"&gt;17&lt;/ref-type&gt;&lt;contributors&gt;&lt;authors&gt;&lt;author&gt;Bilal, Maham&lt;/author&gt;&lt;author&gt;Jamil, Yumna&lt;/author&gt;&lt;author&gt;Rana, Dua&lt;/author&gt;&lt;author&gt;Shah, Hussain Haider&lt;/author&gt;&lt;/authors&gt;&lt;/contributors&gt;&lt;auth-address&gt;Dow Univ Hlth Sci, Dow Med Coll, Karachi, Pakistan&lt;/auth-address&gt;&lt;titles&gt;&lt;title&gt;Enhancing Awareness and Self-diagnosis of Obstructive Sleep Apnea Using AI-Powered Chatbots: The Role of ChatGPT in Revolutionizing Healthcare&lt;/title&gt;&lt;secondary-title&gt;ANNALS OF BIOMEDICAL ENGINEERING&lt;/secondary-title&gt;&lt;/titles&gt;&lt;periodical&gt;&lt;full-title&gt;ANNALS OF BIOMEDICAL ENGINEERING&lt;/full-title&gt;&lt;/periodical&gt;&lt;pages&gt;136–138&lt;/pages&gt;&lt;volume&gt;52&lt;/volume&gt;&lt;number&gt;2&lt;/number&gt;&lt;keywords&gt;&lt;keyword&gt;Artificial intelligence&lt;/keyword&gt;&lt;keyword&gt;ChatGPT&lt;/keyword&gt;&lt;keyword&gt;Healthcare&lt;/keyword&gt;&lt;keyword&gt;Obstructive sleep apnea&lt;/keyword&gt;&lt;keyword&gt;Patient interaction&lt;/keyword&gt;&lt;keyword&gt;Self-diagnosis&lt;/keyword&gt;&lt;/keywords&gt;&lt;dates&gt;&lt;year&gt;2023&lt;/year&gt;&lt;pub-dates&gt;&lt;date&gt;2023 JUN 30&lt;/date&gt;&lt;/pub-dates&gt;&lt;/dates&gt;&lt;isbn&gt;0090-6964&amp;#xD;1573-9686&lt;/isbn&gt;&lt;accession-num&gt;WOS:001019465200001&lt;/accession-num&gt;&lt;work-type&gt;Letter&amp;#xD;Early Access&lt;/work-type&gt;&lt;urls&gt;&lt;/urls&gt;&lt;custom6&gt;JUN 2023&lt;/custom6&gt;&lt;electronic-resource-num&gt;10.1007/s10439-023-03298-8&lt;/electronic-resource-num&gt;&lt;access-date&gt;2023-07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D3DF1ED" w14:textId="0484515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2C76F894" w14:textId="439854B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kistan</w:t>
            </w:r>
          </w:p>
        </w:tc>
        <w:tc>
          <w:tcPr>
            <w:tcW w:w="439" w:type="pct"/>
            <w:vAlign w:val="center"/>
          </w:tcPr>
          <w:p w14:paraId="6B2AFEC9" w14:textId="00C7729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6B7D479F" w14:textId="46BCF86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031A077" w14:textId="0DEF85D2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bstructive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eep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nea</w:t>
            </w:r>
          </w:p>
        </w:tc>
        <w:tc>
          <w:tcPr>
            <w:tcW w:w="1025" w:type="pct"/>
            <w:vAlign w:val="center"/>
          </w:tcPr>
          <w:p w14:paraId="7E5A70B3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Healthcare Consulting</w:t>
            </w:r>
          </w:p>
          <w:p w14:paraId="6EA2833A" w14:textId="6A05991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ease prediction</w:t>
            </w:r>
          </w:p>
          <w:p w14:paraId="4AE5B8E4" w14:textId="598F755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d patient outcomes and satisfaction</w:t>
            </w:r>
          </w:p>
        </w:tc>
        <w:tc>
          <w:tcPr>
            <w:tcW w:w="802" w:type="pct"/>
            <w:vAlign w:val="center"/>
          </w:tcPr>
          <w:p w14:paraId="70A83B3B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  <w:p w14:paraId="350491C6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69F2DD7D" w14:textId="37F167EB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1325AB36" w14:textId="77777777" w:rsidTr="002531EA">
        <w:tc>
          <w:tcPr>
            <w:tcW w:w="637" w:type="pct"/>
            <w:vAlign w:val="center"/>
          </w:tcPr>
          <w:p w14:paraId="3899B1FD" w14:textId="7EB9F95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u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ue&lt;/Author&gt;&lt;Year&gt;2023&lt;/Year&gt;&lt;RecNum&gt;811&lt;/RecNum&gt;&lt;DisplayText&gt;&lt;style face="superscript"&gt;[105]&lt;/style&gt;&lt;/DisplayText&gt;&lt;record&gt;&lt;rec-number&gt;811&lt;/rec-number&gt;&lt;foreign-keys&gt;&lt;key app="EN" db-id="f5w5azf2ndxvsjeezw9vzvwzreextstaasa0" timestamp="1692257699"&gt;811&lt;/key&gt;&lt;/foreign-keys&gt;&lt;ref-type name="Journal Article"&gt;17&lt;/ref-type&gt;&lt;contributors&gt;&lt;authors&gt;&lt;author&gt;Yue, Zheng&lt;/author&gt;&lt;author&gt;Yijun, Wu&lt;/author&gt;&lt;author&gt;Baijie, Feng&lt;/author&gt;&lt;author&gt;Laduona, Wang&lt;/author&gt;&lt;author&gt;Kai, Kang&lt;/author&gt;&lt;author&gt;Ailin, Zhao&lt;/author&gt;&lt;/authors&gt;&lt;/contributors&gt;&lt;auth-address&gt;Cancer Center, West China Hospital, Sichuan University, Chengdu, 610041, Sichuan, China.&amp;#xD;West China School of Medicine, Sichuan University, Chengdu, 610041, China.&amp;#xD;Cancer Center, West China Hospital, Sichuan University, Chengdu, 610041, Sichuan, China. kaikang@wchscu.cn.&amp;#xD;Department of Hematology, West China Hospital, Sichuan University, Chengdu, 610041, Sichuan, China. irenez20@outlook.com.&lt;/auth-address&gt;&lt;titles&gt;&lt;title&gt;Enhancing Diabetes Self-management and Education: A Critical Analysis of ChatGPT&amp;apos;s Role&lt;/title&gt;&lt;secondary-title&gt;ANNALS OF BIOMEDICAL ENGINEERING&lt;/secondary-title&gt;&lt;/titles&gt;&lt;periodical&gt;&lt;full-title&gt;ANNALS OF BIOMEDICAL ENGINEERING&lt;/full-title&gt;&lt;/periodical&gt;&lt;pages&gt;741–744&lt;/pages&gt;&lt;volume&gt;52&lt;/volume&gt;&lt;number&gt;4&lt;/number&gt;&lt;keywords&gt;&lt;keyword&gt;Artificial intelligence&lt;/keyword&gt;&lt;keyword&gt;ChatGPT&lt;/keyword&gt;&lt;keyword&gt;Diabetes self-management and education.&lt;/keyword&gt;&lt;/keywords&gt;&lt;dates&gt;&lt;year&gt;2023&lt;/year&gt;&lt;pub-dates&gt;&lt;date&gt;2023 Aug 08 (Epub 2023 Aug 08)&lt;/date&gt;&lt;/pub-dates&gt;&lt;/dates&gt;&lt;isbn&gt;1573-9686&lt;/isbn&gt;&lt;accession-num&gt;MEDLINE:37553556&lt;/accession-num&gt;&lt;work-type&gt;Letter&lt;/work-type&gt;&lt;urls&gt;&lt;/urls&gt;&lt;electronic-resource-num&gt;10.1007/s10439-023-03317-8&lt;/electronic-resource-num&gt;&lt;access-date&gt;2023-08-1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22C845E" w14:textId="0885E0A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50DEB349" w14:textId="1AF95C3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0A90C6A6" w14:textId="4F7D67E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F217A96" w14:textId="6366B2D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268B3BE" w14:textId="2D9E95B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546C5CA" w14:textId="62ED4AA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swer questions and offering explanations in a clear and accessible manner</w:t>
            </w:r>
          </w:p>
          <w:p w14:paraId="671EC965" w14:textId="16C099F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personalized tips for meal planning, suggest exercise routines, and offer guidance on recognizing and managing hypoglycemic or hyperglycemic episodes</w:t>
            </w:r>
          </w:p>
          <w:p w14:paraId="35C4658D" w14:textId="0E764D3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fer reminders for medication adherence, tracking blood glucose levels, or lifestyle modifications</w:t>
            </w:r>
          </w:p>
        </w:tc>
        <w:tc>
          <w:tcPr>
            <w:tcW w:w="802" w:type="pct"/>
            <w:vAlign w:val="center"/>
          </w:tcPr>
          <w:p w14:paraId="5C68B9D2" w14:textId="6D43CAE9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4A78B0DB" w14:textId="74F4C559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628BD5FE" w14:textId="77777777" w:rsidTr="002531EA">
        <w:tc>
          <w:tcPr>
            <w:tcW w:w="637" w:type="pct"/>
            <w:vAlign w:val="center"/>
          </w:tcPr>
          <w:p w14:paraId="7C868BB0" w14:textId="361D396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mazyad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G1henlhZDwvQXV0aG9yPjxZZWFyPjIwMjM8L1llYXI+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G1henlhZDwvQXV0aG9yPjxZZWFyPjIwMjM8L1llYXI+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C490F61" w14:textId="76E6B61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09DFB9E8" w14:textId="6C00555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udi Arabia</w:t>
            </w:r>
          </w:p>
        </w:tc>
        <w:tc>
          <w:tcPr>
            <w:tcW w:w="439" w:type="pct"/>
            <w:vAlign w:val="center"/>
          </w:tcPr>
          <w:p w14:paraId="66EBBF90" w14:textId="0C40700E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Q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antitative study</w:t>
            </w:r>
          </w:p>
        </w:tc>
        <w:tc>
          <w:tcPr>
            <w:tcW w:w="536" w:type="pct"/>
            <w:vAlign w:val="center"/>
          </w:tcPr>
          <w:p w14:paraId="7D20DFAF" w14:textId="1815443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1323DBF" w14:textId="3DC5FDC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ediatrics</w:t>
            </w:r>
          </w:p>
        </w:tc>
        <w:tc>
          <w:tcPr>
            <w:tcW w:w="1025" w:type="pct"/>
            <w:vAlign w:val="center"/>
          </w:tcPr>
          <w:p w14:paraId="007C9CE0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Simplify work</w:t>
            </w:r>
          </w:p>
          <w:p w14:paraId="2F77CE49" w14:textId="479AFBF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Summary ability</w:t>
            </w:r>
          </w:p>
        </w:tc>
        <w:tc>
          <w:tcPr>
            <w:tcW w:w="802" w:type="pct"/>
            <w:vAlign w:val="center"/>
          </w:tcPr>
          <w:p w14:paraId="1FD153E6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223190C7" w14:textId="72417FE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421A0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5433B00A" w14:textId="77777777" w:rsidTr="002531EA">
        <w:tc>
          <w:tcPr>
            <w:tcW w:w="637" w:type="pct"/>
            <w:vAlign w:val="center"/>
          </w:tcPr>
          <w:p w14:paraId="1D36189B" w14:textId="1DC9C57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ebrael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ZWJyYWVsPC9BdXRob3I+PFllYXI+MjAyMzwvWWVhcj48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ZWJyYWVsPC9BdXRob3I+PFllYXI+MjAyMzwvWWVhcj48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92E410E" w14:textId="4AF1FDC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cers</w:t>
            </w:r>
          </w:p>
        </w:tc>
        <w:tc>
          <w:tcPr>
            <w:tcW w:w="341" w:type="pct"/>
            <w:vAlign w:val="center"/>
          </w:tcPr>
          <w:p w14:paraId="7E829DA2" w14:textId="40A1AA9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3E65140" w14:textId="630CB23E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65C7F8C3" w14:textId="00D50B4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39F3C10" w14:textId="1BBB60A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tastatic Prostate Cance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r</w:t>
            </w:r>
          </w:p>
        </w:tc>
        <w:tc>
          <w:tcPr>
            <w:tcW w:w="1025" w:type="pct"/>
            <w:vAlign w:val="center"/>
          </w:tcPr>
          <w:p w14:paraId="7E2B520B" w14:textId="4864420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e various aspects of patient care</w:t>
            </w:r>
          </w:p>
          <w:p w14:paraId="4ED008E1" w14:textId="09C62DA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support clinical decision-making in emergency settings</w:t>
            </w:r>
          </w:p>
        </w:tc>
        <w:tc>
          <w:tcPr>
            <w:tcW w:w="802" w:type="pct"/>
            <w:vAlign w:val="center"/>
          </w:tcPr>
          <w:p w14:paraId="19639366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  <w:p w14:paraId="3F929B3A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1DF17C21" w14:textId="6D4C30DF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7E236E86" w14:textId="77777777" w:rsidTr="002531EA">
        <w:tc>
          <w:tcPr>
            <w:tcW w:w="637" w:type="pct"/>
            <w:vAlign w:val="center"/>
          </w:tcPr>
          <w:p w14:paraId="17D290F0" w14:textId="26F1F8F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ditam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ditama&lt;/Author&gt;&lt;Year&gt;2023&lt;/Year&gt;&lt;RecNum&gt;1075&lt;/RecNum&gt;&lt;DisplayText&gt;&lt;style face="superscript"&gt;[108]&lt;/style&gt;&lt;/DisplayText&gt;&lt;record&gt;&lt;rec-number&gt;1075&lt;/rec-number&gt;&lt;foreign-keys&gt;&lt;key app="EN" db-id="f5w5azf2ndxvsjeezw9vzvwzreextstaasa0" timestamp="1692257699"&gt;1075&lt;/key&gt;&lt;/foreign-keys&gt;&lt;ref-type name="Journal Article"&gt;17&lt;/ref-type&gt;&lt;contributors&gt;&lt;authors&gt;&lt;author&gt;Aditama, Mint Husen Raya&lt;/author&gt;&lt;author&gt;Wantah, Mario Erick&lt;/author&gt;&lt;author&gt;Laras, Palasara Brahmani&lt;/author&gt;&lt;author&gt;Suhardita, Kadek&lt;/author&gt;&lt;/authors&gt;&lt;/contributors&gt;&lt;auth-address&gt;Univ Negeri Manado, Fac Educ &amp;amp; Psychol, Dept Guidance &amp;amp; Counseling, Tondano 95618, North Sulawesi, Indonesia&amp;#xD;Univ Negeri Manado, Fac Educ &amp;amp; Psychol, Dept Early Chilhood Educ, Tondano 95618, North Sulawesi, Indonesia&amp;#xD;Univ Mercu Buana Yogyakarta, Fac Teacher Training &amp;amp; Educ, Dept Guidance &amp;amp; Counseling, Yogyakarta 55753, Sleman, Indonesia&amp;#xD;Univ PGRI Mahadewa, Fac Teacher Training &amp;amp; Educ, Dept Guidance &amp;amp; Counseling, Denpasar 80235, Bali, Indonesia&lt;/auth-address&gt;&lt;titles&gt;&lt;title&gt;Epistemic justice of ChatGPT in first aid for child-adolescent mental health issues&lt;/title&gt;&lt;secondary-title&gt;JOURNAL OF PUBLIC HEALTH&lt;/secondary-title&gt;&lt;/titles&gt;&lt;periodical&gt;&lt;full-title&gt;JOURNAL OF PUBLIC HEALTH&lt;/full-title&gt;&lt;/periodical&gt;&lt;pages&gt;e816-e817&lt;/pages&gt;&lt;volume&gt;45&lt;/volume&gt;&lt;number&gt;4&lt;/number&gt;&lt;section&gt;Univ Mercu Buana Yogyakarta&amp;#xD;Univ PGRI Mahadewa&lt;/section&gt;&lt;dates&gt;&lt;year&gt;2023&lt;/year&gt;&lt;pub-dates&gt;&lt;date&gt;2023 JUN 29&lt;/date&gt;&lt;/pub-dates&gt;&lt;/dates&gt;&lt;isbn&gt;1741-3842&amp;#xD;1741-3850&lt;/isbn&gt;&lt;accession-num&gt;WOS:001021593400001&lt;/accession-num&gt;&lt;work-type&gt;Letter&amp;#xD;Early Access&lt;/work-type&gt;&lt;urls&gt;&lt;/urls&gt;&lt;custom6&gt;JUN 2023&lt;/custom6&gt;&lt;electronic-resource-num&gt;10.1093/pubmed/fdad098&lt;/electronic-resource-num&gt;&lt;access-date&gt;2023-07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83FB712" w14:textId="4F324E03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public health</w:t>
            </w:r>
          </w:p>
        </w:tc>
        <w:tc>
          <w:tcPr>
            <w:tcW w:w="341" w:type="pct"/>
            <w:vAlign w:val="center"/>
          </w:tcPr>
          <w:p w14:paraId="3F5F15D7" w14:textId="681C0A8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onesia</w:t>
            </w:r>
          </w:p>
        </w:tc>
        <w:tc>
          <w:tcPr>
            <w:tcW w:w="439" w:type="pct"/>
            <w:vAlign w:val="center"/>
          </w:tcPr>
          <w:p w14:paraId="3DD5ACF3" w14:textId="2F0A8A0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4958C9EF" w14:textId="0637495F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E479FA0" w14:textId="794DBA9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sychology</w:t>
            </w:r>
          </w:p>
        </w:tc>
        <w:tc>
          <w:tcPr>
            <w:tcW w:w="1025" w:type="pct"/>
            <w:vAlign w:val="center"/>
          </w:tcPr>
          <w:p w14:paraId="4CC3BA1B" w14:textId="37E176BA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BC776C1" w14:textId="1EB18EC2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stemic justice</w:t>
            </w:r>
          </w:p>
        </w:tc>
      </w:tr>
      <w:tr w:rsidR="002531EA" w:rsidRPr="0095752B" w14:paraId="1D1F0635" w14:textId="77777777" w:rsidTr="002531EA">
        <w:tc>
          <w:tcPr>
            <w:tcW w:w="637" w:type="pct"/>
            <w:vAlign w:val="center"/>
          </w:tcPr>
          <w:p w14:paraId="50849CF8" w14:textId="7313471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hangyu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aGFuZ3l1PC9BdXRob3I+PFllYXI+MjAyMzwvWWVhcj48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aGFuZ3l1PC9BdXRob3I+PFllYXI+MjAyMzwvWWVhcj48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0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7898EAB" w14:textId="344A972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medical Internet research</w:t>
            </w:r>
          </w:p>
        </w:tc>
        <w:tc>
          <w:tcPr>
            <w:tcW w:w="341" w:type="pct"/>
            <w:vAlign w:val="center"/>
          </w:tcPr>
          <w:p w14:paraId="4332E8B3" w14:textId="2C9519B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1315E5CF" w14:textId="0EA7808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int</w:t>
            </w:r>
          </w:p>
        </w:tc>
        <w:tc>
          <w:tcPr>
            <w:tcW w:w="536" w:type="pct"/>
            <w:vAlign w:val="center"/>
          </w:tcPr>
          <w:p w14:paraId="4A1DF451" w14:textId="1F2FC3A6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A329127" w14:textId="5F9485BA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0F77B2F" w14:textId="5FDB075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BB8EF99" w14:textId="784CA959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4D0ECBA1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73CF2020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  <w:p w14:paraId="313D70D9" w14:textId="4B7307DE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4F8DA87A" w14:textId="77777777" w:rsidTr="002531EA">
        <w:tc>
          <w:tcPr>
            <w:tcW w:w="637" w:type="pct"/>
            <w:vAlign w:val="center"/>
          </w:tcPr>
          <w:p w14:paraId="6C3D93D0" w14:textId="2416F68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yer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yers&lt;/Author&gt;&lt;Year&gt;2023&lt;/Year&gt;&lt;RecNum&gt;1162&lt;/RecNum&gt;&lt;DisplayText&gt;&lt;style face="superscript"&gt;[110]&lt;/style&gt;&lt;/DisplayText&gt;&lt;record&gt;&lt;rec-number&gt;1162&lt;/rec-number&gt;&lt;foreign-keys&gt;&lt;key app="EN" db-id="f5w5azf2ndxvsjeezw9vzvwzreextstaasa0" timestamp="1692257699"&gt;1162&lt;/key&gt;&lt;/foreign-keys&gt;&lt;ref-type name="Journal Article"&gt;17&lt;/ref-type&gt;&lt;contributors&gt;&lt;authors&gt;&lt;author&gt;Ayers, John W&lt;/author&gt;&lt;author&gt;Zhu, Zechariah&lt;/author&gt;&lt;author&gt;Poliak, Adam&lt;/author&gt;&lt;author&gt;Leas, Eric C&lt;/author&gt;&lt;author&gt;Dredze, Mark&lt;/author&gt;&lt;author&gt;Hogarth, Michael&lt;/author&gt;&lt;author&gt;Smith, Davey M&lt;/author&gt;&lt;/authors&gt;&lt;/contributors&gt;&lt;auth-address&gt;Qualcomm Institute, University of California San Diego, La Jolla.&amp;#xD;Division of Infectious Diseases and Global Public Health, Department of Medicine, University of California San Diego, La Jolla.&amp;#xD;Department of Computer Science, Bryn Mawr College, Bryn Mawr, Pennsylvania.&amp;#xD;Herbert Wertheim School of Public Health and Human Longevity Science, University of California San Diego, La Jolla.&amp;#xD;Department of Computer Science, Johns Hopkins University, Baltimore, Maryland.&amp;#xD;Department of Biomedical Informatics, University of California San Diego, La Jolla.&amp;#xD;Altman Clinical Translational Research Institute, University of California San Diego, La Jolla.&lt;/auth-address&gt;&lt;titles&gt;&lt;title&gt;Evaluating Artificial Intelligence Responses to Public Health Questions&lt;/title&gt;&lt;secondary-title&gt;JAMA network open&lt;/secondary-title&gt;&lt;/titles&gt;&lt;periodical&gt;&lt;full-title&gt;JAMA network open&lt;/full-title&gt;&lt;/periodical&gt;&lt;pages&gt;e2317517-e2317517&lt;/pages&gt;&lt;volume&gt;6&lt;/volume&gt;&lt;number&gt;6&lt;/number&gt;&lt;dates&gt;&lt;year&gt;2023&lt;/year&gt;&lt;pub-dates&gt;&lt;date&gt;2023 06 01&lt;/date&gt;&lt;/pub-dates&gt;&lt;/dates&gt;&lt;isbn&gt;2574-3805&lt;/isbn&gt;&lt;accession-num&gt;MEDLINE:37285160&lt;/accession-num&gt;&lt;work-type&gt;Journal Article&amp;#xD;Research Support, N.I.H., Extramural&amp;#xD;Research Support, Non-U.S. Gov&amp;apos;t&lt;/work-type&gt;&lt;urls&gt;&lt;/urls&gt;&lt;electronic-resource-num&gt;10.1001/jamanetworkopen.2023.17517&lt;/electronic-resource-num&gt;&lt;access-date&gt;2023-06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D8BFC39" w14:textId="10C59D7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MA network open</w:t>
            </w:r>
          </w:p>
        </w:tc>
        <w:tc>
          <w:tcPr>
            <w:tcW w:w="341" w:type="pct"/>
            <w:vAlign w:val="center"/>
          </w:tcPr>
          <w:p w14:paraId="7E58139C" w14:textId="0837D2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3F54016" w14:textId="682E7B5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search letter</w:t>
            </w:r>
          </w:p>
        </w:tc>
        <w:tc>
          <w:tcPr>
            <w:tcW w:w="536" w:type="pct"/>
            <w:vAlign w:val="center"/>
          </w:tcPr>
          <w:p w14:paraId="42A83B92" w14:textId="0C3E872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B0236FD" w14:textId="70B5551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F0477C8" w14:textId="778F48CC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973EE66" w14:textId="4EE89F5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98FCB52" w14:textId="77777777" w:rsidTr="002531EA">
        <w:tc>
          <w:tcPr>
            <w:tcW w:w="637" w:type="pct"/>
            <w:vAlign w:val="center"/>
          </w:tcPr>
          <w:p w14:paraId="251E75E8" w14:textId="7A2BB91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et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eth&lt;/Author&gt;&lt;Year&gt;2023&lt;/Year&gt;&lt;RecNum&gt;3809&lt;/RecNum&gt;&lt;DisplayText&gt;&lt;style face="superscript"&gt;[111]&lt;/style&gt;&lt;/DisplayText&gt;&lt;record&gt;&lt;rec-number&gt;3809&lt;/rec-number&gt;&lt;foreign-keys&gt;&lt;key app="EN" db-id="f5w5azf2ndxvsjeezw9vzvwzreextstaasa0" timestamp="1692258280"&gt;3809&lt;/key&gt;&lt;/foreign-keys&gt;&lt;ref-type name="Journal Article"&gt;17&lt;/ref-type&gt;&lt;contributors&gt;&lt;authors&gt;&lt;author&gt;Seth, Ishith&lt;/author&gt;&lt;author&gt;Cox, Aram&lt;/author&gt;&lt;author&gt;Yi, Xie&lt;/author&gt;&lt;author&gt;Bulloch, Gabriella&lt;/author&gt;&lt;author&gt;Hunter-Smith, David J&lt;/author&gt;&lt;author&gt;Rozen,Warren M&lt;/author&gt;&lt;author&gt;Ross, Richard J&lt;/author&gt;&lt;/authors&gt;&lt;/contributors&gt;&lt;auth-address&gt;Department of Plastic Surgery, Peninsula Health, Melbourne, Victoria, Australia.&amp;#xD;University of Melbourne, Victoria, Australia.&lt;/auth-address&gt;&lt;titles&gt;&lt;title&gt;Evaluating Chatbot Efficacy for Answering Frequently Asked Questions in Plastic Surgery: A ChatGPT Case Study Focused on Breast Augmentation&lt;/title&gt;&lt;secondary-title&gt;Aesthetic Surgery Journal&lt;/secondary-title&gt;&lt;/titles&gt;&lt;periodical&gt;&lt;full-title&gt;AESTHETIC SURGERY JOURNAL&lt;/full-title&gt;&lt;/periodical&gt;&lt;pages&gt;1126–1135&lt;/pages&gt;&lt;volume&gt;43&lt;/volume&gt;&lt;number&gt;10&lt;/number&gt;&lt;edition&gt;2023/05/09&lt;/edition&gt;&lt;dates&gt;&lt;year&gt;2023&lt;/year&gt;&lt;pub-dates&gt;&lt;date&gt;May 9&lt;/date&gt;&lt;/pub-dates&gt;&lt;/dates&gt;&lt;isbn&gt;1090-820x&lt;/isbn&gt;&lt;accession-num&gt;37158147&lt;/accession-num&gt;&lt;urls&gt;&lt;/urls&gt;&lt;electronic-resource-num&gt;10.1093/asj/sjad140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2244A3F" w14:textId="6EE0796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surgery journal</w:t>
            </w:r>
          </w:p>
        </w:tc>
        <w:tc>
          <w:tcPr>
            <w:tcW w:w="341" w:type="pct"/>
            <w:vAlign w:val="center"/>
          </w:tcPr>
          <w:p w14:paraId="75414167" w14:textId="5BFB754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alia</w:t>
            </w:r>
          </w:p>
        </w:tc>
        <w:tc>
          <w:tcPr>
            <w:tcW w:w="439" w:type="pct"/>
            <w:vAlign w:val="center"/>
          </w:tcPr>
          <w:p w14:paraId="6377099F" w14:textId="5D040E09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Q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alitative research</w:t>
            </w:r>
          </w:p>
        </w:tc>
        <w:tc>
          <w:tcPr>
            <w:tcW w:w="536" w:type="pct"/>
            <w:vAlign w:val="center"/>
          </w:tcPr>
          <w:p w14:paraId="68B906AE" w14:textId="06B5263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D422CF6" w14:textId="3844943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stic Surgery</w:t>
            </w:r>
          </w:p>
        </w:tc>
        <w:tc>
          <w:tcPr>
            <w:tcW w:w="1025" w:type="pct"/>
            <w:vAlign w:val="center"/>
          </w:tcPr>
          <w:p w14:paraId="0EC3947D" w14:textId="612CD30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y lead to better medical decision making, knowledge dissemination, and satisfaction with end results</w:t>
            </w:r>
          </w:p>
        </w:tc>
        <w:tc>
          <w:tcPr>
            <w:tcW w:w="802" w:type="pct"/>
            <w:vAlign w:val="center"/>
          </w:tcPr>
          <w:p w14:paraId="2C1817AF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  <w:p w14:paraId="00243EF4" w14:textId="53C6C40B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34A89B25" w14:textId="77777777" w:rsidTr="002531EA">
        <w:tc>
          <w:tcPr>
            <w:tcW w:w="637" w:type="pct"/>
            <w:vAlign w:val="center"/>
          </w:tcPr>
          <w:p w14:paraId="75E3BF0C" w14:textId="359CAF7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ampbell,2023</w:t>
            </w:r>
            <w:r w:rsidR="00B85F75">
              <w:rPr>
                <w:rFonts w:asciiTheme="majorBidi" w:eastAsia="DengXian" w:hAnsiTheme="majorBidi" w:cstheme="majorBidi"/>
                <w:sz w:val="22"/>
              </w:rPr>
              <w:fldChar w:fldCharType="begin"/>
            </w:r>
            <w:r w:rsidR="00B85F75">
              <w:rPr>
                <w:rFonts w:asciiTheme="majorBidi" w:eastAsia="DengXian" w:hAnsiTheme="majorBidi" w:cstheme="majorBidi"/>
                <w:sz w:val="22"/>
                <w:szCs w:val="22"/>
              </w:rPr>
              <w:instrText xml:space="preserve"> ADDIN EN.CITE &lt;EndNote&gt;&lt;Cite&gt;&lt;Author&gt;Campbell&lt;/Author&gt;&lt;Year&gt;2023&lt;/Year&gt;&lt;RecNum&gt;4996&lt;/RecNum&gt;&lt;DisplayText&gt;&lt;style face="superscript"&gt;[112]&lt;/style&gt;&lt;/DisplayText&gt;&lt;record&gt;&lt;rec-number&gt;4996&lt;/rec-number&gt;&lt;foreign-keys&gt;&lt;key app="EN" db-id="f5w5azf2ndxvsjeezw9vzvwzreextstaasa0" timestamp="1706687149"&gt;4996&lt;/key&gt;&lt;/foreign-keys&gt;&lt;ref-type name="Journal Article"&gt;17&lt;/ref-type&gt;&lt;contributors&gt;&lt;authors&gt;&lt;author&gt;Campbell, Daniel J.&lt;/author&gt;&lt;author&gt;Estephan, Leonard E.&lt;/author&gt;&lt;author&gt;Mastrolonardo, Eric V.&lt;/author&gt;&lt;author&gt;Amin, Dev R.&lt;/author&gt;&lt;author&gt;Huntley, Colin T.&lt;/author&gt;&lt;author&gt;Boon, Maurits S.&lt;/author&gt;&lt;/authors&gt;&lt;/contributors&gt;&lt;titles&gt;&lt;title&gt;Evaluating ChatGPT responses on obstructive sleep apnea for patient education&lt;/title&gt;&lt;secondary-title&gt;Journal of Clinical Sleep Medicine&lt;/secondary-title&gt;&lt;/titles&gt;&lt;periodical&gt;&lt;full-title&gt;Journal of Clinical Sleep Medicine&lt;/full-title&gt;&lt;/periodical&gt;&lt;pages&gt;1989-1995&lt;/pages&gt;&lt;volume&gt;19&lt;/volume&gt;&lt;number&gt;12&lt;/number&gt;&lt;section&gt;1989&lt;/section&gt;&lt;dates&gt;&lt;year&gt;2023&lt;/year&gt;&lt;/dates&gt;&lt;isbn&gt;1550-9389&amp;#xD;1550-9397&lt;/isbn&gt;&lt;urls&gt;&lt;/urls&gt;&lt;electronic-resource-num&gt;10.5664/jcsm.10728&lt;/electronic-resource-num&gt;&lt;/record&gt;&lt;/Cite&gt;&lt;/EndNote&gt;</w:instrText>
            </w:r>
            <w:r w:rsidR="00B85F75">
              <w:rPr>
                <w:rFonts w:asciiTheme="majorBidi" w:eastAsia="DengXian" w:hAnsiTheme="majorBidi" w:cstheme="majorBidi"/>
                <w:sz w:val="22"/>
              </w:rPr>
              <w:fldChar w:fldCharType="separate"/>
            </w:r>
            <w:r w:rsidR="00B85F75" w:rsidRPr="00B85F75">
              <w:rPr>
                <w:rFonts w:asciiTheme="majorBidi" w:eastAsia="DengXian" w:hAnsiTheme="majorBidi" w:cstheme="majorBidi"/>
                <w:noProof/>
                <w:sz w:val="22"/>
                <w:szCs w:val="22"/>
                <w:vertAlign w:val="superscript"/>
              </w:rPr>
              <w:t>[112]</w:t>
            </w:r>
            <w:r w:rsidR="00B85F75">
              <w:rPr>
                <w:rFonts w:asciiTheme="majorBidi" w:eastAsia="DengXian" w:hAnsiTheme="majorBidi" w:cstheme="majorBidi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18A2CAA" w14:textId="4CF60BD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Clinical Sleep Medicine</w:t>
            </w:r>
          </w:p>
        </w:tc>
        <w:tc>
          <w:tcPr>
            <w:tcW w:w="341" w:type="pct"/>
            <w:vAlign w:val="center"/>
          </w:tcPr>
          <w:p w14:paraId="7CE042C8" w14:textId="2EBDD94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426EE85E" w14:textId="06BA6188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33D545C6" w14:textId="4D358F5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17E29ECA" w14:textId="1AC9DCEC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BF26766" w14:textId="4D2D000F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D75A0DA" w14:textId="52680D6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40578197" w14:textId="77777777" w:rsidTr="002531EA">
        <w:tc>
          <w:tcPr>
            <w:tcW w:w="637" w:type="pct"/>
            <w:vAlign w:val="center"/>
          </w:tcPr>
          <w:p w14:paraId="55932503" w14:textId="37E04A2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olme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olmes&lt;/Author&gt;&lt;Year&gt;2023&lt;/Year&gt;&lt;RecNum&gt;653&lt;/RecNum&gt;&lt;DisplayText&gt;&lt;style face="superscript"&gt;[113]&lt;/style&gt;&lt;/DisplayText&gt;&lt;record&gt;&lt;rec-number&gt;653&lt;/rec-number&gt;&lt;foreign-keys&gt;&lt;key app="EN" db-id="f5w5azf2ndxvsjeezw9vzvwzreextstaasa0" timestamp="1692257699"&gt;653&lt;/key&gt;&lt;/foreign-keys&gt;&lt;ref-type name="Journal Article"&gt;17&lt;/ref-type&gt;&lt;contributors&gt;&lt;authors&gt;&lt;author&gt;Holmes, Jason&lt;/author&gt;&lt;author&gt;Zhengliang, Liu&lt;/author&gt;&lt;author&gt;Lian, Zhang&lt;/author&gt;&lt;author&gt;Yuzhen, Ding, &lt;/author&gt;&lt;author&gt;Sio, Terence T&lt;/author&gt;&lt;author&gt;McGee, Lisa A.&lt;/author&gt;&lt;author&gt;Ashman, Jonathan B&lt;/author&gt;&lt;author&gt;Xiang, Li&lt;/author&gt;&lt;author&gt;Tianming, Liu&lt;/author&gt;&lt;author&gt;Jiajian, Shen&lt;/author&gt;&lt;author&gt;Wei, Liu&lt;/author&gt;&lt;/authors&gt;&lt;/contributors&gt;&lt;auth-address&gt;Mayo Clin, Dept Radiat Oncol, Phoenix, AZ 85054 USA&amp;#xD;Univ Georgia, Sch Comp, Athens, GA USA&amp;#xD;Massachusetts Gen Hosp, Dept Radiol, Boston, MA USA&lt;/auth-address&gt;&lt;titles&gt;&lt;title&gt;Evaluating large language models on a highly-specialized topic, radiation oncology physics&lt;/title&gt;&lt;secondary-title&gt;FRONTIERS IN ONCOLOGY&lt;/secondary-title&gt;&lt;/titles&gt;&lt;periodical&gt;&lt;full-title&gt;FRONTIERS IN ONCOLOGY&lt;/full-title&gt;&lt;/periodical&gt;&lt;pages&gt;1219326&lt;/pages&gt;&lt;volume&gt;13&lt;/volume&gt;&lt;keywords&gt;&lt;keyword&gt;ChatGPT&lt;/keyword&gt;&lt;keyword&gt;Artificial intelligence&lt;/keyword&gt;&lt;keyword&gt;large language model&lt;/keyword&gt;&lt;keyword&gt;medical physics&lt;/keyword&gt;&lt;keyword&gt;natural language processing&lt;/keyword&gt;&lt;/keywords&gt;&lt;dates&gt;&lt;year&gt;2023&lt;/year&gt;&lt;pub-dates&gt;&lt;date&gt;2023 JUL 17&lt;/date&gt;&lt;/pub-dates&gt;&lt;/dates&gt;&lt;isbn&gt;2234-943X&lt;/isbn&gt;&lt;accession-num&gt;WOS:001037522300001&lt;/accession-num&gt;&lt;work-type&gt;Article&lt;/work-type&gt;&lt;urls&gt;&lt;/urls&gt;&lt;custom7&gt;1219326&lt;/custom7&gt;&lt;electronic-resource-num&gt;10.3389/fonc.2023.1219326&lt;/electronic-resource-num&gt;&lt;access-date&gt;2023-08-1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D792202" w14:textId="5354E75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ontiers in oncology</w:t>
            </w:r>
          </w:p>
        </w:tc>
        <w:tc>
          <w:tcPr>
            <w:tcW w:w="341" w:type="pct"/>
            <w:vAlign w:val="center"/>
          </w:tcPr>
          <w:p w14:paraId="0B1A9D57" w14:textId="17C1B0D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712DAB0" w14:textId="2206C6CA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495C61BC" w14:textId="4C9DD857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81E544B" w14:textId="4E725BC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ation, Oncology</w:t>
            </w:r>
          </w:p>
        </w:tc>
        <w:tc>
          <w:tcPr>
            <w:tcW w:w="1025" w:type="pct"/>
            <w:vAlign w:val="center"/>
          </w:tcPr>
          <w:p w14:paraId="3E94A9C5" w14:textId="7CD5F21D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841D364" w14:textId="36B6455C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3B2F5D5" w14:textId="77777777" w:rsidTr="002531EA">
        <w:tc>
          <w:tcPr>
            <w:tcW w:w="637" w:type="pct"/>
            <w:vAlign w:val="center"/>
          </w:tcPr>
          <w:p w14:paraId="5606868E" w14:textId="7E2CE31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avi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EYXZpczwvQXV0aG9yPjxZZWFyPjIwMjM8L1llYXI+PFJl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EYXZpczwvQXV0aG9yPjxZZWFyPjIwMjM8L1llYXI+PFJl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2B3C167" w14:textId="0A4E334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Urology</w:t>
            </w:r>
          </w:p>
        </w:tc>
        <w:tc>
          <w:tcPr>
            <w:tcW w:w="341" w:type="pct"/>
            <w:vAlign w:val="center"/>
          </w:tcPr>
          <w:p w14:paraId="250F6E93" w14:textId="7512485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C11D54B" w14:textId="5046A77C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33307A8F" w14:textId="15E9B76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5DA9165" w14:textId="422CD9C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ogy</w:t>
            </w:r>
          </w:p>
        </w:tc>
        <w:tc>
          <w:tcPr>
            <w:tcW w:w="1025" w:type="pct"/>
            <w:vAlign w:val="center"/>
          </w:tcPr>
          <w:p w14:paraId="0D08BA8B" w14:textId="4DAC9E4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Provide patients with appropriate and readable urological information</w:t>
            </w:r>
          </w:p>
        </w:tc>
        <w:tc>
          <w:tcPr>
            <w:tcW w:w="802" w:type="pct"/>
            <w:vAlign w:val="center"/>
          </w:tcPr>
          <w:p w14:paraId="3B71D97B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2E91AB9" w14:textId="3AC66F5A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</w:tc>
      </w:tr>
      <w:tr w:rsidR="002531EA" w:rsidRPr="0095752B" w14:paraId="1A899668" w14:textId="77777777" w:rsidTr="002531EA">
        <w:tc>
          <w:tcPr>
            <w:tcW w:w="637" w:type="pct"/>
            <w:vAlign w:val="center"/>
          </w:tcPr>
          <w:p w14:paraId="5E706F04" w14:textId="2F39682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ascell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ascella&lt;/Author&gt;&lt;Year&gt;2023&lt;/Year&gt;&lt;RecNum&gt;640&lt;/RecNum&gt;&lt;DisplayText&gt;&lt;style face="superscript"&gt;[115]&lt;/style&gt;&lt;/DisplayText&gt;&lt;record&gt;&lt;rec-number&gt;640&lt;/rec-number&gt;&lt;foreign-keys&gt;&lt;key app="EN" db-id="f5w5azf2ndxvsjeezw9vzvwzreextstaasa0" timestamp="1692257699"&gt;640&lt;/key&gt;&lt;/foreign-keys&gt;&lt;ref-type name="Journal Article"&gt;17&lt;/ref-type&gt;&lt;contributors&gt;&lt;authors&gt;&lt;author&gt;Cascella, Marco&lt;/author&gt;&lt;author&gt;Montomoli, Jonathan&lt;/author&gt;&lt;author&gt;Bellini, Valentina&lt;/author&gt;&lt;author&gt;Bignami, Elena&lt;/author&gt;&lt;/authors&gt;&lt;/contributors&gt;&lt;auth-address&gt;Fdn Pascale, Ist Nazl Tumori, Dept Anesthesia &amp;amp; Crit Care, IRCCS, Via Mariano Semmola, 53, I-80131 Naples, Italy&amp;#xD;AUSL Romagna, Infermi Hosp, Dept Anesthesia &amp;amp; Intens Care, Viale Settembrini 2, I-47923 Rimini, Italy&amp;#xD;Univ Parma, Dept Med &amp;amp; Surg, Anesthesiol Crit Care &amp;amp; Pain Med Div, Viale Gramsci 14, I-43126 Parma, Italy&lt;/auth-address&gt;&lt;titles&gt;&lt;title&gt;Evaluating the Feasibility of ChatGPT in Healthcare: An Analysis of Multiple Clinical and Research Scenarios&lt;/title&gt;&lt;secondary-title&gt;JOURNAL OF MEDICAL SYSTEMS&lt;/secondary-title&gt;&lt;/titles&gt;&lt;periodical&gt;&lt;full-title&gt;JOURNAL OF MEDICAL SYSTEMS&lt;/full-title&gt;&lt;/periodical&gt;&lt;pages&gt;33&lt;/pages&gt;&lt;volume&gt;47&lt;/volume&gt;&lt;number&gt;1&lt;/number&gt;&lt;keywords&gt;&lt;keyword&gt;Artificial intelligence&lt;/keyword&gt;&lt;keyword&gt;ChatGPT&lt;/keyword&gt;&lt;keyword&gt;Clinical resaerch&lt;/keyword&gt;&lt;keyword&gt;Medicine&lt;/keyword&gt;&lt;/keywords&gt;&lt;dates&gt;&lt;year&gt;2023&lt;/year&gt;&lt;pub-dates&gt;&lt;date&gt;2023 MAR 4&lt;/date&gt;&lt;/pub-dates&gt;&lt;/dates&gt;&lt;isbn&gt;0148-5598&amp;#xD;1573-689X&lt;/isbn&gt;&lt;accession-num&gt;WOS:000943634800001&lt;/accession-num&gt;&lt;work-type&gt;Article&lt;/work-type&gt;&lt;urls&gt;&lt;/urls&gt;&lt;custom7&gt;33&lt;/custom7&gt;&lt;electronic-resource-num&gt;10.1007/s10916-023-01925-4&lt;/electronic-resource-num&gt;&lt;access-date&gt;2023-03-2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FFE1BAC" w14:textId="3D2D027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medical systems</w:t>
            </w:r>
          </w:p>
        </w:tc>
        <w:tc>
          <w:tcPr>
            <w:tcW w:w="341" w:type="pct"/>
            <w:vAlign w:val="center"/>
          </w:tcPr>
          <w:p w14:paraId="12787997" w14:textId="47D8852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32DD631C" w14:textId="69DA2953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ef report</w:t>
            </w:r>
          </w:p>
        </w:tc>
        <w:tc>
          <w:tcPr>
            <w:tcW w:w="536" w:type="pct"/>
            <w:vAlign w:val="center"/>
          </w:tcPr>
          <w:p w14:paraId="722FE70F" w14:textId="20FD012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2C02C00" w14:textId="098FB9CF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8198CCF" w14:textId="79262AE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pport of the clinical practice</w:t>
            </w:r>
          </w:p>
          <w:p w14:paraId="373BC288" w14:textId="5ADD3B5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ientific production</w:t>
            </w:r>
          </w:p>
          <w:p w14:paraId="1164D817" w14:textId="6D48801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soning about public health topics</w:t>
            </w:r>
          </w:p>
        </w:tc>
        <w:tc>
          <w:tcPr>
            <w:tcW w:w="802" w:type="pct"/>
            <w:vAlign w:val="center"/>
          </w:tcPr>
          <w:p w14:paraId="5693F366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  <w:p w14:paraId="5FB3C8FD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  <w:p w14:paraId="64C2A6E5" w14:textId="207B66F6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</w:tc>
      </w:tr>
      <w:tr w:rsidR="002531EA" w:rsidRPr="0095752B" w14:paraId="20AF1482" w14:textId="77777777" w:rsidTr="002531EA">
        <w:tc>
          <w:tcPr>
            <w:tcW w:w="637" w:type="pct"/>
            <w:vAlign w:val="center"/>
          </w:tcPr>
          <w:p w14:paraId="6AF8B25E" w14:textId="396F735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ianno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Giannos&lt;/Author&gt;&lt;Year&gt;2023&lt;/Year&gt;&lt;RecNum&gt;657&lt;/RecNum&gt;&lt;DisplayText&gt;&lt;style face="superscript"&gt;[116]&lt;/style&gt;&lt;/DisplayText&gt;&lt;record&gt;&lt;rec-number&gt;657&lt;/rec-number&gt;&lt;foreign-keys&gt;&lt;key app="EN" db-id="f5w5azf2ndxvsjeezw9vzvwzreextstaasa0" timestamp="1692257699"&gt;657&lt;/key&gt;&lt;/foreign-keys&gt;&lt;ref-type name="Journal Article"&gt;17&lt;/ref-type&gt;&lt;contributors&gt;&lt;authors&gt;&lt;author&gt;Giannos, Panagiotis&lt;/author&gt;&lt;/authors&gt;&lt;/contributors&gt;&lt;auth-address&gt;Department of Life Sciences, Imperial College London, London, UK.&amp;#xD;Society of Meta-Research and Biomedical Innovation, London, UK.&amp;#xD;Promotion of Emerging and Evaluative Research Society, London, UK.&lt;/auth-address&gt;&lt;titles&gt;&lt;title&gt;Evaluating the limits of AI in medical specialisation: ChatGPT&amp;apos;s performance on the UK Neurology Specialty Certificate Examination&lt;/title&gt;&lt;secondary-title&gt;BMJ neurology open&lt;/secondary-title&gt;&lt;/titles&gt;&lt;periodical&gt;&lt;full-title&gt;BMJ neurology open&lt;/full-title&gt;&lt;/periodical&gt;&lt;pages&gt;e000451-e000451&lt;/pages&gt;&lt;volume&gt;5&lt;/volume&gt;&lt;number&gt;1&lt;/number&gt;&lt;keywords&gt;&lt;keyword&gt;clinical neurology&lt;/keyword&gt;&lt;keyword&gt;health policy &amp;amp; practice&lt;/keyword&gt;&lt;keyword&gt;medicine&lt;/keyword&gt;&lt;/keywords&gt;&lt;dates&gt;&lt;year&gt;2023&lt;/year&gt;&lt;pub-dates&gt;&lt;date&gt;2023&lt;/date&gt;&lt;/pub-dates&gt;&lt;/dates&gt;&lt;isbn&gt;2632-6140&lt;/isbn&gt;&lt;accession-num&gt;MEDLINE:37337531&lt;/accession-num&gt;&lt;work-type&gt;Journal Article&lt;/work-type&gt;&lt;urls&gt;&lt;/urls&gt;&lt;electronic-resource-num&gt;10.1136/bmjno-2023-000451&lt;/electronic-resource-num&gt;&lt;access-date&gt;2023-06-2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FDDA83D" w14:textId="3BB4AA9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MJ neurology open</w:t>
            </w:r>
          </w:p>
        </w:tc>
        <w:tc>
          <w:tcPr>
            <w:tcW w:w="341" w:type="pct"/>
            <w:vAlign w:val="center"/>
          </w:tcPr>
          <w:p w14:paraId="258C1EE1" w14:textId="1D023D8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0B8954D0" w14:textId="7A9077D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2E877672" w14:textId="227E8305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1DD7C6D0" w14:textId="62648FD5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9F2D367" w14:textId="76584C1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form complex reasoning and effectively synthesize information from multiple sources</w:t>
            </w:r>
          </w:p>
        </w:tc>
        <w:tc>
          <w:tcPr>
            <w:tcW w:w="802" w:type="pct"/>
            <w:vAlign w:val="center"/>
          </w:tcPr>
          <w:p w14:paraId="73A51F4F" w14:textId="2A6D46DF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472273AE" w14:textId="77777777" w:rsidTr="002531EA">
        <w:tc>
          <w:tcPr>
            <w:tcW w:w="637" w:type="pct"/>
            <w:vAlign w:val="center"/>
          </w:tcPr>
          <w:p w14:paraId="5DDAC5C6" w14:textId="6A769AB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og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oga&lt;/Author&gt;&lt;Year&gt;2023&lt;/Year&gt;&lt;RecNum&gt;589&lt;/RecNum&gt;&lt;DisplayText&gt;&lt;style face="superscript"&gt;[117]&lt;/style&gt;&lt;/DisplayText&gt;&lt;record&gt;&lt;rec-number&gt;589&lt;/rec-number&gt;&lt;foreign-keys&gt;&lt;key app="EN" db-id="f5w5azf2ndxvsjeezw9vzvwzreextstaasa0" timestamp="1692257699"&gt;589&lt;/key&gt;&lt;/foreign-keys&gt;&lt;ref-type name="Journal Article"&gt;17&lt;/ref-type&gt;&lt;contributors&gt;&lt;authors&gt;&lt;author&gt;Koga, Shunsuke&lt;/author&gt;&lt;author&gt;Martin, Nicholas B&lt;/author&gt;&lt;author&gt;Dickson, Dennis W&lt;/author&gt;&lt;/authors&gt;&lt;/contributors&gt;&lt;auth-address&gt;Department of Neuroscience, Mayo Clinic, Jacksonville, Florida, USA.&lt;/auth-address&gt;&lt;titles&gt;&lt;title&gt;Evaluating the performance of large language models: ChatGPT and Google Bard in generating differential diagnoses in clinicopathological conferences of neurodegenerative disorders&lt;/title&gt;&lt;secondary-title&gt;Brain pathology (Zurich, Switzerland)&lt;/secondary-title&gt;&lt;/titles&gt;&lt;periodical&gt;&lt;full-title&gt;Brain pathology (Zurich, Switzerland)&lt;/full-title&gt;&lt;/periodical&gt;&lt;pages&gt;e13207-e13207&lt;/pages&gt;&lt;keywords&gt;&lt;keyword&gt;CPC&lt;/keyword&gt;&lt;keyword&gt;ChatGPT&lt;/keyword&gt;&lt;keyword&gt;Google Bard&lt;/keyword&gt;&lt;keyword&gt;Artificial intelligence&lt;/keyword&gt;&lt;keyword&gt;clinicopathological conference&lt;/keyword&gt;&lt;keyword&gt;large language model&lt;/keyword&gt;&lt;keyword&gt;neuropathology&lt;/keyword&gt;&lt;keyword&gt;pathology&lt;/keyword&gt;&lt;/keywords&gt;&lt;dates&gt;&lt;year&gt;2023&lt;/year&gt;&lt;pub-dates&gt;&lt;date&gt;2023 Aug 08 (Epub 2023 Aug 08)&lt;/date&gt;&lt;/pub-dates&gt;&lt;/dates&gt;&lt;isbn&gt;1750-3639&lt;/isbn&gt;&lt;accession-num&gt;MEDLINE:37553205&lt;/accession-num&gt;&lt;work-type&gt;Letter&lt;/work-type&gt;&lt;urls&gt;&lt;/urls&gt;&lt;electronic-resource-num&gt;10.1111/bpa.13207&lt;/electronic-resource-num&gt;&lt;access-date&gt;2023-08-1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40A108D" w14:textId="13FC1DF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rain pathology (Zurich, Switzerland)</w:t>
            </w:r>
          </w:p>
        </w:tc>
        <w:tc>
          <w:tcPr>
            <w:tcW w:w="341" w:type="pct"/>
            <w:vAlign w:val="center"/>
          </w:tcPr>
          <w:p w14:paraId="4129E2AA" w14:textId="4A178B0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EE96DE5" w14:textId="075C48ED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5C29D7BC" w14:textId="2F9B4AC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C4636B7" w14:textId="1E3E0165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N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athology</w:t>
            </w:r>
          </w:p>
        </w:tc>
        <w:tc>
          <w:tcPr>
            <w:tcW w:w="1025" w:type="pct"/>
            <w:vAlign w:val="center"/>
          </w:tcPr>
          <w:p w14:paraId="3CADE824" w14:textId="69D7F67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6AF88DD" w14:textId="1D16286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39B5776" w14:textId="77777777" w:rsidTr="002531EA">
        <w:tc>
          <w:tcPr>
            <w:tcW w:w="637" w:type="pct"/>
            <w:vAlign w:val="center"/>
          </w:tcPr>
          <w:p w14:paraId="7B0B98A7" w14:textId="1BF408C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hann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aGFubmE8L0F1dGhvcj48WWVhcj4yMDIzPC9ZZWFyPjxS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aGFubmE8L0F1dGhvcj48WWVhcj4yMDIzPC9ZZWFyPjxS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C1FE126" w14:textId="5B46264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ournal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ancais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'ophtalmologie</w:t>
            </w:r>
            <w:proofErr w:type="spellEnd"/>
          </w:p>
        </w:tc>
        <w:tc>
          <w:tcPr>
            <w:tcW w:w="341" w:type="pct"/>
            <w:vAlign w:val="center"/>
          </w:tcPr>
          <w:p w14:paraId="5E0D3C21" w14:textId="2D3698A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ance</w:t>
            </w:r>
          </w:p>
        </w:tc>
        <w:tc>
          <w:tcPr>
            <w:tcW w:w="439" w:type="pct"/>
            <w:vAlign w:val="center"/>
          </w:tcPr>
          <w:p w14:paraId="3CC8A936" w14:textId="44B538D7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91053AE" w14:textId="29D95C4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2673CF7" w14:textId="3B9A2F89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hthalmology</w:t>
            </w:r>
          </w:p>
        </w:tc>
        <w:tc>
          <w:tcPr>
            <w:tcW w:w="1025" w:type="pct"/>
            <w:vAlign w:val="center"/>
          </w:tcPr>
          <w:p w14:paraId="4D9A81DB" w14:textId="642D676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Rapid provision of disease knowledge</w:t>
            </w:r>
          </w:p>
        </w:tc>
        <w:tc>
          <w:tcPr>
            <w:tcW w:w="802" w:type="pct"/>
            <w:vAlign w:val="center"/>
          </w:tcPr>
          <w:p w14:paraId="613555D7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3B749C42" w14:textId="49B3F434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Academic dishonesty</w:t>
            </w:r>
          </w:p>
        </w:tc>
      </w:tr>
      <w:tr w:rsidR="002531EA" w:rsidRPr="0095752B" w14:paraId="1A67BD6D" w14:textId="77777777" w:rsidTr="002531EA">
        <w:tc>
          <w:tcPr>
            <w:tcW w:w="637" w:type="pct"/>
            <w:vAlign w:val="center"/>
          </w:tcPr>
          <w:p w14:paraId="31A1D243" w14:textId="5197B43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urle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urley&lt;/Author&gt;&lt;Year&gt;2023&lt;/Year&gt;&lt;RecNum&gt;757&lt;/RecNum&gt;&lt;DisplayText&gt;&lt;style face="superscript"&gt;[119]&lt;/style&gt;&lt;/DisplayText&gt;&lt;record&gt;&lt;rec-number&gt;757&lt;/rec-number&gt;&lt;foreign-keys&gt;&lt;key app="EN" db-id="f5w5azf2ndxvsjeezw9vzvwzreextstaasa0" timestamp="1692257699"&gt;757&lt;/key&gt;&lt;/foreign-keys&gt;&lt;ref-type name="Journal Article"&gt;17&lt;/ref-type&gt;&lt;contributors&gt;&lt;authors&gt;&lt;author&gt;Hurley, Eoghan T&lt;/author&gt;&lt;author&gt;Crook, Bryan S&lt;/author&gt;&lt;author&gt;Lorentz, Samuel G&lt;/author&gt;&lt;author&gt;Danilkowicz, Richard S&lt;/author&gt;&lt;author&gt;Lau, Brian C&lt;/author&gt;&lt;author&gt;Taylor, Dean C&lt;/author&gt;&lt;author&gt;Dickens, Jonathan F&lt;/author&gt;&lt;author&gt;Anakwenze, Oke&lt;/author&gt;&lt;author&gt;Klifto, Christopher S&lt;/author&gt;&lt;/authors&gt;&lt;/contributors&gt;&lt;auth-address&gt;Duke University. Electronic address: eoghan.hurley@duke.edu.&amp;#xD;Duke University.&lt;/auth-address&gt;&lt;titles&gt;&lt;title&gt;Evaluation High-Quality of Information from ChatGPT (Artificial Intelligence--Large Language Model)Artificial Intelligence on Shoulder Stabilization Surgery&lt;/title&gt;&lt;secondary-title&gt;Arthroscopy : the journal of arthroscopic &amp;amp; related surgery : official publication of the Arthroscopy Association of North America and the International Arthroscopy Association&lt;/secondary-title&gt;&lt;/titles&gt;&lt;periodical&gt;&lt;full-title&gt;Arthroscopy : the journal of arthroscopic &amp;amp; related surgery : official publication of the Arthroscopy Association of North America and the International Arthroscopy Association&lt;/full-title&gt;&lt;/periodical&gt;&lt;pages&gt;726–731.e6&lt;/pages&gt;&lt;volume&gt;40&lt;/volume&gt;&lt;number&gt;3&lt;/number&gt;&lt;dates&gt;&lt;year&gt;2023&lt;/year&gt;&lt;pub-dates&gt;&lt;date&gt;2023 Aug 09 (Epub 2023 Aug 09)&lt;/date&gt;&lt;/pub-dates&gt;&lt;/dates&gt;&lt;isbn&gt;1526-3231&lt;/isbn&gt;&lt;accession-num&gt;MEDLINE:37567487&lt;/accession-num&gt;&lt;work-type&gt;Journal Article&lt;/work-type&gt;&lt;urls&gt;&lt;/urls&gt;&lt;electronic-resource-num&gt;10.1016/j.arthro.2023.07.048&lt;/electronic-resource-num&gt;&lt;access-date&gt;2023-08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1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E1BD301" w14:textId="27159CF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rthroscopy :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the journal of arthroscopic &amp; related surgery : official publication of the Arthroscopy Association of North America and the International Arthroscopy Association</w:t>
            </w:r>
          </w:p>
        </w:tc>
        <w:tc>
          <w:tcPr>
            <w:tcW w:w="341" w:type="pct"/>
            <w:vAlign w:val="center"/>
          </w:tcPr>
          <w:p w14:paraId="7C7AABEB" w14:textId="0334AE0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9225F6B" w14:textId="3177A66A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06B347E4" w14:textId="2752C5C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6D9BC43" w14:textId="2D79D9D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urgical</w:t>
            </w:r>
          </w:p>
        </w:tc>
        <w:tc>
          <w:tcPr>
            <w:tcW w:w="1025" w:type="pct"/>
            <w:vAlign w:val="center"/>
          </w:tcPr>
          <w:p w14:paraId="0A18264B" w14:textId="761847E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4D23A7E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6E7BCB63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5B81B774" w14:textId="2B25B0E9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7A337171" w14:textId="77777777" w:rsidTr="002531EA">
        <w:tc>
          <w:tcPr>
            <w:tcW w:w="637" w:type="pct"/>
            <w:vAlign w:val="center"/>
          </w:tcPr>
          <w:p w14:paraId="729177B4" w14:textId="3450A04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usunos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usunose&lt;/Author&gt;&lt;Year&gt;2023&lt;/Year&gt;&lt;RecNum&gt;655&lt;/RecNum&gt;&lt;DisplayText&gt;&lt;style face="superscript"&gt;[120]&lt;/style&gt;&lt;/DisplayText&gt;&lt;record&gt;&lt;rec-number&gt;655&lt;/rec-number&gt;&lt;foreign-keys&gt;&lt;key app="EN" db-id="f5w5azf2ndxvsjeezw9vzvwzreextstaasa0" timestamp="1692257699"&gt;655&lt;/key&gt;&lt;/foreign-keys&gt;&lt;ref-type name="Journal Article"&gt;17&lt;/ref-type&gt;&lt;contributors&gt;&lt;authors&gt;&lt;author&gt;Kusunose, Kenya&lt;/author&gt;&lt;author&gt;Kashima, Shuichiro&lt;/author&gt;&lt;author&gt;Sata, Masataka&lt;/author&gt;&lt;/authors&gt;&lt;/contributors&gt;&lt;auth-address&gt;Department of Cardiovascular Medicine, Tokushima University Hospital.&amp;#xD;Department of Cardiovascular Medicine, Nephrology, and Neurology, Graduate School of Medicine, University of the Ryukyus.&lt;/auth-address&gt;&lt;titles&gt;&lt;title&gt;Evaluation of the Accuracy of ChatGPT in Answering Clinical Questions on the Japanese Society of Hypertension Guidelines&lt;/title&gt;&lt;secondary-title&gt;Circulation journal : official journal of the Japanese Circulation Society&lt;/secondary-title&gt;&lt;/titles&gt;&lt;periodical&gt;&lt;full-title&gt;Circulation journal : official journal of the Japanese Circulation Society&lt;/full-title&gt;&lt;/periodical&gt;&lt;pages&gt;1030-1033&lt;/pages&gt;&lt;volume&gt;87&lt;/volume&gt;&lt;number&gt;7&lt;/number&gt;&lt;keywords&gt;&lt;keyword&gt;ChatGPT&lt;/keyword&gt;&lt;keyword&gt;Guidelines&lt;/keyword&gt;&lt;keyword&gt;Hypertension&lt;/keyword&gt;&lt;keyword&gt;Large language models&lt;/keyword&gt;&lt;/keywords&gt;&lt;dates&gt;&lt;year&gt;2023&lt;/year&gt;&lt;pub-dates&gt;&lt;date&gt;2023 06 23 (Epub 2023 Jun 07)&lt;/date&gt;&lt;/pub-dates&gt;&lt;/dates&gt;&lt;isbn&gt;1347-4820&lt;/isbn&gt;&lt;accession-num&gt;MEDLINE:37286486&lt;/accession-num&gt;&lt;work-type&gt;Observational Study&amp;#xD;Journal Article&lt;/work-type&gt;&lt;urls&gt;&lt;/urls&gt;&lt;electronic-resource-num&gt;10.1253/circj.CJ-23-0308&lt;/electronic-resource-num&gt;&lt;access-date&gt;2023-06-2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BD46B58" w14:textId="272BB1B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Circulation </w:t>
            </w: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: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official journal of the Japanese Circulation Society</w:t>
            </w:r>
          </w:p>
        </w:tc>
        <w:tc>
          <w:tcPr>
            <w:tcW w:w="341" w:type="pct"/>
            <w:vAlign w:val="center"/>
          </w:tcPr>
          <w:p w14:paraId="4F2704FB" w14:textId="524D7FF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pan</w:t>
            </w:r>
          </w:p>
        </w:tc>
        <w:tc>
          <w:tcPr>
            <w:tcW w:w="439" w:type="pct"/>
            <w:vAlign w:val="center"/>
          </w:tcPr>
          <w:p w14:paraId="26F6EE52" w14:textId="3A853CF5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6A219129" w14:textId="1BB80A7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4CAB5C7" w14:textId="7E7657E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ypertension</w:t>
            </w:r>
          </w:p>
        </w:tc>
        <w:tc>
          <w:tcPr>
            <w:tcW w:w="1025" w:type="pct"/>
            <w:vAlign w:val="center"/>
          </w:tcPr>
          <w:p w14:paraId="0FAC4BA4" w14:textId="1D169C7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 efficiency</w:t>
            </w:r>
          </w:p>
        </w:tc>
        <w:tc>
          <w:tcPr>
            <w:tcW w:w="802" w:type="pct"/>
            <w:vAlign w:val="center"/>
          </w:tcPr>
          <w:p w14:paraId="7CD2A476" w14:textId="77777777" w:rsidR="00FF7735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5FDE9CD5" w14:textId="0AF3575C" w:rsidR="002531EA" w:rsidRPr="0095752B" w:rsidRDefault="00FF7735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1F6EB37F" w14:textId="77777777" w:rsidTr="002531EA">
        <w:tc>
          <w:tcPr>
            <w:tcW w:w="637" w:type="pct"/>
            <w:vAlign w:val="center"/>
          </w:tcPr>
          <w:p w14:paraId="098B1E93" w14:textId="05CD087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i&lt;/Author&gt;&lt;Year&gt;2023&lt;/Year&gt;&lt;RecNum&gt;3564&lt;/RecNum&gt;&lt;DisplayText&gt;&lt;style face="superscript"&gt;[121]&lt;/style&gt;&lt;/DisplayText&gt;&lt;record&gt;&lt;rec-number&gt;3564&lt;/rec-number&gt;&lt;foreign-keys&gt;&lt;key app="EN" db-id="f5w5azf2ndxvsjeezw9vzvwzreextstaasa0" timestamp="1692258279"&gt;3564&lt;/key&gt;&lt;/foreign-keys&gt;&lt;ref-type name="Journal Article"&gt;17&lt;/ref-type&gt;&lt;contributors&gt;&lt;authors&gt;&lt;author&gt; Yi, Xie&lt;/author&gt;&lt;author&gt;Seth, Ishith&lt;/author&gt;&lt;author&gt;Rozen, Warren M&lt;/author&gt;&lt;author&gt;Hunter-Smith, David J&lt;/author&gt;&lt;/authors&gt;&lt;/contributors&gt;&lt;auth-address&gt;Department of Plastic Surgery, Peninsula Health, Melbourne, Victoria, 3199, Australia.&amp;#xD;Department of Plastic Surgery, Peninsula Health, Melbourne, Victoria, 3199, Australia. ishithseth1@gmail.com.&amp;#xD;Faculty of Medicine, Monash University, Melbourne, Victoria, 3004, Australia. ishithseth1@gmail.com.&amp;#xD;Faculty of Medicine, Monash University, Melbourne, Victoria, 3004, Australia.&lt;/auth-address&gt;&lt;titles&gt;&lt;title&gt;Evaluation of the Artificial Intelligence Chatbot on Breast Reconstruction and Its Efficacy in Surgical Research: A Case Study&lt;/title&gt;&lt;secondary-title&gt;AESTHETIC PLASTIC SURGERY&lt;/secondary-title&gt;&lt;/titles&gt;&lt;periodical&gt;&lt;full-title&gt;AESTHETIC PLASTIC SURGERY&lt;/full-title&gt;&lt;/periodical&gt;&lt;pages&gt;2360-2369&lt;/pages&gt;&lt;volume&gt;47&lt;/volume&gt;&lt;number&gt;6&lt;/number&gt;&lt;edition&gt;2023/06/14&lt;/edition&gt;&lt;section&gt;2360&lt;/section&gt;&lt;keywords&gt;&lt;keyword&gt;Artificial intelligence&lt;/keyword&gt;&lt;keyword&gt;Breast reconstruction&lt;/keyword&gt;&lt;keyword&gt;ChatGPT&lt;/keyword&gt;&lt;keyword&gt;Chatbot&lt;/keyword&gt;&lt;/keywords&gt;&lt;dates&gt;&lt;year&gt;2023&lt;/year&gt;&lt;pub-dates&gt;&lt;date&gt;Jun 14&lt;/date&gt;&lt;/pub-dates&gt;&lt;/dates&gt;&lt;isbn&gt;0364-216X&amp;#xD;1432-5241&lt;/isbn&gt;&lt;accession-num&gt;37314466&lt;/accession-num&gt;&lt;urls&gt;&lt;/urls&gt;&lt;electronic-resource-num&gt;10.1007/s00266-023-03443-7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4B2022C" w14:textId="3E73A91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plastic surgery</w:t>
            </w:r>
          </w:p>
        </w:tc>
        <w:tc>
          <w:tcPr>
            <w:tcW w:w="341" w:type="pct"/>
            <w:vAlign w:val="center"/>
          </w:tcPr>
          <w:p w14:paraId="1C0A356B" w14:textId="574F6A0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alia</w:t>
            </w:r>
          </w:p>
        </w:tc>
        <w:tc>
          <w:tcPr>
            <w:tcW w:w="439" w:type="pct"/>
            <w:vAlign w:val="center"/>
          </w:tcPr>
          <w:p w14:paraId="4EAFFEC5" w14:textId="6D42877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se study</w:t>
            </w:r>
          </w:p>
        </w:tc>
        <w:tc>
          <w:tcPr>
            <w:tcW w:w="536" w:type="pct"/>
            <w:vAlign w:val="center"/>
          </w:tcPr>
          <w:p w14:paraId="50CDAE8C" w14:textId="2B4BC08D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DAE08AC" w14:textId="04686C2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urgical</w:t>
            </w:r>
          </w:p>
        </w:tc>
        <w:tc>
          <w:tcPr>
            <w:tcW w:w="1025" w:type="pct"/>
            <w:vAlign w:val="center"/>
          </w:tcPr>
          <w:p w14:paraId="188FAA32" w14:textId="608CDB8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rovide relevant,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curate information</w:t>
            </w:r>
          </w:p>
        </w:tc>
        <w:tc>
          <w:tcPr>
            <w:tcW w:w="802" w:type="pct"/>
            <w:vAlign w:val="center"/>
          </w:tcPr>
          <w:p w14:paraId="5A80EF71" w14:textId="26AD934B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06892C4A" w14:textId="77777777" w:rsidTr="002531EA">
        <w:tc>
          <w:tcPr>
            <w:tcW w:w="637" w:type="pct"/>
            <w:vAlign w:val="center"/>
          </w:tcPr>
          <w:p w14:paraId="35FEEFEF" w14:textId="5B265CD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ens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enson&lt;/Author&gt;&lt;Year&gt;2023&lt;/Year&gt;&lt;RecNum&gt;960&lt;/RecNum&gt;&lt;DisplayText&gt;&lt;style face="superscript"&gt;[122]&lt;/style&gt;&lt;/DisplayText&gt;&lt;record&gt;&lt;rec-number&gt;960&lt;/rec-number&gt;&lt;foreign-keys&gt;&lt;key app="EN" db-id="f5w5azf2ndxvsjeezw9vzvwzreextstaasa0" timestamp="1692257699"&gt;960&lt;/key&gt;&lt;/foreign-keys&gt;&lt;ref-type name="Journal Article"&gt;17&lt;/ref-type&gt;&lt;contributors&gt;&lt;authors&gt;&lt;author&gt;Henson, Jacqueline B&lt;/author&gt;&lt;author&gt;Glissen Brown, Jeremy R&lt;/author&gt;&lt;author&gt;Lee, Joshua P&lt;/author&gt;&lt;author&gt;Patel, Amit&lt;/author&gt;&lt;author&gt;Leiman, David A&lt;/author&gt;&lt;/authors&gt;&lt;/contributors&gt;&lt;auth-address&gt;Division of Gastroenterology, Department of Medicine, Duke University School of Medicine, Durham, North Carolina, USA.&amp;#xD;Division of Gastroenterology, Durham Veterans Affairs Medical Center, Durham, North Carolina, USA.&amp;#xD;Duke Clinical Research Institute, Durham, North Carolina, USA.&lt;/auth-address&gt;&lt;titles&gt;&lt;title&gt;Evaluation of the Potential Utility of an Artificial Intelligence Chatbot in Gastroesophageal Reflux Disease Management&lt;/title&gt;&lt;secondary-title&gt;The American journal of gastroenterology&lt;/secondary-title&gt;&lt;/titles&gt;&lt;periodical&gt;&lt;full-title&gt;The American journal of gastroenterology&lt;/full-title&gt;&lt;/periodical&gt;&lt;pages&gt;2276–2279&lt;/pages&gt;&lt;volume&gt;118&lt;/volume&gt;&lt;number&gt;12&lt;/number&gt;&lt;keywords&gt;&lt;keyword&gt;Artificial intelligence&lt;/keyword&gt;&lt;keyword&gt;GERD&lt;/keyword&gt;&lt;keyword&gt;chatbot&lt;/keyword&gt;&lt;keyword&gt;accuracy&lt;/keyword&gt;&lt;keyword&gt;large language models&lt;/keyword&gt;&lt;/keywords&gt;&lt;dates&gt;&lt;year&gt;2023&lt;/year&gt;&lt;pub-dates&gt;&lt;date&gt;2023 Aug 02 (Epub 2023 Aug 02)&lt;/date&gt;&lt;/pub-dates&gt;&lt;/dates&gt;&lt;isbn&gt;1572-0241&lt;/isbn&gt;&lt;accession-num&gt;MEDLINE:37410934&lt;/accession-num&gt;&lt;work-type&gt;Journal Article&lt;/work-type&gt;&lt;urls&gt;&lt;/urls&gt;&lt;electronic-resource-num&gt;10.14309/ajg.0000000000002397&lt;/electronic-resource-num&gt;&lt;access-date&gt;2023-07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8F316ED" w14:textId="0DC26A3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 American journal of gastroenterology</w:t>
            </w:r>
          </w:p>
        </w:tc>
        <w:tc>
          <w:tcPr>
            <w:tcW w:w="341" w:type="pct"/>
            <w:vAlign w:val="center"/>
          </w:tcPr>
          <w:p w14:paraId="40C35113" w14:textId="76705EF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00A0A9D" w14:textId="0AF1EC57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munication</w:t>
            </w:r>
          </w:p>
        </w:tc>
        <w:tc>
          <w:tcPr>
            <w:tcW w:w="536" w:type="pct"/>
            <w:vAlign w:val="center"/>
          </w:tcPr>
          <w:p w14:paraId="3C45F22A" w14:textId="1C8BAFB5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626819E2" w14:textId="35E0622F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EB5F121" w14:textId="7C237E1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4F06CC2" w14:textId="78A90A1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30E32463" w14:textId="77777777" w:rsidTr="002531EA">
        <w:tc>
          <w:tcPr>
            <w:tcW w:w="637" w:type="pct"/>
            <w:vAlign w:val="center"/>
          </w:tcPr>
          <w:p w14:paraId="20ACDFF1" w14:textId="6ABCEEA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iami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KaWFtaW5nPC9BdXRob3I+PFllYXI+MjAyMzwvWWVhcj48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KaWFtaW5nPC9BdXRob3I+PFllYXI+MjAyMzwvWWVhcj48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3E9E7EE" w14:textId="32F6364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Interactive Multimedia and Artificial Intelligence</w:t>
            </w:r>
          </w:p>
        </w:tc>
        <w:tc>
          <w:tcPr>
            <w:tcW w:w="341" w:type="pct"/>
            <w:vAlign w:val="center"/>
          </w:tcPr>
          <w:p w14:paraId="4F736662" w14:textId="2A8C48E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192B9E09" w14:textId="0D60C3E6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395A9058" w14:textId="6670B48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26047F9" w14:textId="07F567E2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2B60AA7" w14:textId="6C9EF3E2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CC3716D" w14:textId="28FF1A71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FA938B1" w14:textId="77777777" w:rsidTr="002531EA">
        <w:tc>
          <w:tcPr>
            <w:tcW w:w="637" w:type="pct"/>
            <w:vAlign w:val="center"/>
          </w:tcPr>
          <w:p w14:paraId="67559DDF" w14:textId="410642C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med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amed&lt;/Author&gt;&lt;Year&gt;2023&lt;/Year&gt;&lt;RecNum&gt;807&lt;/RecNum&gt;&lt;DisplayText&gt;&lt;style face="superscript"&gt;[124]&lt;/style&gt;&lt;/DisplayText&gt;&lt;record&gt;&lt;rec-number&gt;807&lt;/rec-number&gt;&lt;foreign-keys&gt;&lt;key app="EN" db-id="f5w5azf2ndxvsjeezw9vzvwzreextstaasa0" timestamp="1692257699"&gt;807&lt;/key&gt;&lt;/foreign-keys&gt;&lt;ref-type name="Journal Article"&gt;17&lt;/ref-type&gt;&lt;contributors&gt;&lt;authors&gt;&lt;author&gt;Hamed, Ehab&lt;/author&gt;&lt;author&gt;Eid, Ahmad&lt;/author&gt;&lt;author&gt;Alberry, Medhat&lt;/author&gt;&lt;/authors&gt;&lt;/contributors&gt;&lt;auth-address&gt;Qatar University Health Center, Primary Health Care Corporation, Doha, QAT.&amp;#xD;Umm Slal Health Center, Primary Health Care Corporation, Doha, QAT.&amp;#xD;Fetal Medicine, Sidra Medicine, Doha, QAT.&lt;/auth-address&gt;&lt;titles&gt;&lt;title&gt;Exploring ChatGPT&amp;apos;s Potential in Facilitating Adaptation of Clinical Guidelines: A Case Study of Diabetic Ketoacidosis Guidelines&lt;/title&gt;&lt;secondary-title&gt;Cureus&lt;/secondary-title&gt;&lt;/titles&gt;&lt;periodical&gt;&lt;full-title&gt;Cureus&lt;/full-title&gt;&lt;/periodical&gt;&lt;pages&gt;e38784-e38784&lt;/pages&gt;&lt;volume&gt;15&lt;/volume&gt;&lt;number&gt;5&lt;/number&gt;&lt;keywords&gt;&lt;keyword&gt;ai chatbot&lt;/keyword&gt;&lt;keyword&gt;Artificial intelligence&lt;/keyword&gt;&lt;keyword&gt;chatGPT&lt;/keyword&gt;&lt;keyword&gt;clinical guidelines&lt;/keyword&gt;&lt;keyword&gt;evidence-based medicine&lt;/keyword&gt;&lt;keyword&gt;evidence-based recommendations healthcare management&lt;/keyword&gt;&lt;keyword&gt;healthcare technology&lt;/keyword&gt;&lt;keyword&gt;medical informatics&lt;/keyword&gt;&lt;keyword&gt;prompt design&lt;/keyword&gt;&lt;/keywords&gt;&lt;dates&gt;&lt;year&gt;2023&lt;/year&gt;&lt;pub-dates&gt;&lt;date&gt;2023 May&lt;/date&gt;&lt;/pub-dates&gt;&lt;/dates&gt;&lt;isbn&gt;2168-8184&lt;/isbn&gt;&lt;accession-num&gt;MEDLINE:37303347&lt;/accession-num&gt;&lt;work-type&gt;Journal Article&lt;/work-type&gt;&lt;urls&gt;&lt;/urls&gt;&lt;electronic-resource-num&gt;10.7759/cureus.38784&lt;/electronic-resource-num&gt;&lt;access-date&gt;2023-06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F7458B3" w14:textId="1C31733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6D7BA8C3" w14:textId="301ECB9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Qatar</w:t>
            </w:r>
          </w:p>
        </w:tc>
        <w:tc>
          <w:tcPr>
            <w:tcW w:w="439" w:type="pct"/>
            <w:vAlign w:val="center"/>
          </w:tcPr>
          <w:p w14:paraId="3C062399" w14:textId="698E3E0F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529067A4" w14:textId="2BCF32E7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8E4EE3A" w14:textId="78B9E9B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abetic Ketoacidosis</w:t>
            </w:r>
          </w:p>
        </w:tc>
        <w:tc>
          <w:tcPr>
            <w:tcW w:w="1025" w:type="pct"/>
            <w:vAlign w:val="center"/>
          </w:tcPr>
          <w:p w14:paraId="5193CCE9" w14:textId="4B852E5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tegrate findings into a comprehensive guideline</w:t>
            </w:r>
          </w:p>
        </w:tc>
        <w:tc>
          <w:tcPr>
            <w:tcW w:w="802" w:type="pct"/>
            <w:vAlign w:val="center"/>
          </w:tcPr>
          <w:p w14:paraId="2E28D612" w14:textId="359DA502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68A89DC4" w14:textId="77777777" w:rsidTr="002531EA">
        <w:tc>
          <w:tcPr>
            <w:tcW w:w="637" w:type="pct"/>
            <w:vAlign w:val="center"/>
          </w:tcPr>
          <w:p w14:paraId="57D2E0B7" w14:textId="2EEB61C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i&lt;/Author&gt;&lt;Year&gt;2023&lt;/Year&gt;&lt;RecNum&gt;1041&lt;/RecNum&gt;&lt;DisplayText&gt;&lt;style face="superscript"&gt;[125]&lt;/style&gt;&lt;/DisplayText&gt;&lt;record&gt;&lt;rec-number&gt;1041&lt;/rec-number&gt;&lt;foreign-keys&gt;&lt;key app="EN" db-id="f5w5azf2ndxvsjeezw9vzvwzreextstaasa0" timestamp="1692257699"&gt;1041&lt;/key&gt;&lt;/foreign-keys&gt;&lt;ref-type name="Journal Article"&gt;17&lt;/ref-type&gt;&lt;contributors&gt;&lt;authors&gt;&lt;author&gt;Sheng Li&lt;/author&gt;&lt;/authors&gt;&lt;/contributors&gt;&lt;auth-address&gt;Department of Anorectal Surgery, Ningbo No.2 Hospital, Ningbo, Zhejiang, China.&lt;/auth-address&gt;&lt;titles&gt;&lt;title&gt;Exploring the clinical capabilities and limitations of ChatGPT: a cautionary tale for medical applications&lt;/title&gt;&lt;secondary-title&gt;International journal of surgery (London, England)&lt;/secondary-title&gt;&lt;/titles&gt;&lt;periodical&gt;&lt;full-title&gt;International journal of surgery (London, England)&lt;/full-title&gt;&lt;/periodical&gt;&lt;pages&gt;2865–2867&lt;/pages&gt;&lt;volume&gt;109&lt;/volume&gt;&lt;number&gt;9&lt;/number&gt;&lt;dates&gt;&lt;year&gt;2023&lt;/year&gt;&lt;pub-dates&gt;&lt;date&gt;2023 May 25 (Epub 2023 May 25)&lt;/date&gt;&lt;/pub-dates&gt;&lt;/dates&gt;&lt;isbn&gt;1743-9159&lt;/isbn&gt;&lt;accession-num&gt;MEDLINE:37222684&lt;/accession-num&gt;&lt;work-type&gt;Journal Article&lt;/work-type&gt;&lt;urls&gt;&lt;/urls&gt;&lt;electronic-resource-num&gt;10.1097/JS9.0000000000000523&lt;/electronic-resource-num&gt;&lt;access-date&gt;2023-05-2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6364763" w14:textId="0880304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surgery (London, England)</w:t>
            </w:r>
          </w:p>
        </w:tc>
        <w:tc>
          <w:tcPr>
            <w:tcW w:w="341" w:type="pct"/>
            <w:vAlign w:val="center"/>
          </w:tcPr>
          <w:p w14:paraId="3B5D5797" w14:textId="38C80E9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06F5FF4B" w14:textId="56F4C691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64FA602" w14:textId="5810569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8A05252" w14:textId="4A0372F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9830B74" w14:textId="05D5C42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 efficiency</w:t>
            </w:r>
          </w:p>
        </w:tc>
        <w:tc>
          <w:tcPr>
            <w:tcW w:w="802" w:type="pct"/>
            <w:vAlign w:val="center"/>
          </w:tcPr>
          <w:p w14:paraId="22AD799B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7810B6FC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79FFAB58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535B17B0" w14:textId="730FC6A1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463AEE32" w14:textId="77777777" w:rsidTr="002531EA">
        <w:tc>
          <w:tcPr>
            <w:tcW w:w="637" w:type="pct"/>
            <w:vAlign w:val="center"/>
          </w:tcPr>
          <w:p w14:paraId="3621D432" w14:textId="28EED80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uzzaccarin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dXp6YWNjYXJpbmk8L0F1dGhvcj48WWVhcj4yMDIzPC9Z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CdXp6YWNjYXJpbmk8L0F1dGhvcj48WWVhcj4yMDIzPC9Z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57E33D2" w14:textId="6AACABC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uman reproduction</w:t>
            </w:r>
          </w:p>
        </w:tc>
        <w:tc>
          <w:tcPr>
            <w:tcW w:w="341" w:type="pct"/>
            <w:vAlign w:val="center"/>
          </w:tcPr>
          <w:p w14:paraId="2596CA72" w14:textId="008013B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24E13203" w14:textId="508CC209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xed study</w:t>
            </w:r>
          </w:p>
        </w:tc>
        <w:tc>
          <w:tcPr>
            <w:tcW w:w="536" w:type="pct"/>
            <w:vAlign w:val="center"/>
          </w:tcPr>
          <w:p w14:paraId="6E485236" w14:textId="73E4D7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786D980" w14:textId="63CDD949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productive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</w:t>
            </w:r>
          </w:p>
        </w:tc>
        <w:tc>
          <w:tcPr>
            <w:tcW w:w="1025" w:type="pct"/>
            <w:vAlign w:val="center"/>
          </w:tcPr>
          <w:p w14:paraId="3B52F551" w14:textId="015E78BA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899FAE4" w14:textId="12986245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768977BE" w14:textId="77777777" w:rsidTr="002531EA">
        <w:tc>
          <w:tcPr>
            <w:tcW w:w="637" w:type="pct"/>
            <w:vAlign w:val="center"/>
          </w:tcPr>
          <w:p w14:paraId="1C078A60" w14:textId="593F790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aarr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YWFycmU8L0F1dGhvcj48WWVhcj4yMDIzPC9ZZWFyPjxS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YWFycmU8L0F1dGhvcj48WWVhcj4yMDIzPC9ZZWFyPjxS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9DACE81" w14:textId="2FB53331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Knee surgery sports traumatology arthroscopy</w:t>
            </w:r>
          </w:p>
        </w:tc>
        <w:tc>
          <w:tcPr>
            <w:tcW w:w="341" w:type="pct"/>
            <w:vAlign w:val="center"/>
          </w:tcPr>
          <w:p w14:paraId="7A30D75E" w14:textId="26BF266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3EC32D4E" w14:textId="74B783C0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60ADE26D" w14:textId="318C241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9D44851" w14:textId="127304A3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ports </w:t>
            </w:r>
            <w:proofErr w:type="gramStart"/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 ,</w:t>
            </w:r>
            <w:proofErr w:type="spellStart"/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rthopaedics</w:t>
            </w:r>
            <w:proofErr w:type="spellEnd"/>
            <w:proofErr w:type="gramEnd"/>
          </w:p>
        </w:tc>
        <w:tc>
          <w:tcPr>
            <w:tcW w:w="1025" w:type="pct"/>
            <w:vAlign w:val="center"/>
          </w:tcPr>
          <w:p w14:paraId="2FE7014D" w14:textId="204A28E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C29B173" w14:textId="580EE0C8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1F0C633" w14:textId="77777777" w:rsidTr="002531EA">
        <w:tc>
          <w:tcPr>
            <w:tcW w:w="637" w:type="pct"/>
            <w:vAlign w:val="center"/>
          </w:tcPr>
          <w:p w14:paraId="037575B0" w14:textId="0EBB185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hiesa-Estomb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aGllc2EtRXN0b21iYTwvQXV0aG9yPjxZZWFyPjIwMjM8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aGllc2EtRXN0b21iYTwvQXV0aG9yPjxZZWFyPjIwMjM8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E31F1DE" w14:textId="3968405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uropean archives of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to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-rhino-laryngology</w:t>
            </w:r>
          </w:p>
        </w:tc>
        <w:tc>
          <w:tcPr>
            <w:tcW w:w="341" w:type="pct"/>
            <w:vAlign w:val="center"/>
          </w:tcPr>
          <w:p w14:paraId="6D18A1E5" w14:textId="0AE1586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pain</w:t>
            </w:r>
          </w:p>
        </w:tc>
        <w:tc>
          <w:tcPr>
            <w:tcW w:w="439" w:type="pct"/>
            <w:vAlign w:val="center"/>
          </w:tcPr>
          <w:p w14:paraId="6507BCA2" w14:textId="0A434490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74DC8929" w14:textId="2C91377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B86E2D4" w14:textId="2B8F9EBD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olaryngology</w:t>
            </w:r>
          </w:p>
        </w:tc>
        <w:tc>
          <w:tcPr>
            <w:tcW w:w="1025" w:type="pct"/>
            <w:vAlign w:val="center"/>
          </w:tcPr>
          <w:p w14:paraId="10B8BF74" w14:textId="4DD241F8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A956FDA" w14:textId="2A442516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6E41325F" w14:textId="77777777" w:rsidTr="002531EA">
        <w:tc>
          <w:tcPr>
            <w:tcW w:w="637" w:type="pct"/>
            <w:vAlign w:val="center"/>
          </w:tcPr>
          <w:p w14:paraId="7F7B0F83" w14:textId="4531B84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et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ZXRoPC9BdXRob3I+PFllYXI+MjAyMzwvWWVhcj48UmVj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ZXRoPC9BdXRob3I+PFllYXI+MjAyMzwvWWVhcj48UmVj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2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320EB85" w14:textId="514A1AC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 Journal of hand surgery</w:t>
            </w:r>
          </w:p>
        </w:tc>
        <w:tc>
          <w:tcPr>
            <w:tcW w:w="341" w:type="pct"/>
            <w:vAlign w:val="center"/>
          </w:tcPr>
          <w:p w14:paraId="40F81360" w14:textId="22F36AF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alia</w:t>
            </w:r>
          </w:p>
        </w:tc>
        <w:tc>
          <w:tcPr>
            <w:tcW w:w="439" w:type="pct"/>
            <w:vAlign w:val="center"/>
          </w:tcPr>
          <w:p w14:paraId="080C1D59" w14:textId="0135E5AC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3CEA025" w14:textId="1D54ADE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38E289DA" w14:textId="16399925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5CF44F0" w14:textId="3AB4CFF2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65184AD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ademic dishonesty</w:t>
            </w:r>
          </w:p>
          <w:p w14:paraId="5B9495BC" w14:textId="4EAA8EEB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7412E626" w14:textId="77777777" w:rsidTr="002531EA">
        <w:tc>
          <w:tcPr>
            <w:tcW w:w="637" w:type="pct"/>
            <w:vAlign w:val="center"/>
          </w:tcPr>
          <w:p w14:paraId="6F69EF41" w14:textId="0E30935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evi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evin&lt;/Author&gt;&lt;Year&gt;2023&lt;/Year&gt;&lt;RecNum&gt;842&lt;/RecNum&gt;&lt;DisplayText&gt;&lt;style face="superscript"&gt;[130]&lt;/style&gt;&lt;/DisplayText&gt;&lt;record&gt;&lt;rec-number&gt;842&lt;/rec-number&gt;&lt;foreign-keys&gt;&lt;key app="EN" db-id="f5w5azf2ndxvsjeezw9vzvwzreextstaasa0" timestamp="1692257699"&gt;842&lt;/key&gt;&lt;/foreign-keys&gt;&lt;ref-type name="Journal Article"&gt;17&lt;/ref-type&gt;&lt;contributors&gt;&lt;authors&gt;&lt;author&gt;Levin, Gabriel&lt;/author&gt;&lt;author&gt;Brezinov, Yoav&lt;/author&gt;&lt;author&gt;Meyer, Raanan&lt;/author&gt;&lt;/authors&gt;&lt;/contributors&gt;&lt;auth-address&gt;Hadassah Hebrew Univ, Med Ctr, Dept Gynecol Oncol, Jerusalem, Israel&amp;#xD;McGill Univ, Jewish Gen Hosp, Lady Davis Inst Canc Res, Quebec City, PQ, Canada&amp;#xD;McGill Univ, Expt Surg, Quebec City, PQ, Canada&amp;#xD;Cedars Sinai Med Ctr, Dept Obstet &amp;amp; Gynecol, Div Minimally Invas Gynecol Surg, Los Angeles, CA USA&amp;#xD;Sheba Med Ctr, Dr Pinchas Bornstein Talpiot Med Leadership Progra, Ramat Gan, Israel&lt;/auth-address&gt;&lt;titles&gt;&lt;title&gt;Exploring the use of ChatGPT in OBGYN: a bibliometric analysis of the first ChatGPT-related publications&lt;/title&gt;&lt;secondary-title&gt;ARCHIVES OF GYNECOLOGY AND OBSTETRICS&lt;/secondary-title&gt;&lt;/titles&gt;&lt;periodical&gt;&lt;full-title&gt;ARCHIVES OF GYNECOLOGY AND OBSTETRICS&lt;/full-title&gt;&lt;/periodical&gt;&lt;pages&gt;1785–1789&lt;/pages&gt;&lt;volume&gt;308&lt;/volume&gt;&lt;number&gt;6&lt;/number&gt;&lt;keywords&gt;&lt;keyword&gt;Artificial intelligence&lt;/keyword&gt;&lt;keyword&gt;Bibliometrics&lt;/keyword&gt;&lt;keyword&gt;ChatGPT&lt;/keyword&gt;&lt;keyword&gt;OBGYN literature&lt;/keyword&gt;&lt;keyword&gt;Research&lt;/keyword&gt;&lt;/keywords&gt;&lt;dates&gt;&lt;year&gt;2023&lt;/year&gt;&lt;pub-dates&gt;&lt;date&gt;2023 MAY 24&lt;/date&gt;&lt;/pub-dates&gt;&lt;/dates&gt;&lt;isbn&gt;0932-0067&amp;#xD;1432-0711&lt;/isbn&gt;&lt;accession-num&gt;WOS:000994086600001&lt;/accession-num&gt;&lt;work-type&gt;Article&amp;#xD;Early Access&lt;/work-type&gt;&lt;urls&gt;&lt;/urls&gt;&lt;custom6&gt;MAY 2023&lt;/custom6&gt;&lt;electronic-resource-num&gt;10.1007/s00404-023-07081-x&lt;/electronic-resource-num&gt;&lt;access-date&gt;2023-06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89655B3" w14:textId="29D271F0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rchives of gynecology and obstetrics</w:t>
            </w:r>
          </w:p>
        </w:tc>
        <w:tc>
          <w:tcPr>
            <w:tcW w:w="341" w:type="pct"/>
            <w:vAlign w:val="center"/>
          </w:tcPr>
          <w:p w14:paraId="7A62889F" w14:textId="149A673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rael</w:t>
            </w:r>
          </w:p>
        </w:tc>
        <w:tc>
          <w:tcPr>
            <w:tcW w:w="439" w:type="pct"/>
            <w:vAlign w:val="center"/>
          </w:tcPr>
          <w:p w14:paraId="312026C3" w14:textId="4497E728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397BC901" w14:textId="7B95C5B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CDAEDC0" w14:textId="78B9494F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bstetrics and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G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ynecology</w:t>
            </w:r>
          </w:p>
        </w:tc>
        <w:tc>
          <w:tcPr>
            <w:tcW w:w="1025" w:type="pct"/>
            <w:vAlign w:val="center"/>
          </w:tcPr>
          <w:p w14:paraId="55DFB60A" w14:textId="161C783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 efficiency</w:t>
            </w:r>
          </w:p>
        </w:tc>
        <w:tc>
          <w:tcPr>
            <w:tcW w:w="802" w:type="pct"/>
            <w:vAlign w:val="center"/>
          </w:tcPr>
          <w:p w14:paraId="02578EEE" w14:textId="44F81724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7F52A8DF" w14:textId="77777777" w:rsidTr="002531EA">
        <w:tc>
          <w:tcPr>
            <w:tcW w:w="637" w:type="pct"/>
            <w:vAlign w:val="center"/>
          </w:tcPr>
          <w:p w14:paraId="5022B5DE" w14:textId="076FBD0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ossanto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Dossantos&lt;/Author&gt;&lt;Year&gt;2023&lt;/Year&gt;&lt;RecNum&gt;634&lt;/RecNum&gt;&lt;DisplayText&gt;&lt;style face="superscript"&gt;[131]&lt;/style&gt;&lt;/DisplayText&gt;&lt;record&gt;&lt;rec-number&gt;634&lt;/rec-number&gt;&lt;foreign-keys&gt;&lt;key app="EN" db-id="f5w5azf2ndxvsjeezw9vzvwzreextstaasa0" timestamp="1692257699"&gt;634&lt;/key&gt;&lt;/foreign-keys&gt;&lt;ref-type name="Journal Article"&gt;17&lt;/ref-type&gt;&lt;contributors&gt;&lt;authors&gt;&lt;author&gt;Dossantos, Jason&lt;/author&gt;&lt;author&gt;An, Jella&lt;/author&gt;&lt;author&gt;Javan, Ramin&lt;/author&gt;&lt;/authors&gt;&lt;/contributors&gt;&lt;auth-address&gt;Ophthalmology, George Washington University School of Medicine and Health Sciences, Washington, USA.&amp;#xD;Ophthalmology, Johns Hopkins University School of Medicine Wilmer Eye Institute, Baltimore, USA.&amp;#xD;Radiology, George Washington University School of Medicine and Health Sciences, Washington, USA.&lt;/auth-address&gt;&lt;titles&gt;&lt;title&gt;Eyes on AI: ChatGPT&amp;apos;s Transformative Potential Impact on Ophthalmology&lt;/title&gt;&lt;secondary-title&gt;Cureus&lt;/secondary-title&gt;&lt;/titles&gt;&lt;periodical&gt;&lt;full-title&gt;Cureus&lt;/full-title&gt;&lt;/periodical&gt;&lt;pages&gt;e40765-e40765&lt;/pages&gt;&lt;volume&gt;15&lt;/volume&gt;&lt;number&gt;6&lt;/number&gt;&lt;keywords&gt;&lt;keyword&gt;Artificial intelligence&lt;/keyword&gt;&lt;keyword&gt;artificial intelligence in medicine&lt;/keyword&gt;&lt;keyword&gt;chatGPT&lt;/keyword&gt;&lt;keyword&gt;large language models&lt;/keyword&gt;&lt;keyword&gt;ophthalmology&lt;/keyword&gt;&lt;/keywords&gt;&lt;dates&gt;&lt;year&gt;2023&lt;/year&gt;&lt;pub-dates&gt;&lt;date&gt;2023 Jun&lt;/date&gt;&lt;/pub-dates&gt;&lt;/dates&gt;&lt;isbn&gt;2168-8184&lt;/isbn&gt;&lt;accession-num&gt;MEDLINE:37485160&lt;/accession-num&gt;&lt;work-type&gt;Editorial&lt;/work-type&gt;&lt;urls&gt;&lt;/urls&gt;&lt;electronic-resource-num&gt;10.7759/cureus.40765&lt;/electronic-resource-num&gt;&lt;access-date&gt;2023-07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C8B3225" w14:textId="17E7151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630FA010" w14:textId="171FD30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97C71DB" w14:textId="14DA6BEC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6628DBE9" w14:textId="2EA54F73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4889756D" w14:textId="4B563AE7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hthalmology</w:t>
            </w:r>
          </w:p>
        </w:tc>
        <w:tc>
          <w:tcPr>
            <w:tcW w:w="1025" w:type="pct"/>
            <w:vAlign w:val="center"/>
          </w:tcPr>
          <w:p w14:paraId="5C6AB322" w14:textId="459A56E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75BC20A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59098C89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  <w:p w14:paraId="1D6E6588" w14:textId="28C690F6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6971B8FF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046705B5" w14:textId="2D2728E6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5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35E4366B" w14:textId="77777777" w:rsidTr="002531EA">
        <w:tc>
          <w:tcPr>
            <w:tcW w:w="637" w:type="pct"/>
            <w:vAlign w:val="center"/>
          </w:tcPr>
          <w:p w14:paraId="6BD351F2" w14:textId="153ECDD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van de Ridd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van de Ridder&lt;/Author&gt;&lt;Year&gt;2023&lt;/Year&gt;&lt;RecNum&gt;1023&lt;/RecNum&gt;&lt;DisplayText&gt;&lt;style face="superscript"&gt;[132]&lt;/style&gt;&lt;/DisplayText&gt;&lt;record&gt;&lt;rec-number&gt;1023&lt;/rec-number&gt;&lt;foreign-keys&gt;&lt;key app="EN" db-id="f5w5azf2ndxvsjeezw9vzvwzreextstaasa0" timestamp="1692257699"&gt;1023&lt;/key&gt;&lt;/foreign-keys&gt;&lt;ref-type name="Journal Article"&gt;17&lt;/ref-type&gt;&lt;contributors&gt;&lt;authors&gt;&lt;author&gt;van de Ridder, J. M. Monica&lt;/author&gt;&lt;author&gt;Shoja, Mohammadali M&lt;/author&gt;&lt;author&gt;Rajput, Vijay&lt;/author&gt;&lt;/authors&gt;&lt;/contributors&gt;&lt;auth-address&gt;Adjunct assistant professor, College of Human Medicine, Michigan State University, Grand Rapids, Michigan; email: vanderid@msu.edu ; Twitter: @MvdRidder; ORCID: https://orcid.org/0000-0003-3401-3523 .&amp;#xD;Associate professor of medical education, Department of Medical Education, Dr. Kiran C. Patel College of Allopathic Medicine, Nova Southeastern University, Fort Lauderdale, Florida; ORCID: https://orcid.org/0000-0001-9668-5558 .&amp;#xD;Professor and chair of medical education, Department of Medical Education, Dr. Kiran C. Patel College of Allopathic Medicine, Nova Southeastern University, Fort Lauderdale, Florida; ORCID: https://orcid.org/0000-0001-5203-5342 .&lt;/auth-address&gt;&lt;titles&gt;&lt;title&gt;Finding the Place of ChatGPT in Medical Education&lt;/title&gt;&lt;secondary-title&gt;Academic Medicine&lt;/secondary-title&gt;&lt;/titles&gt;&lt;periodical&gt;&lt;full-title&gt;ACADEMIC MEDICINE&lt;/full-title&gt;&lt;/periodical&gt;&lt;pages&gt;867-867&lt;/pages&gt;&lt;volume&gt;98&lt;/volume&gt;&lt;number&gt;8&lt;/number&gt;&lt;section&gt;867&lt;/section&gt;&lt;dates&gt;&lt;year&gt;2023&lt;/year&gt;&lt;pub-dates&gt;&lt;date&gt;2023 Aug 01 (Epub 2023 May 10)&lt;/date&gt;&lt;/pub-dates&gt;&lt;/dates&gt;&lt;isbn&gt;1040-2446&lt;/isbn&gt;&lt;accession-num&gt;MEDLINE:37162206&lt;/accession-num&gt;&lt;work-type&gt;Journal Article&lt;/work-type&gt;&lt;urls&gt;&lt;/urls&gt;&lt;electronic-resource-num&gt;10.1097/acm.0000000000005254&lt;/electronic-resource-num&gt;&lt;access-date&gt;2023-05-1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034F553" w14:textId="3C860F1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ademic medicine</w:t>
            </w:r>
          </w:p>
        </w:tc>
        <w:tc>
          <w:tcPr>
            <w:tcW w:w="341" w:type="pct"/>
            <w:vAlign w:val="center"/>
          </w:tcPr>
          <w:p w14:paraId="1AB448BF" w14:textId="62FC4F0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15787D4" w14:textId="13297DD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6028B95" w14:textId="051DCBCE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AB1BC7B" w14:textId="4D04832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F987CFE" w14:textId="41295C72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80012F5" w14:textId="0ADA9C37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erreliance</w:t>
            </w:r>
          </w:p>
        </w:tc>
      </w:tr>
      <w:tr w:rsidR="002531EA" w:rsidRPr="0095752B" w14:paraId="5C863BBC" w14:textId="77777777" w:rsidTr="002531EA">
        <w:tc>
          <w:tcPr>
            <w:tcW w:w="637" w:type="pct"/>
            <w:vAlign w:val="center"/>
          </w:tcPr>
          <w:p w14:paraId="668A4049" w14:textId="3CF6D29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nyi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YW55aW48L0F1dGhvcj48WWVhcj4yMDIzPC9ZZWFyPjxS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IYW55aW48L0F1dGhvcj48WWVhcj4yMDIzPC9ZZWFyPjxS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</w:fldData>
              </w:fldCha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49C3655" w14:textId="796EB8B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rug safety</w:t>
            </w:r>
          </w:p>
        </w:tc>
        <w:tc>
          <w:tcPr>
            <w:tcW w:w="341" w:type="pct"/>
            <w:vAlign w:val="center"/>
          </w:tcPr>
          <w:p w14:paraId="77DD0908" w14:textId="1866F54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5B073E9" w14:textId="7701258E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D5BA32A" w14:textId="5F86A87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F8F3CEE" w14:textId="795EC42A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inic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armacology</w:t>
            </w:r>
          </w:p>
        </w:tc>
        <w:tc>
          <w:tcPr>
            <w:tcW w:w="1025" w:type="pct"/>
            <w:vAlign w:val="center"/>
          </w:tcPr>
          <w:p w14:paraId="0521328F" w14:textId="6ACC47FF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59D3EFC" w14:textId="63DECFEB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35D79DCF" w14:textId="77777777" w:rsidTr="002531EA">
        <w:tc>
          <w:tcPr>
            <w:tcW w:w="637" w:type="pct"/>
            <w:vAlign w:val="center"/>
          </w:tcPr>
          <w:p w14:paraId="4FEE8CED" w14:textId="19E6B31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ustum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Tustumi&lt;/Author&gt;&lt;Year&gt;2023&lt;/Year&gt;&lt;RecNum&gt;2656&lt;/RecNum&gt;&lt;DisplayText&gt;&lt;style face="superscript"&gt;[134]&lt;/style&gt;&lt;/DisplayText&gt;&lt;record&gt;&lt;rec-number&gt;2656&lt;/rec-number&gt;&lt;foreign-keys&gt;&lt;key app="EN" db-id="f5w5azf2ndxvsjeezw9vzvwzreextstaasa0" timestamp="1692257828"&gt;2656&lt;/key&gt;&lt;/foreign-keys&gt;&lt;ref-type name="Journal Article"&gt;17&lt;/ref-type&gt;&lt;contributors&gt;&lt;authors&gt;&lt;author&gt;Tustumi, Francisco&lt;/author&gt;&lt;author&gt;Andreollo, Nelson Adami&lt;/author&gt;&lt;author&gt;Aguilar-Nascimento, José Eduardo de&lt;/author&gt;&lt;/authors&gt;&lt;/contributors&gt;&lt;titles&gt;&lt;title&gt;Future of the Language Models in Healthcare: The Role of Chatgpt&lt;/title&gt;&lt;secondary-title&gt;ABCD. Arquivos Brasileiros de Cirurgia Digestiva (São Paulo)&lt;/secondary-title&gt;&lt;/titles&gt;&lt;periodical&gt;&lt;full-title&gt;ABCD. Arquivos Brasileiros de Cirurgia Digestiva (São Paulo)&lt;/full-title&gt;&lt;/periodical&gt;&lt;pages&gt;e1727&lt;/pages&gt;&lt;volume&gt;36&lt;/volume&gt;&lt;keywords&gt;&lt;keyword&gt;Artificial intelligence&lt;/keyword&gt;&lt;keyword&gt;health care delivery&lt;/keyword&gt;&lt;keyword&gt;human&lt;/keyword&gt;&lt;keyword&gt;language&lt;/keyword&gt;&lt;keyword&gt;software&lt;/keyword&gt;&lt;/keywords&gt;&lt;dates&gt;&lt;year&gt;2023&lt;/year&gt;&lt;/dates&gt;&lt;isbn&gt;2317-6326&amp;#xD;0102-6720&lt;/isbn&gt;&lt;work-type&gt;Article&lt;/work-type&gt;&lt;urls&gt;&lt;related-urls&gt;&lt;url&gt;http://www.embase.j.yyttgd.top/search/results?subaction=viewrecord&amp;amp;id=L641292107&amp;amp;from=export&lt;/url&gt;&lt;url&gt;http://dx.doi.org/10.1590/0102-672020230002e1727&lt;/url&gt;&lt;/related-urls&gt;&lt;/urls&gt;&lt;custom5&gt;37162073&lt;/custom5&gt;&lt;electronic-resource-num&gt;10.1590/0102-672020230002e1727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EEC166E" w14:textId="419FB16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  <w:lang w:val="pt-BR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pt-BR"/>
              </w:rPr>
              <w:t>Abcd. Arquivos brasileiros de cirurgia digestiva (são paulo)</w:t>
            </w:r>
          </w:p>
        </w:tc>
        <w:tc>
          <w:tcPr>
            <w:tcW w:w="341" w:type="pct"/>
            <w:vAlign w:val="center"/>
          </w:tcPr>
          <w:p w14:paraId="72257271" w14:textId="49716C9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razil</w:t>
            </w:r>
          </w:p>
        </w:tc>
        <w:tc>
          <w:tcPr>
            <w:tcW w:w="439" w:type="pct"/>
            <w:vAlign w:val="center"/>
          </w:tcPr>
          <w:p w14:paraId="21A45C41" w14:textId="6F7CD945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3973DF30" w14:textId="257A99E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D460968" w14:textId="39F2DF86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32AD294" w14:textId="72240AC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patient outcomes and increase the efficiency of healthcare delivery</w:t>
            </w:r>
          </w:p>
          <w:p w14:paraId="72E3B3DE" w14:textId="7DFF092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accuracy of diagnoses</w:t>
            </w:r>
          </w:p>
        </w:tc>
        <w:tc>
          <w:tcPr>
            <w:tcW w:w="802" w:type="pct"/>
            <w:vAlign w:val="center"/>
          </w:tcPr>
          <w:p w14:paraId="7F13D614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24784ABB" w14:textId="657ED495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5659D440" w14:textId="77777777" w:rsidTr="002531EA">
        <w:tc>
          <w:tcPr>
            <w:tcW w:w="637" w:type="pct"/>
            <w:vAlign w:val="center"/>
          </w:tcPr>
          <w:p w14:paraId="007178BF" w14:textId="0F67016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aisber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XYWlzYmVyZzwvQXV0aG9yPjxZZWFyPjIwMjM8L1llYXI+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XYWlzYmVyZzwvQXV0aG9yPjxZZWFyPjIwMjM8L1llYXI+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1E25324" w14:textId="3AC5395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rish journal of medical science</w:t>
            </w:r>
          </w:p>
        </w:tc>
        <w:tc>
          <w:tcPr>
            <w:tcW w:w="341" w:type="pct"/>
            <w:vAlign w:val="center"/>
          </w:tcPr>
          <w:p w14:paraId="229C5A3B" w14:textId="5D2375C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reland</w:t>
            </w:r>
          </w:p>
        </w:tc>
        <w:tc>
          <w:tcPr>
            <w:tcW w:w="439" w:type="pct"/>
            <w:vAlign w:val="center"/>
          </w:tcPr>
          <w:p w14:paraId="633E4E37" w14:textId="02B1FE76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84B8A71" w14:textId="3575E216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350AF18F" w14:textId="066F27A2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4D1045A" w14:textId="4744887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drive medical innovation</w:t>
            </w:r>
          </w:p>
          <w:p w14:paraId="51A0C9B6" w14:textId="2B63B33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d with patient discharge notes</w:t>
            </w:r>
          </w:p>
          <w:p w14:paraId="20671CDE" w14:textId="3FAD85B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mmarize recent clinical trials</w:t>
            </w:r>
          </w:p>
          <w:p w14:paraId="7FE1D2FD" w14:textId="50801AE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information on ethical guidelines</w:t>
            </w:r>
          </w:p>
        </w:tc>
        <w:tc>
          <w:tcPr>
            <w:tcW w:w="802" w:type="pct"/>
            <w:vAlign w:val="center"/>
          </w:tcPr>
          <w:p w14:paraId="53EB8840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  <w:p w14:paraId="15681E29" w14:textId="06365A53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1F2012BF" w14:textId="77777777" w:rsidTr="002531EA">
        <w:tc>
          <w:tcPr>
            <w:tcW w:w="637" w:type="pct"/>
            <w:vAlign w:val="center"/>
          </w:tcPr>
          <w:p w14:paraId="42F4C77C" w14:textId="0C17712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emingti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Gemingtian&lt;/Author&gt;&lt;Year&gt;2023&lt;/Year&gt;&lt;RecNum&gt;458&lt;/RecNum&gt;&lt;DisplayText&gt;&lt;style face="superscript"&gt;[136]&lt;/style&gt;&lt;/DisplayText&gt;&lt;record&gt;&lt;rec-number&gt;458&lt;/rec-number&gt;&lt;foreign-keys&gt;&lt;key app="EN" db-id="f5w5azf2ndxvsjeezw9vzvwzreextstaasa0" timestamp="1692257475"&gt;458&lt;/key&gt;&lt;/foreign-keys&gt;&lt;ref-type name="Journal Article"&gt;17&lt;/ref-type&gt;&lt;contributors&gt;&lt;authors&gt;&lt;author&gt;Gemingtian, Liu&lt;/author&gt;&lt;author&gt;Xin, Ma&lt;/author&gt;&lt;author&gt;Yu, Zhang&lt;/author&gt;&lt;author&gt;Boyan, Su&lt;/author&gt;&lt;author&gt;Pinan, Liu&lt;/author&gt;&lt;/authors&gt;&lt;/contributors&gt;&lt;auth-address&gt;Capital Med Univ, Beijing Tiantan Hosp, Dept Neurosurg, Beijing, Peoples R China&amp;#xD;Tsinghua Univ, Beijing Tsinghua Changgung Hosp, Sch Clin Med, Dept Neurosurg, Beijing, Peoples R China&amp;#xD;Capital Med Univ, Beijing Neurosurg Inst, Dept Neural Reconstruct, Beijing, Peoples R China&lt;/auth-address&gt;&lt;titles&gt;&lt;title&gt;GPT4: The Indispensable Helper for Neurosurgeons in the New Era&lt;/title&gt;&lt;secondary-title&gt;ANNALS OF BIOMEDICAL ENGINEERING&lt;/secondary-title&gt;&lt;/titles&gt;&lt;periodical&gt;&lt;full-title&gt;ANNALS OF BIOMEDICAL ENGINEERING&lt;/full-title&gt;&lt;/periodical&gt;&lt;pages&gt;2113–2115&lt;/pages&gt;&lt;volume&gt;51&lt;/volume&gt;&lt;number&gt;10&lt;/number&gt;&lt;keywords&gt;&lt;keyword&gt;Artificial intelligence&lt;/keyword&gt;&lt;keyword&gt;Chatbot&lt;/keyword&gt;&lt;keyword&gt;GPT4&lt;/keyword&gt;&lt;keyword&gt;Neurosurgery&lt;/keyword&gt;&lt;/keywords&gt;&lt;dates&gt;&lt;year&gt;2023&lt;/year&gt;&lt;pub-dates&gt;&lt;date&gt;2023 MAY 18&lt;/date&gt;&lt;/pub-dates&gt;&lt;/dates&gt;&lt;isbn&gt;0090-6964&amp;#xD;1573-9686&lt;/isbn&gt;&lt;accession-num&gt;WOS:000992667000004&lt;/accession-num&gt;&lt;work-type&gt;Letter&amp;#xD;Early Access&lt;/work-type&gt;&lt;urls&gt;&lt;/urls&gt;&lt;custom6&gt;MAY 2023&lt;/custom6&gt;&lt;electronic-resource-num&gt;10.1007/s10439-023-03241-x&lt;/electronic-resource-num&gt;&lt;access-date&gt;2023-06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200A6AA" w14:textId="03B2A588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2E069B01" w14:textId="076BBB7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4E7547A2" w14:textId="7CE54CF2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449FCA1" w14:textId="5A51634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56D59BF" w14:textId="7F59C95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urosurgeons</w:t>
            </w:r>
          </w:p>
        </w:tc>
        <w:tc>
          <w:tcPr>
            <w:tcW w:w="1025" w:type="pct"/>
            <w:vAlign w:val="center"/>
          </w:tcPr>
          <w:p w14:paraId="4EA2EDD9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Medical History Taking and Triage</w:t>
            </w:r>
          </w:p>
          <w:p w14:paraId="5B8B8023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Diagnostic Imaging</w:t>
            </w:r>
          </w:p>
          <w:p w14:paraId="11BFA48C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Medical Monitoring</w:t>
            </w:r>
          </w:p>
          <w:p w14:paraId="00183C9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Treatment Guidance</w:t>
            </w:r>
          </w:p>
          <w:p w14:paraId="3CD858D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 Prognosis Predicting</w:t>
            </w:r>
          </w:p>
          <w:p w14:paraId="6F18C322" w14:textId="5D94C0D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6.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cientific Research</w:t>
            </w:r>
          </w:p>
        </w:tc>
        <w:tc>
          <w:tcPr>
            <w:tcW w:w="802" w:type="pct"/>
            <w:vAlign w:val="center"/>
          </w:tcPr>
          <w:p w14:paraId="2402EBE2" w14:textId="715029D2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3877189E" w14:textId="77777777" w:rsidTr="002531EA">
        <w:tc>
          <w:tcPr>
            <w:tcW w:w="637" w:type="pct"/>
            <w:vAlign w:val="center"/>
          </w:tcPr>
          <w:p w14:paraId="5FA91686" w14:textId="1F51276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homa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Thomas&lt;/Author&gt;&lt;Year&gt;2023&lt;/Year&gt;&lt;RecNum&gt;4723&lt;/RecNum&gt;&lt;DisplayText&gt;&lt;style face="superscript"&gt;[137]&lt;/style&gt;&lt;/DisplayText&gt;&lt;record&gt;&lt;rec-number&gt;4723&lt;/rec-number&gt;&lt;foreign-keys&gt;&lt;key app="EN" db-id="f5w5azf2ndxvsjeezw9vzvwzreextstaasa0" timestamp="1692327417"&gt;4723&lt;/key&gt;&lt;/foreign-keys&gt;&lt;ref-type name="Journal Article"&gt;17&lt;/ref-type&gt;&lt;contributors&gt;&lt;authors&gt;&lt;author&gt;Thomas, Sandra P&lt;/author&gt;&lt;/authors&gt;&lt;/contributors&gt;&lt;auth-address&gt;University of Tennessee, Knoxville, Knoxville, Tennessee, USA&lt;/auth-address&gt;&lt;titles&gt;&lt;title&gt;Grappling with the Implications of ChatGPT for Researchers, Clinicians, and Educators&lt;/title&gt;&lt;secondary-title&gt;Issues in Mental Health Nursing&lt;/secondary-title&gt;&lt;/titles&gt;&lt;periodical&gt;&lt;full-title&gt;Issues in Mental Health Nursing&lt;/full-title&gt;&lt;/periodical&gt;&lt;pages&gt;141-142&lt;/pages&gt;&lt;volume&gt;44&lt;/volume&gt;&lt;number&gt;3&lt;/number&gt;&lt;keywords&gt;&lt;keyword&gt;Technology&lt;/keyword&gt;&lt;keyword&gt;Artificial intelligence&lt;/keyword&gt;&lt;keyword&gt;Research Personnel&lt;/keyword&gt;&lt;keyword&gt;Health Personnel&lt;/keyword&gt;&lt;keyword&gt;Writing&lt;/keyword&gt;&lt;keyword&gt;Serial Publications&lt;/keyword&gt;&lt;keyword&gt;Peer Review&lt;/keyword&gt;&lt;keyword&gt;Literature Review&lt;/keyword&gt;&lt;/keywords&gt;&lt;dates&gt;&lt;year&gt;2023&lt;/year&gt;&lt;/dates&gt;&lt;pub-location&gt;Philadelphia, Pennsylvania&lt;/pub-location&gt;&lt;publisher&gt;Taylor &amp;amp; Francis Ltd&lt;/publisher&gt;&lt;isbn&gt;0161-2840&lt;/isbn&gt;&lt;accession-num&gt;162840837. Language: English. Entry Date: 20230412. Revision Date: 20230412. Publication Type: Article&lt;/accession-num&gt;&lt;urls&gt;&lt;related-urls&gt;&lt;url&gt;https://search.ebscohost.com/login.aspx?direct=true&amp;amp;db=rzh&amp;amp;AN=162840837&amp;amp;amp;lang=zh-cn&amp;amp;site=ehost-live&lt;/url&gt;&lt;/related-urls&gt;&lt;/urls&gt;&lt;electronic-resource-num&gt;10.1080/01612840.2023.2180982&lt;/electronic-resource-num&gt;&lt;remote-database-name&gt;rzh&lt;/remote-database-name&gt;&lt;remote-database-provider&gt;EBSCOhost&lt;/remote-database-provider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FAB6AF3" w14:textId="3D62F6D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sues in Mental Health Nursing</w:t>
            </w:r>
          </w:p>
        </w:tc>
        <w:tc>
          <w:tcPr>
            <w:tcW w:w="341" w:type="pct"/>
            <w:vAlign w:val="center"/>
          </w:tcPr>
          <w:p w14:paraId="6E32E3C9" w14:textId="18A525C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31598B6F" w14:textId="58B4FCCA" w:rsidR="002531EA" w:rsidRPr="0095752B" w:rsidRDefault="0082350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346ED13" w14:textId="66F69D19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301E43E" w14:textId="2B61516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4319D71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Medical History Taking and Triage</w:t>
            </w:r>
          </w:p>
          <w:p w14:paraId="0E71D1F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Diagnostic Imaging</w:t>
            </w:r>
          </w:p>
          <w:p w14:paraId="3F90C95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Medical Monitoring</w:t>
            </w:r>
          </w:p>
          <w:p w14:paraId="308A16C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Treatment Guidance</w:t>
            </w:r>
          </w:p>
          <w:p w14:paraId="3C98C54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 Prognosis Predicting</w:t>
            </w:r>
          </w:p>
          <w:p w14:paraId="5A9DFF68" w14:textId="2EB70FC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6.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cientific Research</w:t>
            </w:r>
          </w:p>
        </w:tc>
        <w:tc>
          <w:tcPr>
            <w:tcW w:w="802" w:type="pct"/>
            <w:vAlign w:val="center"/>
          </w:tcPr>
          <w:p w14:paraId="15715410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7A5C0D4C" w14:textId="5E930027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71F7E047" w14:textId="77777777" w:rsidTr="002531EA">
        <w:tc>
          <w:tcPr>
            <w:tcW w:w="637" w:type="pct"/>
            <w:vAlign w:val="center"/>
          </w:tcPr>
          <w:p w14:paraId="39032718" w14:textId="45041FF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orelik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Gorelik&lt;/Author&gt;&lt;Year&gt;2023&lt;/Year&gt;&lt;RecNum&gt;845&lt;/RecNum&gt;&lt;DisplayText&gt;&lt;style face="superscript"&gt;[138]&lt;/style&gt;&lt;/DisplayText&gt;&lt;record&gt;&lt;rec-number&gt;845&lt;/rec-number&gt;&lt;foreign-keys&gt;&lt;key app="EN" db-id="f5w5azf2ndxvsjeezw9vzvwzreextstaasa0" timestamp="1692257699"&gt;845&lt;/key&gt;&lt;/foreign-keys&gt;&lt;ref-type name="Journal Article"&gt;17&lt;/ref-type&gt;&lt;contributors&gt;&lt;authors&gt;&lt;author&gt;Gorelik, Yuri&lt;/author&gt;&lt;author&gt;Ghersin, Itay&lt;/author&gt;&lt;author&gt;Maza, Itay&lt;/author&gt;&lt;author&gt;Klein, Amir&lt;/author&gt;&lt;/authors&gt;&lt;/contributors&gt;&lt;auth-address&gt;Gastroenterology Institute, Rambam Health Care Campus and Technion Institute of technology, Faculty of Medicine, Haifa, Israel.&lt;/auth-address&gt;&lt;titles&gt;&lt;title&gt;Harnessing Language Models for Streamlined Post-Colonoscopy Patient Management: A Novel Approach&lt;/title&gt;&lt;secondary-title&gt;Gastrointestinal endoscopy&lt;/secondary-title&gt;&lt;/titles&gt;&lt;periodical&gt;&lt;full-title&gt;Gastrointestinal endoscopy&lt;/full-title&gt;&lt;/periodical&gt;&lt;pages&gt;639–641&lt;/pages&gt;&lt;volume&gt;98&lt;/volume&gt;&lt;number&gt;4&lt;/number&gt;&lt;dates&gt;&lt;year&gt;2023&lt;/year&gt;&lt;pub-dates&gt;&lt;date&gt;2023 Jun 27 (Epub 2023 Jun 27)&lt;/date&gt;&lt;/pub-dates&gt;&lt;/dates&gt;&lt;isbn&gt;1097-6779&lt;/isbn&gt;&lt;accession-num&gt;MEDLINE:37385548&lt;/accession-num&gt;&lt;work-type&gt;Journal Article&lt;/work-type&gt;&lt;urls&gt;&lt;/urls&gt;&lt;electronic-resource-num&gt;10.1016/j.gie.2023.06.025&lt;/electronic-resource-num&gt;&lt;access-date&gt;2023-07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Pr="002236B5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3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4082A33" w14:textId="31D261D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astrointestinal endoscopy</w:t>
            </w:r>
          </w:p>
        </w:tc>
        <w:tc>
          <w:tcPr>
            <w:tcW w:w="341" w:type="pct"/>
            <w:vAlign w:val="center"/>
          </w:tcPr>
          <w:p w14:paraId="3847B80D" w14:textId="6F002A6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rael</w:t>
            </w:r>
          </w:p>
        </w:tc>
        <w:tc>
          <w:tcPr>
            <w:tcW w:w="439" w:type="pct"/>
            <w:vAlign w:val="center"/>
          </w:tcPr>
          <w:p w14:paraId="326C962D" w14:textId="2A463899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0ACA12D2" w14:textId="21AF586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540A6EF" w14:textId="4F7DB144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6662955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Medical History Taking and Triage</w:t>
            </w:r>
          </w:p>
          <w:p w14:paraId="184C506A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Diagnostic Imaging</w:t>
            </w:r>
          </w:p>
          <w:p w14:paraId="42B59E44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Medical Monitoring</w:t>
            </w:r>
          </w:p>
          <w:p w14:paraId="4C85738A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Treatment Guidance</w:t>
            </w:r>
          </w:p>
          <w:p w14:paraId="36AE50F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 Prognosis Predicting</w:t>
            </w:r>
          </w:p>
          <w:p w14:paraId="1C50CB7C" w14:textId="3A3D59D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6.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cientific Research</w:t>
            </w:r>
          </w:p>
        </w:tc>
        <w:tc>
          <w:tcPr>
            <w:tcW w:w="802" w:type="pct"/>
            <w:vAlign w:val="center"/>
          </w:tcPr>
          <w:p w14:paraId="629B1169" w14:textId="18B0DD12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2E0D9F99" w14:textId="77777777" w:rsidTr="002531EA">
        <w:tc>
          <w:tcPr>
            <w:tcW w:w="637" w:type="pct"/>
            <w:vAlign w:val="center"/>
          </w:tcPr>
          <w:p w14:paraId="119CC501" w14:textId="17D5F28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anzano,2023</w:t>
            </w:r>
            <w:r w:rsidR="004E0CE4">
              <w:rPr>
                <w:rFonts w:asciiTheme="majorBidi" w:eastAsia="DengXian" w:hAnsiTheme="majorBidi" w:cstheme="majorBidi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sz w:val="22"/>
              </w:rPr>
              <w:instrText xml:space="preserve"> ADDIN EN.CITE &lt;EndNote&gt;&lt;Cite&gt;&lt;Author&gt;Lanzano&lt;/Author&gt;&lt;Year&gt;2023&lt;/Year&gt;&lt;RecNum&gt;1379&lt;/RecNum&gt;&lt;DisplayText&gt;&lt;style face="superscript"&gt;[139]&lt;/style&gt;&lt;/DisplayText&gt;&lt;record&gt;&lt;rec-number&gt;1379&lt;/rec-number&gt;&lt;foreign-keys&gt;&lt;key app="EN" db-id="f5w5azf2ndxvsjeezw9vzvwzreextstaasa0" timestamp="1692257699"&gt;1379&lt;/key&gt;&lt;/foreign-keys&gt;&lt;ref-type name="Journal Article"&gt;17&lt;/ref-type&gt;&lt;contributors&gt;&lt;authors&gt;&lt;author&gt;Lanzano, Giuseppe&lt;/author&gt;&lt;/authors&gt;&lt;/contributors&gt;&lt;auth-address&gt;Univ Campania Luigi Vanvitelli, Dept Plast &amp;amp; Reconstruct Surg, Piazza Luigi Miraglia 2, I-80138 Naples, NA, Italy&lt;/auth-address&gt;&lt;titles&gt;&lt;title&gt;Harnessing the Potential of ChatGPT in Breast Reconstruction: A Revolution in Patient Communication and Education&lt;/title&gt;&lt;secondary-title&gt;AESTHETIC PLASTIC SURGERY&lt;/secondary-title&gt;&lt;/titles&gt;&lt;periodical&gt;&lt;full-title&gt;AESTHETIC PLASTIC SURGERY&lt;/full-title&gt;&lt;/periodical&gt;&lt;pages&gt;2215–2216&lt;/pages&gt;&lt;volume&gt;47&lt;/volume&gt;&lt;number&gt;5&lt;/number&gt;&lt;dates&gt;&lt;year&gt;2023&lt;/year&gt;&lt;pub-dates&gt;&lt;date&gt;2023 JUN 7&lt;/date&gt;&lt;/pub-dates&gt;&lt;/dates&gt;&lt;isbn&gt;0364-216X&amp;#xD;1432-5241&lt;/isbn&gt;&lt;accession-num&gt;WOS:001004130900001&lt;/accession-num&gt;&lt;work-type&gt;Letter&amp;#xD;Early Access&lt;/work-type&gt;&lt;urls&gt;&lt;/urls&gt;&lt;custom6&gt;JUN 2023&lt;/custom6&gt;&lt;electronic-resource-num&gt;10.1007/s00266-023-03427-7&lt;/electronic-resource-num&gt;&lt;access-date&gt;2023-07-04&lt;/access-date&gt;&lt;/record&gt;&lt;/Cite&gt;&lt;/EndNote&gt;</w:instrText>
            </w:r>
            <w:r w:rsidR="004E0CE4">
              <w:rPr>
                <w:rFonts w:asciiTheme="majorBidi" w:eastAsia="DengXian" w:hAnsiTheme="majorBidi" w:cstheme="majorBidi"/>
                <w:sz w:val="22"/>
              </w:rPr>
              <w:fldChar w:fldCharType="separate"/>
            </w:r>
            <w:r w:rsidR="004E0CE4" w:rsidRPr="004E0CE4">
              <w:rPr>
                <w:rFonts w:asciiTheme="majorBidi" w:eastAsia="DengXian" w:hAnsiTheme="majorBidi" w:cstheme="majorBidi"/>
                <w:noProof/>
                <w:sz w:val="22"/>
                <w:szCs w:val="22"/>
                <w:vertAlign w:val="superscript"/>
              </w:rPr>
              <w:t>[139]</w:t>
            </w:r>
            <w:r w:rsidR="004E0CE4">
              <w:rPr>
                <w:rFonts w:asciiTheme="majorBidi" w:eastAsia="DengXian" w:hAnsiTheme="majorBidi" w:cstheme="majorBidi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F9E49AD" w14:textId="1F5251D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plastic surgery</w:t>
            </w:r>
          </w:p>
        </w:tc>
        <w:tc>
          <w:tcPr>
            <w:tcW w:w="341" w:type="pct"/>
            <w:vAlign w:val="center"/>
          </w:tcPr>
          <w:p w14:paraId="667D3D99" w14:textId="773216C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6DB108EC" w14:textId="15265AAC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BB0269E" w14:textId="7608CD3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FC64FFD" w14:textId="24066269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909CEC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Medical History Taking and Triage</w:t>
            </w:r>
          </w:p>
          <w:p w14:paraId="584E8A99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Diagnostic Imaging</w:t>
            </w:r>
          </w:p>
          <w:p w14:paraId="5827F569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Medical Monitoring</w:t>
            </w:r>
          </w:p>
          <w:p w14:paraId="0FFE913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Treatment Guidance</w:t>
            </w:r>
          </w:p>
          <w:p w14:paraId="3415BD2E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 Prognosis Predicting</w:t>
            </w:r>
          </w:p>
          <w:p w14:paraId="25F79FE3" w14:textId="5EAB8CD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6.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cientific Research</w:t>
            </w:r>
          </w:p>
        </w:tc>
        <w:tc>
          <w:tcPr>
            <w:tcW w:w="802" w:type="pct"/>
            <w:vAlign w:val="center"/>
          </w:tcPr>
          <w:p w14:paraId="0B4B0467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27BD8E6C" w14:textId="630B42C6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604D27E4" w14:textId="77777777" w:rsidTr="002531EA">
        <w:tc>
          <w:tcPr>
            <w:tcW w:w="637" w:type="pct"/>
            <w:vAlign w:val="center"/>
          </w:tcPr>
          <w:p w14:paraId="6378CD12" w14:textId="21DACC7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avi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YXZpYW48L0F1dGhvcj48WWVhcj4yMDIzPC9ZZWFyPjxS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YXZpYW48L0F1dGhvcj48WWVhcj4yMDIzPC9ZZWFyPjxS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E0CE4" w:rsidRPr="004E0CE4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8776063" w14:textId="61DED4ED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 surgeon</w:t>
            </w:r>
          </w:p>
        </w:tc>
        <w:tc>
          <w:tcPr>
            <w:tcW w:w="341" w:type="pct"/>
            <w:vAlign w:val="center"/>
          </w:tcPr>
          <w:p w14:paraId="16B9B5CC" w14:textId="7C34B30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D800216" w14:textId="3F151506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62DD01EC" w14:textId="775C7DD9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539FA55B" w14:textId="04DF00C2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urgic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atments</w:t>
            </w:r>
          </w:p>
        </w:tc>
        <w:tc>
          <w:tcPr>
            <w:tcW w:w="1025" w:type="pct"/>
            <w:vAlign w:val="center"/>
          </w:tcPr>
          <w:p w14:paraId="10DD7989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Medical History Taking and Triage</w:t>
            </w:r>
          </w:p>
          <w:p w14:paraId="1B8C47B3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Diagnostic Imaging</w:t>
            </w:r>
          </w:p>
          <w:p w14:paraId="6FA76A14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Medical Monitoring</w:t>
            </w:r>
          </w:p>
          <w:p w14:paraId="049D691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Treatment Guidance</w:t>
            </w:r>
          </w:p>
          <w:p w14:paraId="25D67473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 Prognosis Predicting</w:t>
            </w:r>
          </w:p>
          <w:p w14:paraId="2E97801B" w14:textId="76467C0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6.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cientific Research</w:t>
            </w:r>
          </w:p>
        </w:tc>
        <w:tc>
          <w:tcPr>
            <w:tcW w:w="802" w:type="pct"/>
            <w:vAlign w:val="center"/>
          </w:tcPr>
          <w:p w14:paraId="051A62CE" w14:textId="09296212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1DF20BDC" w14:textId="77777777" w:rsidTr="002531EA">
        <w:tc>
          <w:tcPr>
            <w:tcW w:w="637" w:type="pct"/>
            <w:vAlign w:val="center"/>
          </w:tcPr>
          <w:p w14:paraId="7B1727C5" w14:textId="2FF2B04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ant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anter&lt;/Author&gt;&lt;Year&gt;2023&lt;/Year&gt;&lt;RecNum&gt;424&lt;/RecNum&gt;&lt;DisplayText&gt;&lt;style face="superscript"&gt;[141]&lt;/style&gt;&lt;/DisplayText&gt;&lt;record&gt;&lt;rec-number&gt;424&lt;/rec-number&gt;&lt;foreign-keys&gt;&lt;key app="EN" db-id="f5w5azf2ndxvsjeezw9vzvwzreextstaasa0" timestamp="1692257475"&gt;424&lt;/key&gt;&lt;/foreign-keys&gt;&lt;ref-type name="Journal Article"&gt;17&lt;/ref-type&gt;&lt;contributors&gt;&lt;authors&gt;&lt;author&gt;Kanter, Genevieve P&lt;/author&gt;&lt;author&gt;Packel, Eric A&lt;/author&gt;&lt;/authors&gt;&lt;/contributors&gt;&lt;auth-address&gt;Univ Southern Calif, Sol Price Sch Publ Policy, Dept Hlth Policy &amp;amp; Management, Los Angeles, CA USA&amp;#xD;Univ Southern Calif, Leonard D Schaeffer Ctr Hlth Policy &amp;amp; Econ, Los Angeles, CA USA&amp;#xD;Baker &amp;amp; Hostetler LLP, Digital Assets &amp;amp; Data Management Practice Grp, Healthcare Privacy &amp;amp; Compliance Team, Philadelphia, PA USA&amp;#xD;Univ Southern Calif, Sol Price Sch Publ Policy, Dept Hlth Policy &amp;amp; Management, 635 Downey Way, VPD 512-J, Los Angeles, CA 90089 USA&lt;/auth-address&gt;&lt;titles&gt;&lt;title&gt;Health Care Privacy Risks of AI Chatbots&lt;/title&gt;&lt;secondary-title&gt;JAMA-JOURNAL OF THE AMERICAN MEDICAL ASSOCIATION&lt;/secondary-title&gt;&lt;/titles&gt;&lt;periodical&gt;&lt;full-title&gt;JAMA-JOURNAL OF THE AMERICAN MEDICAL ASSOCIATION&lt;/full-title&gt;&lt;/periodical&gt;&lt;pages&gt;311–312&lt;/pages&gt;&lt;volume&gt;330&lt;/volume&gt;&lt;number&gt;4&lt;/number&gt;&lt;section&gt;Baker &amp;amp; Hostetler LLP&lt;/section&gt;&lt;dates&gt;&lt;year&gt;2023&lt;/year&gt;&lt;pub-dates&gt;&lt;date&gt;2023 JUL 6&lt;/date&gt;&lt;/pub-dates&gt;&lt;/dates&gt;&lt;isbn&gt;0098-7484&amp;#xD;1538-3598&lt;/isbn&gt;&lt;accession-num&gt;WOS:001025154600005&lt;/accession-num&gt;&lt;work-type&gt;Editorial Material&amp;#xD;Early Access&lt;/work-type&gt;&lt;urls&gt;&lt;/urls&gt;&lt;custom6&gt;JUL 2023&lt;/custom6&gt;&lt;electronic-resource-num&gt;10.1001/jama.2023.9618&lt;/electronic-resource-num&gt;&lt;access-date&gt;2023-07-2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5A71D34" w14:textId="3098BF6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ama-journal of the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medical association</w:t>
            </w:r>
          </w:p>
        </w:tc>
        <w:tc>
          <w:tcPr>
            <w:tcW w:w="341" w:type="pct"/>
            <w:vAlign w:val="center"/>
          </w:tcPr>
          <w:p w14:paraId="7718093D" w14:textId="4678193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0274F96" w14:textId="3B645C75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V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ewpoint</w:t>
            </w:r>
          </w:p>
        </w:tc>
        <w:tc>
          <w:tcPr>
            <w:tcW w:w="536" w:type="pct"/>
            <w:vAlign w:val="center"/>
          </w:tcPr>
          <w:p w14:paraId="2F251305" w14:textId="7B4E8E47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3C578574" w14:textId="4783DF1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l Medicine</w:t>
            </w:r>
          </w:p>
        </w:tc>
        <w:tc>
          <w:tcPr>
            <w:tcW w:w="1025" w:type="pct"/>
            <w:vAlign w:val="center"/>
          </w:tcPr>
          <w:p w14:paraId="04A7766E" w14:textId="23FA0E6B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9CBA329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277711C9" w14:textId="19700E4A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2F63996C" w14:textId="77777777" w:rsidTr="002531EA">
        <w:tc>
          <w:tcPr>
            <w:tcW w:w="637" w:type="pct"/>
            <w:vAlign w:val="center"/>
          </w:tcPr>
          <w:p w14:paraId="1CBE2510" w14:textId="19D571C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hattacharyy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hattacharyya&lt;/Author&gt;&lt;Year&gt;2023&lt;/Year&gt;&lt;RecNum&gt;563&lt;/RecNum&gt;&lt;DisplayText&gt;&lt;style face="superscript"&gt;[142]&lt;/style&gt;&lt;/DisplayText&gt;&lt;record&gt;&lt;rec-number&gt;563&lt;/rec-number&gt;&lt;foreign-keys&gt;&lt;key app="EN" db-id="f5w5azf2ndxvsjeezw9vzvwzreextstaasa0" timestamp="1692257699"&gt;563&lt;/key&gt;&lt;/foreign-keys&gt;&lt;ref-type name="Journal Article"&gt;17&lt;/ref-type&gt;&lt;contributors&gt;&lt;authors&gt;&lt;author&gt;Bhattacharyya, Mehul&lt;/author&gt;&lt;author&gt;Miller, Valerie M&lt;/author&gt;&lt;author&gt;Bhattacharyya, Debjani&lt;/author&gt;&lt;author&gt;Miller, Larry E&lt;/author&gt;&lt;/authors&gt;&lt;/contributors&gt;&lt;auth-address&gt;Clinical Research, Miller Scientific, Johnson City, USA.&amp;#xD;Leadership, University of the Cumberlands, Williamsburg, USA.&amp;#xD;Education, University of Massachusetts Lowell, Lowell, USA.&lt;/auth-address&gt;&lt;titles&gt;&lt;title&gt;High Rates of Fabricated and Inaccurate References in ChatGPT-Generated Medical Content&lt;/title&gt;&lt;secondary-title&gt;Cureus&lt;/secondary-title&gt;&lt;/titles&gt;&lt;periodical&gt;&lt;full-title&gt;Cureus&lt;/full-title&gt;&lt;/periodical&gt;&lt;pages&gt;e39238-e39238&lt;/pages&gt;&lt;volume&gt;15&lt;/volume&gt;&lt;number&gt;5&lt;/number&gt;&lt;keywords&gt;&lt;keyword&gt;Artificial intelligence&lt;/keyword&gt;&lt;keyword&gt;ChatGPT&lt;/keyword&gt;&lt;keyword&gt;large language model&lt;/keyword&gt;&lt;keyword&gt;machine learning&lt;/keyword&gt;&lt;keyword&gt;references&lt;/keyword&gt;&lt;/keywords&gt;&lt;dates&gt;&lt;year&gt;2023&lt;/year&gt;&lt;pub-dates&gt;&lt;date&gt;2023 May&lt;/date&gt;&lt;/pub-dates&gt;&lt;/dates&gt;&lt;isbn&gt;2168-8184&lt;/isbn&gt;&lt;accession-num&gt;MEDLINE:37337480&lt;/accession-num&gt;&lt;work-type&gt;Journal Article&lt;/work-type&gt;&lt;urls&gt;&lt;/urls&gt;&lt;electronic-resource-num&gt;10.7759/cureus.39238&lt;/electronic-resource-num&gt;&lt;access-date&gt;2023-06-2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434AD4A" w14:textId="7DE719F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13E8B186" w14:textId="25DBE75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0EF19A6" w14:textId="530C32CC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servational study</w:t>
            </w:r>
          </w:p>
        </w:tc>
        <w:tc>
          <w:tcPr>
            <w:tcW w:w="536" w:type="pct"/>
            <w:vAlign w:val="center"/>
          </w:tcPr>
          <w:p w14:paraId="4FB7E971" w14:textId="3528ACB3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5D8382B8" w14:textId="4B07E22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93AB18D" w14:textId="2CEAFA2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4E70D1D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7BBA267E" w14:textId="2B1F7DB5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55F158E2" w14:textId="77777777" w:rsidTr="002531EA">
        <w:tc>
          <w:tcPr>
            <w:tcW w:w="637" w:type="pct"/>
            <w:vAlign w:val="center"/>
          </w:tcPr>
          <w:p w14:paraId="3A30F2B4" w14:textId="04B53FF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essandri Bonett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GVzc2FuZHJpIEJvbmV0dGk8L0F1dGhvcj48WWVhcj4y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GVzc2FuZHJpIEJvbmV0dGk8L0F1dGhvcj48WWVhcj4y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37B823B" w14:textId="07714F6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143FF624" w14:textId="7FE1D96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74D27B59" w14:textId="727B38BC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49D2EEFB" w14:textId="72BA4D73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C26F185" w14:textId="087BF6B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D0C4918" w14:textId="16B4B0AF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B5CE607" w14:textId="4D8A5B37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4A51142F" w14:textId="77777777" w:rsidTr="002531EA">
        <w:tc>
          <w:tcPr>
            <w:tcW w:w="637" w:type="pct"/>
            <w:vAlign w:val="center"/>
          </w:tcPr>
          <w:p w14:paraId="41900245" w14:textId="5688190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ao&lt;/Author&gt;&lt;Year&gt;2023&lt;/Year&gt;&lt;RecNum&gt;817&lt;/RecNum&gt;&lt;DisplayText&gt;&lt;style face="superscript"&gt;[144]&lt;/style&gt;&lt;/DisplayText&gt;&lt;record&gt;&lt;rec-number&gt;817&lt;/rec-number&gt;&lt;foreign-keys&gt;&lt;key app="EN" db-id="f5w5azf2ndxvsjeezw9vzvwzreextstaasa0" timestamp="1692257699"&gt;817&lt;/key&gt;&lt;/foreign-keys&gt;&lt;ref-type name="Journal Article"&gt;17&lt;/ref-type&gt;&lt;contributors&gt;&lt;authors&gt;&lt;author&gt;Hao, Liu&lt;/author&gt;&lt;author&gt;Yifan, Peng&lt;/author&gt;&lt;author&gt;Chunhua, Weng&lt;/author&gt;&lt;/authors&gt;&lt;/contributors&gt;&lt;auth-address&gt;Dept. of Biomedical Informatics, Columbia University, New York, NY, USA.&amp;#xD;Dept. of Population Health Sciences, Weill Cornell Medicine, New York, NY, USA.&lt;/auth-address&gt;&lt;titles&gt;&lt;title&gt;How Good Is ChatGPT for Medication Evidence Synthesis?&lt;/title&gt;&lt;secondary-title&gt;Studies in health technology and informatics&lt;/secondary-title&gt;&lt;/titles&gt;&lt;periodical&gt;&lt;full-title&gt;Studies in health technology and informatics&lt;/full-title&gt;&lt;/periodical&gt;&lt;pages&gt;1062-1066&lt;/pages&gt;&lt;volume&gt;302&lt;/volume&gt;&lt;keywords&gt;&lt;keyword&gt;ChatGPT&lt;/keyword&gt;&lt;keyword&gt;Natural Language Processing Summarization&lt;/keyword&gt;&lt;/keywords&gt;&lt;dates&gt;&lt;year&gt;2023&lt;/year&gt;&lt;pub-dates&gt;&lt;date&gt;2023 May 18&lt;/date&gt;&lt;/pub-dates&gt;&lt;/dates&gt;&lt;isbn&gt;1879-8365&lt;/isbn&gt;&lt;accession-num&gt;MEDLINE:37203581&lt;/accession-num&gt;&lt;work-type&gt;Journal Article&lt;/work-type&gt;&lt;urls&gt;&lt;/urls&gt;&lt;electronic-resource-num&gt;10.3233/SHTI230347&lt;/electronic-resource-num&gt;&lt;access-date&gt;2023-05-2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1301719" w14:textId="14910BD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tudies in health technology and informatics</w:t>
            </w:r>
          </w:p>
        </w:tc>
        <w:tc>
          <w:tcPr>
            <w:tcW w:w="341" w:type="pct"/>
            <w:vAlign w:val="center"/>
          </w:tcPr>
          <w:p w14:paraId="5CF30048" w14:textId="1B8047A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15EC111" w14:textId="382FBA32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5B218D21" w14:textId="0185B02A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313010D1" w14:textId="4FDA32A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C01F5FF" w14:textId="1F3AA78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contextually relevant and personalized responses</w:t>
            </w:r>
          </w:p>
        </w:tc>
        <w:tc>
          <w:tcPr>
            <w:tcW w:w="802" w:type="pct"/>
            <w:vAlign w:val="center"/>
          </w:tcPr>
          <w:p w14:paraId="7835E76C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124709D6" w14:textId="356BAA1D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informatio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456E0945" w14:textId="77777777" w:rsidTr="002531EA">
        <w:tc>
          <w:tcPr>
            <w:tcW w:w="637" w:type="pct"/>
            <w:vAlign w:val="center"/>
          </w:tcPr>
          <w:p w14:paraId="2FABF369" w14:textId="2578D59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talla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tallah&lt;/Author&gt;&lt;Year&gt;2023&lt;/Year&gt;&lt;RecNum&gt;1170&lt;/RecNum&gt;&lt;DisplayText&gt;&lt;style face="superscript"&gt;[145]&lt;/style&gt;&lt;/DisplayText&gt;&lt;record&gt;&lt;rec-number&gt;1170&lt;/rec-number&gt;&lt;foreign-keys&gt;&lt;key app="EN" db-id="f5w5azf2ndxvsjeezw9vzvwzreextstaasa0" timestamp="1692257699"&gt;1170&lt;/key&gt;&lt;/foreign-keys&gt;&lt;ref-type name="Journal Article"&gt;17&lt;/ref-type&gt;&lt;contributors&gt;&lt;authors&gt;&lt;author&gt;Atallah, S. B&lt;/author&gt;&lt;author&gt;Banda, N. R&lt;/author&gt;&lt;author&gt;Banda, A&lt;/author&gt;&lt;author&gt;Roeck, N. A&lt;/author&gt;&lt;/authors&gt;&lt;/contributors&gt;&lt;auth-address&gt;Univ Cent Florida, Coll Med, HCA Healthcare Oviedo, Adventheath Orlando, Orlando, FL 32816 USA&amp;#xD;Univ Cent Florida, Orlando, FL USA&amp;#xD;Florida State Univ, Tallahassee, FL USA&lt;/auth-address&gt;&lt;titles&gt;&lt;title&gt;How large language models including generative pre-trained transformer (GPT) 3 and 4 will impact medicine and surgery&lt;/title&gt;&lt;secondary-title&gt;TECHNIQUES IN COLOPROCTOLOGY&lt;/secondary-title&gt;&lt;/titles&gt;&lt;periodical&gt;&lt;full-title&gt;TECHNIQUES IN COLOPROCTOLOGY&lt;/full-title&gt;&lt;/periodical&gt;&lt;pages&gt;609-614&lt;/pages&gt;&lt;volume&gt;27&lt;/volume&gt;&lt;number&gt;8&lt;/number&gt;&lt;dates&gt;&lt;year&gt;2023&lt;/year&gt;&lt;pub-dates&gt;&lt;date&gt;2023 AUG&lt;/date&gt;&lt;/pub-dates&gt;&lt;/dates&gt;&lt;isbn&gt;1123-6337&amp;#xD;1128-045X&lt;/isbn&gt;&lt;accession-num&gt;WOS:001030770800001&lt;/accession-num&gt;&lt;work-type&gt;Editorial Material&lt;/work-type&gt;&lt;urls&gt;&lt;/urls&gt;&lt;custom6&gt;JUL 2023&lt;/custom6&gt;&lt;electronic-resource-num&gt;10.1007/s10151-023-02837-8&lt;/electronic-resource-num&gt;&lt;access-date&gt;2023-07-3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C8BD9A9" w14:textId="3A40B142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echniques in coloproctology</w:t>
            </w:r>
          </w:p>
        </w:tc>
        <w:tc>
          <w:tcPr>
            <w:tcW w:w="341" w:type="pct"/>
            <w:vAlign w:val="center"/>
          </w:tcPr>
          <w:p w14:paraId="7C2A127D" w14:textId="6DB1879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5144D67" w14:textId="16F2B289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6EA5C55" w14:textId="4EF42E9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7E502B9" w14:textId="08ABB4F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urgical</w:t>
            </w:r>
          </w:p>
        </w:tc>
        <w:tc>
          <w:tcPr>
            <w:tcW w:w="1025" w:type="pct"/>
            <w:vAlign w:val="center"/>
          </w:tcPr>
          <w:p w14:paraId="772A96C2" w14:textId="0B0026D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e time</w:t>
            </w:r>
          </w:p>
          <w:p w14:paraId="37E695C6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Generate discharge summary</w:t>
            </w:r>
          </w:p>
          <w:p w14:paraId="240CAC2A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Quickly integrate patient information</w:t>
            </w:r>
          </w:p>
          <w:p w14:paraId="77A61E83" w14:textId="6D43C04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creasing provider burnout rates in the medical field</w:t>
            </w:r>
          </w:p>
        </w:tc>
        <w:tc>
          <w:tcPr>
            <w:tcW w:w="802" w:type="pct"/>
            <w:vAlign w:val="center"/>
          </w:tcPr>
          <w:p w14:paraId="15813865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3AED8758" w14:textId="7B2B45C4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1391A5AB" w14:textId="77777777" w:rsidTr="002531EA">
        <w:tc>
          <w:tcPr>
            <w:tcW w:w="637" w:type="pct"/>
            <w:vAlign w:val="center"/>
          </w:tcPr>
          <w:p w14:paraId="5F5DC9C1" w14:textId="1352741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oshinari Junio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oshinari Junior&lt;/Author&gt;&lt;Year&gt;2023&lt;/Year&gt;&lt;RecNum&gt;995&lt;/RecNum&gt;&lt;DisplayText&gt;&lt;style face="superscript"&gt;[146]&lt;/style&gt;&lt;/DisplayText&gt;&lt;record&gt;&lt;rec-number&gt;995&lt;/rec-number&gt;&lt;foreign-keys&gt;&lt;key app="EN" db-id="f5w5azf2ndxvsjeezw9vzvwzreextstaasa0" timestamp="1692257699"&gt;995&lt;/key&gt;&lt;/foreign-keys&gt;&lt;ref-type name="Journal Article"&gt;17&lt;/ref-type&gt;&lt;contributors&gt;&lt;authors&gt;&lt;author&gt;Yoshinari Junior, Gerson Hiroshi&lt;/author&gt;&lt;author&gt;Vitorino, Luciano Magalhaes&lt;/author&gt;&lt;/authors&gt;&lt;/contributors&gt;&lt;auth-address&gt;Fac Med Itajuba, Itajuba, MG, Brazil&lt;/auth-address&gt;&lt;titles&gt;&lt;title&gt;How may ChatGPT impact medical teaching?&lt;/title&gt;&lt;secondary-title&gt;REVISTA DA ASSOCIACAO MEDICA BRASILEIRA&lt;/secondary-title&gt;&lt;/titles&gt;&lt;periodical&gt;&lt;full-title&gt;REVISTA DA ASSOCIACAO MEDICA BRASILEIRA&lt;/full-title&gt;&lt;/periodical&gt;&lt;pages&gt;e20230282&lt;/pages&gt;&lt;volume&gt;69&lt;/volume&gt;&lt;number&gt;4&lt;/number&gt;&lt;section&gt;Fac Med Itajuba&lt;/section&gt;&lt;dates&gt;&lt;year&gt;2023&lt;/year&gt;&lt;pub-dates&gt;&lt;date&gt;2023&lt;/date&gt;&lt;/pub-dates&gt;&lt;/dates&gt;&lt;isbn&gt;0104-4230&amp;#xD;1806-9282&lt;/isbn&gt;&lt;accession-num&gt;WOS:000995960400001&lt;/accession-num&gt;&lt;work-type&gt;Editorial Material&lt;/work-type&gt;&lt;urls&gt;&lt;/urls&gt;&lt;custom7&gt;e20230282&lt;/custom7&gt;&lt;electronic-resource-num&gt;10.1590/1806-9282.20230282&lt;/electronic-resource-num&gt;&lt;access-date&gt;2023-06-1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04A1C6C" w14:textId="5D90ACA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  <w:lang w:val="pt-BR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pt-BR"/>
              </w:rPr>
              <w:t>Revista da associacao médica brasileira</w:t>
            </w:r>
          </w:p>
        </w:tc>
        <w:tc>
          <w:tcPr>
            <w:tcW w:w="341" w:type="pct"/>
            <w:vAlign w:val="center"/>
          </w:tcPr>
          <w:p w14:paraId="063105DF" w14:textId="2DFAB9D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razil</w:t>
            </w:r>
          </w:p>
        </w:tc>
        <w:tc>
          <w:tcPr>
            <w:tcW w:w="439" w:type="pct"/>
            <w:vAlign w:val="center"/>
          </w:tcPr>
          <w:p w14:paraId="21BAFD0D" w14:textId="693DC161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1D8AA8AD" w14:textId="747FD870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6B75BD3A" w14:textId="00D6438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EE945BF" w14:textId="36E96C7B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B1F9D08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1C39BAF6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7625649C" w14:textId="69105DA6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215F8678" w14:textId="77777777" w:rsidTr="002531EA">
        <w:tc>
          <w:tcPr>
            <w:tcW w:w="637" w:type="pct"/>
            <w:vAlign w:val="center"/>
          </w:tcPr>
          <w:p w14:paraId="4216BF24" w14:textId="128FDCA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alleja-Lopez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alleja-Lopez&lt;/Author&gt;&lt;Year&gt;2023&lt;/Year&gt;&lt;RecNum&gt;1007&lt;/RecNum&gt;&lt;DisplayText&gt;&lt;style face="superscript"&gt;[147]&lt;/style&gt;&lt;/DisplayText&gt;&lt;record&gt;&lt;rec-number&gt;1007&lt;/rec-number&gt;&lt;foreign-keys&gt;&lt;key app="EN" db-id="f5w5azf2ndxvsjeezw9vzvwzreextstaasa0" timestamp="1692257699"&gt;1007&lt;/key&gt;&lt;/foreign-keys&gt;&lt;ref-type name="Journal Article"&gt;17&lt;/ref-type&gt;&lt;contributors&gt;&lt;authors&gt;&lt;author&gt;Calleja-Lopez, J. R. Tadeo&lt;/author&gt;&lt;author&gt;Rivera-Rosas, Cristian N&lt;/author&gt;&lt;author&gt;Ruibal-Tavares, Enrique&lt;/author&gt;&lt;/authors&gt;&lt;/contributors&gt;&lt;auth-address&gt;Department of Medicine and Health Sciences, Universidad de Sonora, Hermosillo, Sonora, Mexico. Electronic address: jrtcalleja@gmail.com.&amp;#xD;Department of Medicine and Health Sciences, Universidad de Sonora, Hermosillo, Sonora, Mexico.&lt;/auth-address&gt;&lt;titles&gt;&lt;title&gt;Impact of ChatGPT and Artificial Intelligence in the Contemporary Medical Landscape&lt;/title&gt;&lt;secondary-title&gt;Archives of medical research&lt;/secondary-title&gt;&lt;/titles&gt;&lt;periodical&gt;&lt;full-title&gt;ARCHIVES OF MEDICAL RESEARCH&lt;/full-title&gt;&lt;/periodical&gt;&lt;pages&gt;102835-102835&lt;/pages&gt;&lt;volume&gt;54&lt;/volume&gt;&lt;number&gt;5&lt;/number&gt;&lt;dates&gt;&lt;year&gt;2023&lt;/year&gt;&lt;pub-dates&gt;&lt;date&gt;2023 07 (Epub 2023 May 28)&lt;/date&gt;&lt;/pub-dates&gt;&lt;/dates&gt;&lt;isbn&gt;1873-5487&lt;/isbn&gt;&lt;accession-num&gt;MEDLINE:37248157&lt;/accession-num&gt;&lt;work-type&gt;Letter&amp;#xD;Comment&lt;/work-type&gt;&lt;urls&gt;&lt;/urls&gt;&lt;electronic-resource-num&gt;10.1016/j.arcmed.2023.05.003&lt;/electronic-resource-num&gt;&lt;access-date&gt;2023-07-3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4712AD1" w14:textId="76426EC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rchives of medical research</w:t>
            </w:r>
          </w:p>
        </w:tc>
        <w:tc>
          <w:tcPr>
            <w:tcW w:w="341" w:type="pct"/>
            <w:vAlign w:val="center"/>
          </w:tcPr>
          <w:p w14:paraId="048451AC" w14:textId="6DA1AAA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éxico</w:t>
            </w:r>
          </w:p>
        </w:tc>
        <w:tc>
          <w:tcPr>
            <w:tcW w:w="439" w:type="pct"/>
            <w:vAlign w:val="center"/>
          </w:tcPr>
          <w:p w14:paraId="633DDA5F" w14:textId="3E747C81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56EF52C4" w14:textId="61209146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6470464" w14:textId="33F38DB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56E0E27" w14:textId="1075163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sonalized teaching</w:t>
            </w:r>
          </w:p>
          <w:p w14:paraId="5D804C57" w14:textId="7C2A73D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tion of teachers’ workload</w:t>
            </w:r>
          </w:p>
        </w:tc>
        <w:tc>
          <w:tcPr>
            <w:tcW w:w="802" w:type="pct"/>
            <w:vAlign w:val="center"/>
          </w:tcPr>
          <w:p w14:paraId="72255CC0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1DFD818B" w14:textId="0498327F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7F223973" w14:textId="77777777" w:rsidTr="002531EA">
        <w:tc>
          <w:tcPr>
            <w:tcW w:w="637" w:type="pct"/>
            <w:vAlign w:val="center"/>
          </w:tcPr>
          <w:p w14:paraId="541D5A7A" w14:textId="066B451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ia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iao&lt;/Author&gt;&lt;Year&gt;2023&lt;/Year&gt;&lt;RecNum&gt;847&lt;/RecNum&gt;&lt;DisplayText&gt;&lt;style face="superscript"&gt;[148]&lt;/style&gt;&lt;/DisplayText&gt;&lt;record&gt;&lt;rec-number&gt;847&lt;/rec-number&gt;&lt;foreign-keys&gt;&lt;key app="EN" db-id="f5w5azf2ndxvsjeezw9vzvwzreextstaasa0" timestamp="1692257699"&gt;847&lt;/key&gt;&lt;/foreign-keys&gt;&lt;ref-type name="Journal Article"&gt;17&lt;/ref-type&gt;&lt;contributors&gt;&lt;authors&gt;&lt;author&gt;Miao, Hongyu&lt;/author&gt;&lt;author&gt;Ahn, Hyochol&lt;/author&gt;&lt;/authors&gt;&lt;/contributors&gt;&lt;auth-address&gt;Florida State University, Tallahassee, FL, United States.&lt;/auth-address&gt;&lt;titles&gt;&lt;title&gt;Impact of ChatGPT on Interdisciplinary Nursing Education and Research&lt;/title&gt;&lt;secondary-title&gt;Asian/Pacific Island nursing journal&lt;/secondary-title&gt;&lt;/titles&gt;&lt;periodical&gt;&lt;full-title&gt;Asian/Pacific Island nursing journal&lt;/full-title&gt;&lt;/periodical&gt;&lt;pages&gt;e48136-e48136&lt;/pages&gt;&lt;volume&gt;7&lt;/volume&gt;&lt;keywords&gt;&lt;keyword&gt;ChatGPT&lt;/keyword&gt;&lt;keyword&gt;OpenAI&lt;/keyword&gt;&lt;keyword&gt;Artificial intelligence&lt;/keyword&gt;&lt;keyword&gt;nursing education&lt;/keyword&gt;&lt;keyword&gt;nursing research&lt;/keyword&gt;&lt;/keywords&gt;&lt;dates&gt;&lt;year&gt;2023&lt;/year&gt;&lt;pub-dates&gt;&lt;date&gt;2023 Apr 24&lt;/date&gt;&lt;/pub-dates&gt;&lt;/dates&gt;&lt;isbn&gt;2373-6658&lt;/isbn&gt;&lt;accession-num&gt;MEDLINE:37093625&lt;/accession-num&gt;&lt;work-type&gt;Editorial&lt;/work-type&gt;&lt;urls&gt;&lt;/urls&gt;&lt;electronic-resource-num&gt;10.2196/48136&lt;/electronic-resource-num&gt;&lt;access-date&gt;2023-04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B67C71A" w14:textId="3ECE1ED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sian/Pacific Island nursing journal</w:t>
            </w:r>
          </w:p>
        </w:tc>
        <w:tc>
          <w:tcPr>
            <w:tcW w:w="341" w:type="pct"/>
            <w:vAlign w:val="center"/>
          </w:tcPr>
          <w:p w14:paraId="474DFAED" w14:textId="04815A2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5A01EB5" w14:textId="49C4E77E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AC6B99B" w14:textId="6828A512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74CB3D75" w14:textId="0916586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ing</w:t>
            </w:r>
          </w:p>
        </w:tc>
        <w:tc>
          <w:tcPr>
            <w:tcW w:w="1025" w:type="pct"/>
            <w:vAlign w:val="center"/>
          </w:tcPr>
          <w:p w14:paraId="34019CA7" w14:textId="219175E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CE382EB" w14:textId="646534D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1EFBE57B" w14:textId="77777777" w:rsidTr="002531EA">
        <w:tc>
          <w:tcPr>
            <w:tcW w:w="637" w:type="pct"/>
            <w:vAlign w:val="center"/>
          </w:tcPr>
          <w:p w14:paraId="70B27D26" w14:textId="7D59EFD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how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how&lt;/Author&gt;&lt;Year&gt;2023&lt;/Year&gt;&lt;RecNum&gt;853&lt;/RecNum&gt;&lt;DisplayText&gt;&lt;style face="superscript"&gt;[149]&lt;/style&gt;&lt;/DisplayText&gt;&lt;record&gt;&lt;rec-number&gt;853&lt;/rec-number&gt;&lt;foreign-keys&gt;&lt;key app="EN" db-id="f5w5azf2ndxvsjeezw9vzvwzreextstaasa0" timestamp="1692257699"&gt;853&lt;/key&gt;&lt;/foreign-keys&gt;&lt;ref-type name="Journal Article"&gt;17&lt;/ref-type&gt;&lt;contributors&gt;&lt;authors&gt;&lt;author&gt;Chow, James C. L&lt;/author&gt;&lt;author&gt;Sanders, Leslie&lt;/author&gt;&lt;author&gt;Kay, Li&lt;/author&gt;&lt;/authors&gt;&lt;/contributors&gt;&lt;auth-address&gt;Radiation Medicine Program, Princess Margaret Cancer Centre, University Health Network, Toronto, ON, Canada.&amp;#xD;Department of Radiation Oncology, University of Toronto, Toronto, ON, Canada.&amp;#xD;Department of Humanities, York University, Toronto, ON, Canada.&amp;#xD;Department of English, University of Toronto, Toronto, ON, Canada.&lt;/auth-address&gt;&lt;titles&gt;&lt;title&gt;Impact of ChatGPT on medical chatbots as a disruptive technology&lt;/title&gt;&lt;secondary-title&gt;Frontiers in artificial intelligence&lt;/secondary-title&gt;&lt;/titles&gt;&lt;periodical&gt;&lt;full-title&gt;Frontiers in artificial intelligence&lt;/full-title&gt;&lt;/periodical&gt;&lt;pages&gt;1166014-1166014&lt;/pages&gt;&lt;volume&gt;6&lt;/volume&gt;&lt;keywords&gt;&lt;keyword&gt;ChatGPT&lt;/keyword&gt;&lt;keyword&gt;Artificial intelligence&lt;/keyword&gt;&lt;keyword&gt;big data&lt;/keyword&gt;&lt;keyword&gt;disruptive technology&lt;/keyword&gt;&lt;keyword&gt;healthcare&lt;/keyword&gt;&lt;keyword&gt;knowledge base&lt;/keyword&gt;&lt;keyword&gt;medical chatbot&lt;/keyword&gt;&lt;keyword&gt;nature language processing&lt;/keyword&gt;&lt;/keywords&gt;&lt;dates&gt;&lt;year&gt;2023&lt;/year&gt;&lt;pub-dates&gt;&lt;date&gt;2023&lt;/date&gt;&lt;/pub-dates&gt;&lt;/dates&gt;&lt;isbn&gt;2624-8212&lt;/isbn&gt;&lt;accession-num&gt;MEDLINE:37091303&lt;/accession-num&gt;&lt;work-type&gt;Journal Article&lt;/work-type&gt;&lt;urls&gt;&lt;/urls&gt;&lt;electronic-resource-num&gt;10.3389/frai.2023.1166014&lt;/electronic-resource-num&gt;&lt;access-date&gt;2023-04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4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4798379" w14:textId="5B9E725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ontiers in artificial intelligence</w:t>
            </w:r>
          </w:p>
        </w:tc>
        <w:tc>
          <w:tcPr>
            <w:tcW w:w="341" w:type="pct"/>
            <w:vAlign w:val="center"/>
          </w:tcPr>
          <w:p w14:paraId="14B5773A" w14:textId="6895FD8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10AB9D60" w14:textId="4E1BCC02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22C13349" w14:textId="25298E0E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68D92EF7" w14:textId="155D8C0E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care</w:t>
            </w:r>
          </w:p>
        </w:tc>
        <w:tc>
          <w:tcPr>
            <w:tcW w:w="1025" w:type="pct"/>
            <w:vAlign w:val="center"/>
          </w:tcPr>
          <w:p w14:paraId="55F3FA1E" w14:textId="03AAF62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e the workload of frontline health workers</w:t>
            </w:r>
          </w:p>
          <w:p w14:paraId="6EEBA374" w14:textId="50B29B3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uld help to alleviate shortages of healthcare workers</w:t>
            </w:r>
          </w:p>
        </w:tc>
        <w:tc>
          <w:tcPr>
            <w:tcW w:w="802" w:type="pct"/>
            <w:vAlign w:val="center"/>
          </w:tcPr>
          <w:p w14:paraId="432F1C6C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  <w:p w14:paraId="3363E18D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67603466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3181DADA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60EA7E4B" w14:textId="1DE87534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5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4A53CB8C" w14:textId="77777777" w:rsidTr="002531EA">
        <w:tc>
          <w:tcPr>
            <w:tcW w:w="637" w:type="pct"/>
            <w:vAlign w:val="center"/>
          </w:tcPr>
          <w:p w14:paraId="3D7A246C" w14:textId="5B7F724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anz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lanzi&lt;/Author&gt;&lt;Year&gt;2023&lt;/Year&gt;&lt;RecNum&gt;4823&lt;/RecNum&gt;&lt;DisplayText&gt;&lt;style face="superscript"&gt;[150]&lt;/style&gt;&lt;/DisplayText&gt;&lt;record&gt;&lt;rec-number&gt;4823&lt;/rec-number&gt;&lt;foreign-keys&gt;&lt;key app="EN" db-id="f5w5azf2ndxvsjeezw9vzvwzreextstaasa0" timestamp="1695629143"&gt;4823&lt;/key&gt;&lt;/foreign-keys&gt;&lt;ref-type name="Journal Article"&gt;17&lt;/ref-type&gt;&lt;contributors&gt;&lt;authors&gt;&lt;author&gt;Alanzi, Turki M&lt;/author&gt;&lt;/authors&gt;&lt;/contributors&gt;&lt;titles&gt;&lt;title&gt;Impact of ChatGPT on Teleconsultants in Healthcare: Perceptions of Healthcare Experts in Saudi Arabia&lt;/title&gt;&lt;secondary-title&gt;Journal of Multidisciplinary Healthcare&lt;/secondary-title&gt;&lt;/titles&gt;&lt;periodical&gt;&lt;full-title&gt;JOURNAL OF MULTIDISCIPLINARY HEALTHCARE&lt;/full-title&gt;&lt;/periodical&gt;&lt;pages&gt;2309-2321&lt;/pages&gt;&lt;volume&gt;14&lt;/volume&gt;&lt;number&gt;16&lt;/number&gt;&lt;section&gt;2309&lt;/section&gt;&lt;keywords&gt;&lt;keyword&gt;AI&lt;/keyword&gt;&lt;keyword&gt;ChatGPT&lt;/keyword&gt;&lt;keyword&gt;Artificial intelligence&lt;/keyword&gt;&lt;keyword&gt;decision-making&lt;/keyword&gt;&lt;keyword&gt;healthcare&lt;/keyword&gt;&lt;keyword&gt;information&lt;/keyword&gt;&lt;keyword&gt;teleconsultants&lt;/keyword&gt;&lt;/keywords&gt;&lt;dates&gt;&lt;year&gt;2023&lt;/year&gt;&lt;/dates&gt;&lt;isbn&gt;1178-2390&lt;/isbn&gt;&lt;urls&gt;&lt;/urls&gt;&lt;electronic-resource-num&gt;10.2147/jmdh.S419847&lt;/electronic-resource-num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856D3BD" w14:textId="3ECA5FC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Multidisciplinary Healthcare</w:t>
            </w:r>
          </w:p>
        </w:tc>
        <w:tc>
          <w:tcPr>
            <w:tcW w:w="341" w:type="pct"/>
            <w:vAlign w:val="center"/>
          </w:tcPr>
          <w:p w14:paraId="6605E0FC" w14:textId="74C9118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udi Arabia</w:t>
            </w:r>
          </w:p>
        </w:tc>
        <w:tc>
          <w:tcPr>
            <w:tcW w:w="439" w:type="pct"/>
            <w:vAlign w:val="center"/>
          </w:tcPr>
          <w:p w14:paraId="0A950FE6" w14:textId="723E4C5A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Q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antitative study</w:t>
            </w:r>
          </w:p>
        </w:tc>
        <w:tc>
          <w:tcPr>
            <w:tcW w:w="536" w:type="pct"/>
            <w:vAlign w:val="center"/>
          </w:tcPr>
          <w:p w14:paraId="138F90B2" w14:textId="3D4F45D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5AEC19A" w14:textId="19A9546F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BBB24A7" w14:textId="2400FFC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e saving</w:t>
            </w:r>
          </w:p>
          <w:p w14:paraId="1C45E89F" w14:textId="36C32BC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097A9E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sonalizing care</w:t>
            </w:r>
          </w:p>
        </w:tc>
        <w:tc>
          <w:tcPr>
            <w:tcW w:w="802" w:type="pct"/>
            <w:vAlign w:val="center"/>
          </w:tcPr>
          <w:p w14:paraId="799A4337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  <w:p w14:paraId="40F9CDAA" w14:textId="7258CC0B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erreliance</w:t>
            </w:r>
          </w:p>
        </w:tc>
      </w:tr>
      <w:tr w:rsidR="002531EA" w:rsidRPr="0095752B" w14:paraId="1AF9B7A7" w14:textId="77777777" w:rsidTr="002531EA">
        <w:tc>
          <w:tcPr>
            <w:tcW w:w="637" w:type="pct"/>
            <w:vAlign w:val="center"/>
          </w:tcPr>
          <w:p w14:paraId="0F69AABA" w14:textId="27C889F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iwar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aXdhcmk8L0F1dGhvcj48WWVhcj4yMDIzPC9ZZWFyPjxS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aXdhcmk8L0F1dGhvcj48WWVhcj4yMDIzPC9ZZWFyPjxS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1965FBF" w14:textId="40ECDB1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60E41F71" w14:textId="599E07C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A9711F6" w14:textId="43C3C930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0098D107" w14:textId="1018D382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0197B80A" w14:textId="0F8FAE1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stry</w:t>
            </w:r>
          </w:p>
        </w:tc>
        <w:tc>
          <w:tcPr>
            <w:tcW w:w="1025" w:type="pct"/>
            <w:vAlign w:val="center"/>
          </w:tcPr>
          <w:p w14:paraId="5C1957DB" w14:textId="6EF9BE1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, methodical, and accurate</w:t>
            </w:r>
          </w:p>
          <w:p w14:paraId="534C6425" w14:textId="7DFF214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ful for training and for enhancing topic clarity</w:t>
            </w:r>
          </w:p>
          <w:p w14:paraId="347BF77B" w14:textId="3FAD347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e-effective; and encouraging writers' motivation by occasionally not following the directions correctly</w:t>
            </w:r>
          </w:p>
        </w:tc>
        <w:tc>
          <w:tcPr>
            <w:tcW w:w="802" w:type="pct"/>
            <w:vAlign w:val="center"/>
          </w:tcPr>
          <w:p w14:paraId="67435DDF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12D1F03B" w14:textId="10781E22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3F225619" w14:textId="77777777" w:rsidTr="002531EA">
        <w:tc>
          <w:tcPr>
            <w:tcW w:w="637" w:type="pct"/>
            <w:vAlign w:val="center"/>
          </w:tcPr>
          <w:p w14:paraId="725590AC" w14:textId="69580C2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Eggman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Eggmann&lt;/Author&gt;&lt;Year&gt;2023&lt;/Year&gt;&lt;RecNum&gt;700&lt;/RecNum&gt;&lt;DisplayText&gt;&lt;style face="superscript"&gt;[152]&lt;/style&gt;&lt;/DisplayText&gt;&lt;record&gt;&lt;rec-number&gt;700&lt;/rec-number&gt;&lt;foreign-keys&gt;&lt;key app="EN" db-id="f5w5azf2ndxvsjeezw9vzvwzreextstaasa0" timestamp="1692257699"&gt;700&lt;/key&gt;&lt;/foreign-keys&gt;&lt;ref-type name="Journal Article"&gt;17&lt;/ref-type&gt;&lt;contributors&gt;&lt;authors&gt;&lt;author&gt;Eggmann, Florin&lt;/author&gt;&lt;author&gt;Weiger, Roland&lt;/author&gt;&lt;author&gt;Zitzmann, Nicola U&lt;/author&gt;&lt;author&gt;Blatz, Markus B&lt;/author&gt;&lt;/authors&gt;&lt;/contributors&gt;&lt;auth-address&gt;Univ Penn, Robert Schattner Ctr, Dept Prevent &amp;amp; Restorat Sci, Penn Dent Med, Philadelphia, PA USA&amp;#xD;Univ Basel, Univ Ctr Dent Med Basel UZB, Dept Periodontol Endodontol &amp;amp; Cariol, Mattenstr 40, CH-4058 Basel, Switzerland&amp;#xD;Univ Basel, Univ Ctr Dent Med Basel UZB, Dept Reconstruct Dent, Basel, Switzerland&lt;/auth-address&gt;&lt;titles&gt;&lt;title&gt;Implications of large language models such as ChatGPT for dental medicine&lt;/title&gt;&lt;secondary-title&gt;JOURNAL OF ESTHETIC AND RESTORATIVE DENTISTRY&lt;/secondary-title&gt;&lt;/titles&gt;&lt;periodical&gt;&lt;full-title&gt;JOURNAL OF ESTHETIC AND RESTORATIVE DENTISTRY&lt;/full-title&gt;&lt;/periodical&gt;&lt;pages&gt;1098–1102&lt;/pages&gt;&lt;volume&gt;35&lt;/volume&gt;&lt;number&gt;7&lt;/number&gt;&lt;keywords&gt;&lt;keyword&gt;Artificial intelligence&lt;/keyword&gt;&lt;keyword&gt;dental care&lt;/keyword&gt;&lt;keyword&gt;dental education&lt;/keyword&gt;&lt;keyword&gt;evidence-based dentistry&lt;/keyword&gt;&lt;keyword&gt;machine learning&lt;/keyword&gt;&lt;/keywords&gt;&lt;dates&gt;&lt;year&gt;2023&lt;/year&gt;&lt;pub-dates&gt;&lt;date&gt;2023 APR 5&lt;/date&gt;&lt;/pub-dates&gt;&lt;/dates&gt;&lt;isbn&gt;1496-4155&amp;#xD;1708-8240&lt;/isbn&gt;&lt;accession-num&gt;WOS:000963062700001&lt;/accession-num&gt;&lt;work-type&gt;Review&amp;#xD;Early Access&lt;/work-type&gt;&lt;urls&gt;&lt;/urls&gt;&lt;custom6&gt;APR 2023&lt;/custom6&gt;&lt;electronic-resource-num&gt;10.1111/jerd.13046&lt;/electronic-resource-num&gt;&lt;access-date&gt;2023-04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1A7495F" w14:textId="065B86C0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esthetic and restorative dentistry</w:t>
            </w:r>
          </w:p>
        </w:tc>
        <w:tc>
          <w:tcPr>
            <w:tcW w:w="341" w:type="pct"/>
            <w:vAlign w:val="center"/>
          </w:tcPr>
          <w:p w14:paraId="29B67D4E" w14:textId="62FCE67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8F1F13A" w14:textId="232A9971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54C01A62" w14:textId="740F48A1" w:rsidR="002531EA" w:rsidRPr="0095752B" w:rsidRDefault="005D6B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8C0F30C" w14:textId="516D01E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stry</w:t>
            </w:r>
          </w:p>
        </w:tc>
        <w:tc>
          <w:tcPr>
            <w:tcW w:w="1025" w:type="pct"/>
            <w:vAlign w:val="center"/>
          </w:tcPr>
          <w:p w14:paraId="0A051CD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Clinical decision support</w:t>
            </w:r>
          </w:p>
          <w:p w14:paraId="01314C5D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Administrative work</w:t>
            </w:r>
          </w:p>
          <w:p w14:paraId="4D38FE35" w14:textId="5B4B4BD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Dental education</w:t>
            </w:r>
          </w:p>
        </w:tc>
        <w:tc>
          <w:tcPr>
            <w:tcW w:w="802" w:type="pct"/>
            <w:vAlign w:val="center"/>
          </w:tcPr>
          <w:p w14:paraId="1E7D11D8" w14:textId="5781EBC9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6D30E104" w14:textId="77777777" w:rsidTr="002531EA">
        <w:tc>
          <w:tcPr>
            <w:tcW w:w="637" w:type="pct"/>
            <w:vAlign w:val="center"/>
          </w:tcPr>
          <w:p w14:paraId="1A7E0B58" w14:textId="7B1783F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u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ue&lt;/Author&gt;&lt;Year&gt;2023&lt;/Year&gt;&lt;RecNum&gt;802&lt;/RecNum&gt;&lt;DisplayText&gt;&lt;style face="superscript"&gt;[153]&lt;/style&gt;&lt;/DisplayText&gt;&lt;record&gt;&lt;rec-number&gt;802&lt;/rec-number&gt;&lt;foreign-keys&gt;&lt;key app="EN" db-id="f5w5azf2ndxvsjeezw9vzvwzreextstaasa0" timestamp="1692257699"&gt;802&lt;/key&gt;&lt;/foreign-keys&gt;&lt;ref-type name="Journal Article"&gt;17&lt;/ref-type&gt;&lt;contributors&gt;&lt;authors&gt;&lt;author&gt;Yue, Zheng&lt;/author&gt;&lt;author&gt;Laduona, Wang&lt;/author&gt;&lt;author&gt;Baijie, Feng&lt;/author&gt;&lt;author&gt;Ailin, Zhao&lt;/author&gt;&lt;author&gt;Yijun, Wu&lt;/author&gt;&lt;/authors&gt;&lt;/contributors&gt;&lt;auth-address&gt;Sichuan Univ, West China Hosp, Canc Ctr, Chengdu 610041, Sichuan, Peoples R China&amp;#xD;Sichuan Univ, West China Sch Med, Chengdu 610041, Peoples R China&amp;#xD;Sichuan Univ, West China Hosp, Dept Hematol, Chengdu 610041, Sichuan, Peoples R China&lt;/auth-address&gt;&lt;titles&gt;&lt;title&gt;Innovating Healthcare: The Role of ChatGPT in Streamlining Hospital Workflow in the Future&lt;/title&gt;&lt;secondary-title&gt;ANNALS OF BIOMEDICAL ENGINEERING&lt;/secondary-title&gt;&lt;/titles&gt;&lt;periodical&gt;&lt;full-title&gt;ANNALS OF BIOMEDICAL ENGINEERING&lt;/full-title&gt;&lt;/periodical&gt;&lt;pages&gt;750–753&lt;/pages&gt;&lt;volume&gt;52&lt;/volume&gt;&lt;number&gt;4&lt;/number&gt;&lt;keywords&gt;&lt;keyword&gt;Artificial intelligence&lt;/keyword&gt;&lt;keyword&gt;ChatGPT&lt;/keyword&gt;&lt;keyword&gt;Healthcare&lt;/keyword&gt;&lt;keyword&gt;Hospital Workflow&lt;/keyword&gt;&lt;/keywords&gt;&lt;dates&gt;&lt;year&gt;2023&lt;/year&gt;&lt;pub-dates&gt;&lt;date&gt;2023 JUL 18&lt;/date&gt;&lt;/pub-dates&gt;&lt;/dates&gt;&lt;isbn&gt;0090-6964&amp;#xD;1573-9686&lt;/isbn&gt;&lt;accession-num&gt;WOS:001032611500001&lt;/accession-num&gt;&lt;work-type&gt;Article&amp;#xD;Early Access&lt;/work-type&gt;&lt;urls&gt;&lt;/urls&gt;&lt;custom6&gt;JUL 2023&lt;/custom6&gt;&lt;electronic-resource-num&gt;10.1007/s10439-023-03323-w&lt;/electronic-resource-num&gt;&lt;access-date&gt;2023-07-3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79854FC" w14:textId="2D6A90C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7A01055C" w14:textId="6EFA90A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14379502" w14:textId="115527D9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35C277F" w14:textId="2376EA03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71640EB2" w14:textId="23FC2904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A1F4D62" w14:textId="72C229D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accuracy and efficiency of diagnosis</w:t>
            </w:r>
          </w:p>
          <w:p w14:paraId="3DE869B7" w14:textId="46A3FFF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reamline administrative tasks</w:t>
            </w:r>
          </w:p>
          <w:p w14:paraId="2694C185" w14:textId="1DCD20C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crease the accessibility of healthcare services</w:t>
            </w:r>
          </w:p>
        </w:tc>
        <w:tc>
          <w:tcPr>
            <w:tcW w:w="802" w:type="pct"/>
            <w:vAlign w:val="center"/>
          </w:tcPr>
          <w:p w14:paraId="33D0D2B9" w14:textId="1BBE5393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3694405" w14:textId="77777777" w:rsidTr="002531EA">
        <w:tc>
          <w:tcPr>
            <w:tcW w:w="637" w:type="pct"/>
            <w:vAlign w:val="center"/>
          </w:tcPr>
          <w:p w14:paraId="5DD983BA" w14:textId="5F20C08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ditam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ditama&lt;/Author&gt;&lt;Year&gt;2023&lt;/Year&gt;&lt;RecNum&gt;1087&lt;/RecNum&gt;&lt;DisplayText&gt;&lt;style face="superscript"&gt;[154]&lt;/style&gt;&lt;/DisplayText&gt;&lt;record&gt;&lt;rec-number&gt;1087&lt;/rec-number&gt;&lt;foreign-keys&gt;&lt;key app="EN" db-id="f5w5azf2ndxvsjeezw9vzvwzreextstaasa0" timestamp="1692257699"&gt;1087&lt;/key&gt;&lt;/foreign-keys&gt;&lt;ref-type name="Journal Article"&gt;17&lt;/ref-type&gt;&lt;contributors&gt;&lt;authors&gt;&lt;author&gt;Aditama, Mint Husen Raya&lt;/author&gt;&lt;author&gt;Mangantes, Meisie Lenny&lt;/author&gt;&lt;author&gt;Tiwa, Tellma Mona&lt;/author&gt;&lt;/authors&gt;&lt;/contributors&gt;&lt;auth-address&gt;Manado State Univ, Fac Educ &amp;amp; Psychol, Dept Guidance &amp;amp; Counseling, Tondano 95618, North Sulawesi, Indonesia&amp;#xD;Manado State Univ, Fac Educ &amp;amp; Psychol, Dept Psychol, Tondano 95618, North Sulawesi, Indonesia&lt;/auth-address&gt;&lt;titles&gt;&lt;title&gt;Is ChatGPT worth using in first aid for mental health issues?&lt;/title&gt;&lt;secondary-title&gt;JOURNAL OF PUBLIC HEALTH&lt;/secondary-title&gt;&lt;/titles&gt;&lt;periodical&gt;&lt;full-title&gt;JOURNAL OF PUBLIC HEALTH&lt;/full-title&gt;&lt;/periodical&gt;&lt;pages&gt;e814-e815&lt;/pages&gt;&lt;volume&gt;45&lt;/volume&gt;&lt;number&gt;4&lt;/number&gt;&lt;keywords&gt;&lt;keyword&gt;e-health&lt;/keyword&gt;&lt;keyword&gt;mental health&lt;/keyword&gt;&lt;keyword&gt;young people&lt;/keyword&gt;&lt;/keywords&gt;&lt;dates&gt;&lt;year&gt;2023&lt;/year&gt;&lt;pub-dates&gt;&lt;date&gt;2023 JUN 16&lt;/date&gt;&lt;/pub-dates&gt;&lt;/dates&gt;&lt;isbn&gt;1741-3842&amp;#xD;1741-3850&lt;/isbn&gt;&lt;accession-num&gt;WOS:001012276200001&lt;/accession-num&gt;&lt;work-type&gt;Letter&amp;#xD;Early Access&lt;/work-type&gt;&lt;urls&gt;&lt;/urls&gt;&lt;custom6&gt;JUN 2023&lt;/custom6&gt;&lt;electronic-resource-num&gt;10.1093/pubmed/fdad095&lt;/electronic-resource-num&gt;&lt;access-date&gt;2023-07-1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4866774" w14:textId="0DE88B8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public health</w:t>
            </w:r>
          </w:p>
        </w:tc>
        <w:tc>
          <w:tcPr>
            <w:tcW w:w="341" w:type="pct"/>
            <w:vAlign w:val="center"/>
          </w:tcPr>
          <w:p w14:paraId="033B99F2" w14:textId="6F530E4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onesia</w:t>
            </w:r>
          </w:p>
        </w:tc>
        <w:tc>
          <w:tcPr>
            <w:tcW w:w="439" w:type="pct"/>
            <w:vAlign w:val="center"/>
          </w:tcPr>
          <w:p w14:paraId="208D935C" w14:textId="44097909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725AFDF9" w14:textId="2B5760E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7CE2A3A" w14:textId="522DED8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sychology</w:t>
            </w:r>
          </w:p>
        </w:tc>
        <w:tc>
          <w:tcPr>
            <w:tcW w:w="1025" w:type="pct"/>
            <w:vAlign w:val="center"/>
          </w:tcPr>
          <w:p w14:paraId="2B36B4C9" w14:textId="6F98EF1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CC241F5" w14:textId="59182FA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15AF904E" w14:textId="77777777" w:rsidTr="002531EA">
        <w:tc>
          <w:tcPr>
            <w:tcW w:w="637" w:type="pct"/>
            <w:vAlign w:val="center"/>
          </w:tcPr>
          <w:p w14:paraId="0A57B5BB" w14:textId="0FC6CD9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rachchig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rachchige&lt;/Author&gt;&lt;Year&gt;2023&lt;/Year&gt;&lt;RecNum&gt;626&lt;/RecNum&gt;&lt;DisplayText&gt;&lt;style face="superscript"&gt;[155]&lt;/style&gt;&lt;/DisplayText&gt;&lt;record&gt;&lt;rec-number&gt;626&lt;/rec-number&gt;&lt;foreign-keys&gt;&lt;key app="EN" db-id="f5w5azf2ndxvsjeezw9vzvwzreextstaasa0" timestamp="1692257699"&gt;626&lt;/key&gt;&lt;/foreign-keys&gt;&lt;ref-type name="Journal Article"&gt;17&lt;/ref-type&gt;&lt;contributors&gt;&lt;authors&gt;&lt;author&gt;Arachchige, Arosh S.Perera Molligoda S&lt;/author&gt;&lt;/authors&gt;&lt;/contributors&gt;&lt;auth-address&gt;Humanitas Univ, Dept Biomed Sci, Milan, Italy&lt;/auth-address&gt;&lt;titles&gt;&lt;title&gt;Large language models (LLM) and ChatGPT: a medical student perspective&lt;/title&gt;&lt;secondary-title&gt;EUROPEAN JOURNAL OF NUCLEAR MEDICINE AND MOLECULAR IMAGING&lt;/secondary-title&gt;&lt;/titles&gt;&lt;periodical&gt;&lt;full-title&gt;EUROPEAN JOURNAL OF NUCLEAR MEDICINE AND MOLECULAR IMAGING&lt;/full-title&gt;&lt;/periodical&gt;&lt;pages&gt;2248-2249&lt;/pages&gt;&lt;volume&gt;50&lt;/volume&gt;&lt;number&gt;8&lt;/number&gt;&lt;dates&gt;&lt;year&gt;2023&lt;/year&gt;&lt;pub-dates&gt;&lt;date&gt;2023 JUL&lt;/date&gt;&lt;/pub-dates&gt;&lt;/dates&gt;&lt;isbn&gt;1619-7070&amp;#xD;1619-7089&lt;/isbn&gt;&lt;accession-num&gt;WOS:000984503200001&lt;/accession-num&gt;&lt;work-type&gt;Letter&lt;/work-type&gt;&lt;urls&gt;&lt;/urls&gt;&lt;custom6&gt;APR 2023&lt;/custom6&gt;&lt;electronic-resource-num&gt;10.1007/s00259-023-06227-y&lt;/electronic-resource-num&gt;&lt;access-date&gt;2023-05-2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A99E699" w14:textId="3F4DD3C0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ean journal of nuclear medicine and molecular imaging</w:t>
            </w:r>
          </w:p>
        </w:tc>
        <w:tc>
          <w:tcPr>
            <w:tcW w:w="341" w:type="pct"/>
            <w:vAlign w:val="center"/>
          </w:tcPr>
          <w:p w14:paraId="2D30635C" w14:textId="58BC2FC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346089DA" w14:textId="39FB3E14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76954A55" w14:textId="0FE8D04B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58518C6C" w14:textId="718B90A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B84FAA7" w14:textId="3E67EAC9" w:rsidR="002531EA" w:rsidRPr="007A51AF" w:rsidRDefault="007A51AF" w:rsidP="007A51AF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</w:rPr>
            </w:pPr>
            <w:r>
              <w:rPr>
                <w:rFonts w:asciiTheme="majorBidi" w:eastAsia="DengXian" w:hAnsiTheme="majorBidi" w:cstheme="majorBidi"/>
                <w:sz w:val="22"/>
              </w:rPr>
              <w:t xml:space="preserve">1. </w:t>
            </w:r>
            <w:r w:rsidR="00BF2AFC" w:rsidRPr="007A51AF">
              <w:rPr>
                <w:rFonts w:asciiTheme="majorBidi" w:eastAsia="DengXian" w:hAnsiTheme="majorBidi" w:cstheme="majorBidi"/>
                <w:sz w:val="22"/>
              </w:rPr>
              <w:t>M</w:t>
            </w:r>
            <w:r w:rsidR="002531EA" w:rsidRPr="007A51AF">
              <w:rPr>
                <w:rFonts w:asciiTheme="majorBidi" w:eastAsia="DengXian" w:hAnsiTheme="majorBidi" w:cstheme="majorBidi"/>
                <w:sz w:val="22"/>
              </w:rPr>
              <w:t>ake the research and publication process faster</w:t>
            </w:r>
          </w:p>
        </w:tc>
        <w:tc>
          <w:tcPr>
            <w:tcW w:w="802" w:type="pct"/>
            <w:vAlign w:val="center"/>
          </w:tcPr>
          <w:p w14:paraId="00C3810E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  <w:p w14:paraId="4790B654" w14:textId="5279149D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74041951" w14:textId="77777777" w:rsidTr="002531EA">
        <w:tc>
          <w:tcPr>
            <w:tcW w:w="637" w:type="pct"/>
            <w:vAlign w:val="center"/>
          </w:tcPr>
          <w:p w14:paraId="6D0FF482" w14:textId="2DC5F06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bert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lberts&lt;/Author&gt;&lt;Year&gt;2023&lt;/Year&gt;&lt;RecNum&gt;663&lt;/RecNum&gt;&lt;DisplayText&gt;&lt;style face="superscript"&gt;[156]&lt;/style&gt;&lt;/DisplayText&gt;&lt;record&gt;&lt;rec-number&gt;663&lt;/rec-number&gt;&lt;foreign-keys&gt;&lt;key app="EN" db-id="f5w5azf2ndxvsjeezw9vzvwzreextstaasa0" timestamp="1692257699"&gt;663&lt;/key&gt;&lt;/foreign-keys&gt;&lt;ref-type name="Journal Article"&gt;17&lt;/ref-type&gt;&lt;contributors&gt;&lt;authors&gt;&lt;author&gt;Alberts, Ian L&lt;/author&gt;&lt;author&gt;Mercolli, Lorenzo&lt;/author&gt;&lt;author&gt;Pyka, Thomas&lt;/author&gt;&lt;author&gt;Prenosil, George&lt;/author&gt;&lt;author&gt;Shi, Kuangyu&lt;/author&gt;&lt;author&gt;Rominger, Axel&lt;/author&gt;&lt;author&gt;Afshar-Oromieh, Ali&lt;/author&gt;&lt;/authors&gt;&lt;/contributors&gt;&lt;auth-address&gt;Univ Bern, Bern Univ Hosp, Dept Nucl Med, Inselspital, Freiburgstr 18, CH-3010 Bern, Switzerland&lt;/auth-address&gt;&lt;titles&gt;&lt;title&gt;Large language models (LLM) and ChatGPT: what will the impact on nuclear medicine be?&lt;/title&gt;&lt;secondary-title&gt;EUROPEAN JOURNAL OF NUCLEAR MEDICINE AND MOLECULAR IMAGING&lt;/secondary-title&gt;&lt;/titles&gt;&lt;periodical&gt;&lt;full-title&gt;EUROPEAN JOURNAL OF NUCLEAR MEDICINE AND MOLECULAR IMAGING&lt;/full-title&gt;&lt;/periodical&gt;&lt;pages&gt;1549-1552&lt;/pages&gt;&lt;volume&gt;50&lt;/volume&gt;&lt;number&gt;6&lt;/number&gt;&lt;dates&gt;&lt;year&gt;2023&lt;/year&gt;&lt;pub-dates&gt;&lt;date&gt;2023 MAY&lt;/date&gt;&lt;/pub-dates&gt;&lt;/dates&gt;&lt;isbn&gt;1619-7070&amp;#xD;1619-7089&lt;/isbn&gt;&lt;accession-num&gt;WOS:000946484400002&lt;/accession-num&gt;&lt;work-type&gt;Editorial Material&lt;/work-type&gt;&lt;urls&gt;&lt;/urls&gt;&lt;custom6&gt;MAR 2023&lt;/custom6&gt;&lt;electronic-resource-num&gt;10.1007/s00259-023-06172-w&lt;/electronic-resource-num&gt;&lt;access-date&gt;2023-03-2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89340A6" w14:textId="3CB820C9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ean journal of nuclear medicine and molecular imaging</w:t>
            </w:r>
          </w:p>
        </w:tc>
        <w:tc>
          <w:tcPr>
            <w:tcW w:w="341" w:type="pct"/>
            <w:vAlign w:val="center"/>
          </w:tcPr>
          <w:p w14:paraId="24240396" w14:textId="34576AE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witzerland</w:t>
            </w:r>
          </w:p>
        </w:tc>
        <w:tc>
          <w:tcPr>
            <w:tcW w:w="439" w:type="pct"/>
            <w:vAlign w:val="center"/>
          </w:tcPr>
          <w:p w14:paraId="14AA5ED2" w14:textId="0FD8B78F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7046325" w14:textId="7BFAD0A1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2E5C7FDF" w14:textId="58ABED6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Nuclear </w:t>
            </w:r>
            <w:r w:rsidR="00E316F4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</w:t>
            </w:r>
          </w:p>
        </w:tc>
        <w:tc>
          <w:tcPr>
            <w:tcW w:w="1025" w:type="pct"/>
            <w:vAlign w:val="center"/>
          </w:tcPr>
          <w:p w14:paraId="2DA26A66" w14:textId="6173BCF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ficient in basic science medical knowledge</w:t>
            </w:r>
          </w:p>
        </w:tc>
        <w:tc>
          <w:tcPr>
            <w:tcW w:w="802" w:type="pct"/>
            <w:vAlign w:val="center"/>
          </w:tcPr>
          <w:p w14:paraId="4AD8A378" w14:textId="123A4F5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16BF499" w14:textId="77777777" w:rsidTr="002531EA">
        <w:tc>
          <w:tcPr>
            <w:tcW w:w="637" w:type="pct"/>
            <w:vAlign w:val="center"/>
          </w:tcPr>
          <w:p w14:paraId="38198749" w14:textId="66D2E04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bi-Rafe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bi-Rafeh&lt;/Author&gt;&lt;Year&gt;2023&lt;/Year&gt;&lt;RecNum&gt;665&lt;/RecNum&gt;&lt;DisplayText&gt;&lt;style face="superscript"&gt;[157]&lt;/style&gt;&lt;/DisplayText&gt;&lt;record&gt;&lt;rec-number&gt;665&lt;/rec-number&gt;&lt;foreign-keys&gt;&lt;key app="EN" db-id="f5w5azf2ndxvsjeezw9vzvwzreextstaasa0" timestamp="1692257699"&gt;665&lt;/key&gt;&lt;/foreign-keys&gt;&lt;ref-type name="Journal Article"&gt;17&lt;/ref-type&gt;&lt;contributors&gt;&lt;authors&gt;&lt;author&gt;Abi-Rafeh, Jad&lt;/author&gt;&lt;author&gt;Xu, Hong Hao&lt;/author&gt;&lt;author&gt;Kazan, Roy&lt;/author&gt;&lt;author&gt;Tevlin, Ruth&lt;/author&gt;&lt;author&gt;Furnas, Heather&lt;/author&gt;&lt;/authors&gt;&lt;/contributors&gt;&lt;auth-address&gt;Division of Plastic, Reconstructive, and Aesthetic Surgery, McGill University Health Centre, Montreal, Quebec, Canada.&amp;#xD;Faculty of Medicine, Laval University, Quebec City, Quebec, Canada.&amp;#xD;Division of Plastic and Reconstructive Surgery, University of Pittsburgh, Pittsburgh, PA, USA.&amp;#xD;Division of Plastic and Reconstructive Surgery, Department of Surgery, Stanford University, Palo Alto, CA, USA.&lt;/auth-address&gt;&lt;titles&gt;&lt;title&gt;Large Language Models and Artificial Intelligence: A Primer for Plastic Surgeons on the Demonstrated &amp;amp; Potential Applications, Promises, and Limitations of ChatGPT&lt;/title&gt;&lt;secondary-title&gt;Aesthetic Surgery Journal&lt;/secondary-title&gt;&lt;/titles&gt;&lt;periodical&gt;&lt;full-title&gt;AESTHETIC SURGERY JOURNAL&lt;/full-title&gt;&lt;/periodical&gt;&lt;pages&gt;329-343&lt;/pages&gt;&lt;volume&gt;44&lt;/volume&gt;&lt;number&gt;3&lt;/number&gt;&lt;dates&gt;&lt;year&gt;2023&lt;/year&gt;&lt;pub-dates&gt;&lt;date&gt;2023 Aug 10 (Epub 2023 Aug 10)&lt;/date&gt;&lt;/pub-dates&gt;&lt;/dates&gt;&lt;isbn&gt;1527-330X&lt;/isbn&gt;&lt;accession-num&gt;MEDLINE:37562022&lt;/accession-num&gt;&lt;work-type&gt;Journal Article&lt;/work-type&gt;&lt;urls&gt;&lt;/urls&gt;&lt;electronic-resource-num&gt;10.1093/asj/sjad260&lt;/electronic-resource-num&gt;&lt;access-date&gt;2023-08-1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EC0D462" w14:textId="57F5F42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surgery journal</w:t>
            </w:r>
          </w:p>
        </w:tc>
        <w:tc>
          <w:tcPr>
            <w:tcW w:w="341" w:type="pct"/>
            <w:vAlign w:val="center"/>
          </w:tcPr>
          <w:p w14:paraId="76A0A5B7" w14:textId="176B306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0C024FE6" w14:textId="03FEACFE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4FBFEC1E" w14:textId="5F1EA07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0D21245" w14:textId="21F6B964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astic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</w:tc>
        <w:tc>
          <w:tcPr>
            <w:tcW w:w="1025" w:type="pct"/>
            <w:vAlign w:val="center"/>
          </w:tcPr>
          <w:p w14:paraId="66138C99" w14:textId="62024DEA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705B7E1" w14:textId="0D73E247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1595AD94" w14:textId="77777777" w:rsidTr="002531EA">
        <w:tc>
          <w:tcPr>
            <w:tcW w:w="637" w:type="pct"/>
            <w:vAlign w:val="center"/>
          </w:tcPr>
          <w:p w14:paraId="1593FD13" w14:textId="70E55CC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ai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air&lt;/Author&gt;&lt;Year&gt;2023&lt;/Year&gt;&lt;RecNum&gt;1040&lt;/RecNum&gt;&lt;DisplayText&gt;&lt;style face="superscript"&gt;[158]&lt;/style&gt;&lt;/DisplayText&gt;&lt;record&gt;&lt;rec-number&gt;1040&lt;/rec-number&gt;&lt;foreign-keys&gt;&lt;key app="EN" db-id="f5w5azf2ndxvsjeezw9vzvwzreextstaasa0" timestamp="1692257699"&gt;1040&lt;/key&gt;&lt;/foreign-keys&gt;&lt;ref-type name="Journal Article"&gt;17&lt;/ref-type&gt;&lt;contributors&gt;&lt;authors&gt;&lt;author&gt;Bair, Henry&lt;/author&gt;&lt;author&gt;Norden, Justin&lt;/author&gt;&lt;/authors&gt;&lt;/contributors&gt;&lt;auth-address&gt;Fourth-year medical student, Stanford University School of Medicine, Stanford, California; email: hbair@stanford.edu ; ORCID: https://orcid.org/0000-0002-3422-0373 .&amp;#xD;Adjunct professor, Center for Biomedical Informatics Research, Stanford University School of Medicine, Stanford, California.&lt;/auth-address&gt;&lt;titles&gt;&lt;title&gt;Large Language Models and Their Implications on Medical Education&lt;/title&gt;&lt;secondary-title&gt;Academic medicine : journal of the Association of American Medical Colleges&lt;/secondary-title&gt;&lt;/titles&gt;&lt;periodical&gt;&lt;full-title&gt;Academic medicine : journal of the Association of American Medical Colleges&lt;/full-title&gt;&lt;/periodical&gt;&lt;pages&gt;869-870&lt;/pages&gt;&lt;volume&gt;98&lt;/volume&gt;&lt;number&gt;8&lt;/number&gt;&lt;dates&gt;&lt;year&gt;2023&lt;/year&gt;&lt;pub-dates&gt;&lt;date&gt;2023 Aug 01 (Epub 2023 May 10)&lt;/date&gt;&lt;/pub-dates&gt;&lt;/dates&gt;&lt;isbn&gt;1938-808X&lt;/isbn&gt;&lt;accession-num&gt;MEDLINE:37162220&lt;/accession-num&gt;&lt;work-type&gt;Journal Article&lt;/work-type&gt;&lt;urls&gt;&lt;/urls&gt;&lt;electronic-resource-num&gt;10.1097/ACM.0000000000005265&lt;/electronic-resource-num&gt;&lt;access-date&gt;2023-05-1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5B4D99C" w14:textId="176645B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cademic </w:t>
            </w: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dicine :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journal of the Association of American Medical Colleges</w:t>
            </w:r>
          </w:p>
        </w:tc>
        <w:tc>
          <w:tcPr>
            <w:tcW w:w="341" w:type="pct"/>
            <w:vAlign w:val="center"/>
          </w:tcPr>
          <w:p w14:paraId="060CE974" w14:textId="498CE55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lifornia</w:t>
            </w:r>
          </w:p>
        </w:tc>
        <w:tc>
          <w:tcPr>
            <w:tcW w:w="439" w:type="pct"/>
            <w:vAlign w:val="center"/>
          </w:tcPr>
          <w:p w14:paraId="3864A7F6" w14:textId="02972DC1" w:rsidR="002531EA" w:rsidRPr="0095752B" w:rsidRDefault="00AF5B43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088C5147" w14:textId="2BE47EDD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A16BA28" w14:textId="31BC7039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4F04E33" w14:textId="2529F78D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1F4C0D0" w14:textId="560AA29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5D17722" w14:textId="77777777" w:rsidTr="002531EA">
        <w:tc>
          <w:tcPr>
            <w:tcW w:w="637" w:type="pct"/>
            <w:vAlign w:val="center"/>
          </w:tcPr>
          <w:p w14:paraId="36B462B1" w14:textId="15FE1E6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bd-Alrazaq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YmQtQWxyYXphcTwvQXV0aG9yPjxZZWFyPjIwMjM8L1ll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YmQtQWxyYXphcTwvQXV0aG9yPjxZZWFyPjIwMjM8L1ll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5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36BEE22" w14:textId="37F9E5C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MIR medical education</w:t>
            </w:r>
          </w:p>
        </w:tc>
        <w:tc>
          <w:tcPr>
            <w:tcW w:w="341" w:type="pct"/>
            <w:vAlign w:val="center"/>
          </w:tcPr>
          <w:p w14:paraId="4E9B6172" w14:textId="08F0A27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39F63D1D" w14:textId="50085CA8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V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ewpoint</w:t>
            </w:r>
          </w:p>
        </w:tc>
        <w:tc>
          <w:tcPr>
            <w:tcW w:w="536" w:type="pct"/>
            <w:vAlign w:val="center"/>
          </w:tcPr>
          <w:p w14:paraId="36934E30" w14:textId="7704832A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C2B5A4F" w14:textId="710BF71B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0DADA2B" w14:textId="1C9E89B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olutionize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dical curriculum</w:t>
            </w:r>
          </w:p>
          <w:p w14:paraId="36345E7E" w14:textId="79D2470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form learning experiences for students</w:t>
            </w:r>
          </w:p>
        </w:tc>
        <w:tc>
          <w:tcPr>
            <w:tcW w:w="802" w:type="pct"/>
            <w:vAlign w:val="center"/>
          </w:tcPr>
          <w:p w14:paraId="310FC87E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  <w:p w14:paraId="6ED25EB3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erreliance</w:t>
            </w:r>
          </w:p>
          <w:p w14:paraId="4F1841E8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agiarism</w:t>
            </w:r>
          </w:p>
          <w:p w14:paraId="3512D6DF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misinformation</w:t>
            </w:r>
          </w:p>
          <w:p w14:paraId="241C8013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5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quity</w:t>
            </w:r>
          </w:p>
          <w:p w14:paraId="70472CC8" w14:textId="77777777" w:rsidR="009702C7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6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1219E0CB" w14:textId="5D6B41F8" w:rsidR="002531EA" w:rsidRPr="0095752B" w:rsidRDefault="009702C7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7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pyright concerns</w:t>
            </w:r>
          </w:p>
        </w:tc>
      </w:tr>
      <w:tr w:rsidR="002531EA" w:rsidRPr="0095752B" w14:paraId="0188A556" w14:textId="77777777" w:rsidTr="002531EA">
        <w:tc>
          <w:tcPr>
            <w:tcW w:w="637" w:type="pct"/>
            <w:vAlign w:val="center"/>
          </w:tcPr>
          <w:p w14:paraId="0ED7660A" w14:textId="3498E30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hirunavukarasu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Thirunavukarasu&lt;/Author&gt;&lt;Year&gt;2023&lt;/Year&gt;&lt;RecNum&gt;1101&lt;/RecNum&gt;&lt;DisplayText&gt;&lt;style face="superscript"&gt;[160]&lt;/style&gt;&lt;/DisplayText&gt;&lt;record&gt;&lt;rec-number&gt;1101&lt;/rec-number&gt;&lt;foreign-keys&gt;&lt;key app="EN" db-id="f5w5azf2ndxvsjeezw9vzvwzreextstaasa0" timestamp="1692257699"&gt;1101&lt;/key&gt;&lt;/foreign-keys&gt;&lt;ref-type name="Journal Article"&gt;17&lt;/ref-type&gt;&lt;contributors&gt;&lt;authors&gt;&lt;author&gt;Thirunavukarasu, Arun James&lt;/author&gt;&lt;/authors&gt;&lt;/contributors&gt;&lt;auth-address&gt;Univ Cambridge, Corpus Christi Coll, Cambridge CB2 1RH, England&lt;/auth-address&gt;&lt;titles&gt;&lt;title&gt;Large language models will not replace healthcare professionals: curbing popular fears and hype&lt;/title&gt;&lt;secondary-title&gt;JOURNAL OF THE ROYAL SOCIETY OF MEDICINE&lt;/secondary-title&gt;&lt;/titles&gt;&lt;periodical&gt;&lt;full-title&gt;JOURNAL OF THE ROYAL SOCIETY OF MEDICINE&lt;/full-title&gt;&lt;/periodical&gt;&lt;pages&gt;181-182&lt;/pages&gt;&lt;volume&gt;116&lt;/volume&gt;&lt;number&gt;5&lt;/number&gt;&lt;dates&gt;&lt;year&gt;2023&lt;/year&gt;&lt;pub-dates&gt;&lt;date&gt;2023 MAY&lt;/date&gt;&lt;/pub-dates&gt;&lt;/dates&gt;&lt;isbn&gt;0141-0768&amp;#xD;1758-1095&lt;/isbn&gt;&lt;accession-num&gt;WOS:001001018000001&lt;/accession-num&gt;&lt;work-type&gt;Article&lt;/work-type&gt;&lt;urls&gt;&lt;/urls&gt;&lt;custom6&gt;MAY 2023&lt;/custom6&gt;&lt;electronic-resource-num&gt;10.1177/01410768231173123&lt;/electronic-resource-num&gt;&lt;access-date&gt;2023-06-1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27269D1" w14:textId="5BFC6CBA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royal society of medicine</w:t>
            </w:r>
          </w:p>
        </w:tc>
        <w:tc>
          <w:tcPr>
            <w:tcW w:w="341" w:type="pct"/>
            <w:vAlign w:val="center"/>
          </w:tcPr>
          <w:p w14:paraId="3A523F62" w14:textId="3E2DC57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00565EE2" w14:textId="42C4DDA4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C82B422" w14:textId="51D8225F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D454064" w14:textId="7313C3DC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4C3FB7C" w14:textId="584DD54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D939359" w14:textId="15F98C56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6EB38C5B" w14:textId="77777777" w:rsidTr="002531EA">
        <w:tc>
          <w:tcPr>
            <w:tcW w:w="637" w:type="pct"/>
            <w:vAlign w:val="center"/>
          </w:tcPr>
          <w:p w14:paraId="50AED290" w14:textId="3DABE61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li&lt;/Author&gt;&lt;Year&gt;2023&lt;/Year&gt;&lt;RecNum&gt;1174&lt;/RecNum&gt;&lt;DisplayText&gt;&lt;style face="superscript"&gt;[161]&lt;/style&gt;&lt;/DisplayText&gt;&lt;record&gt;&lt;rec-number&gt;1174&lt;/rec-number&gt;&lt;foreign-keys&gt;&lt;key app="EN" db-id="f5w5azf2ndxvsjeezw9vzvwzreextstaasa0" timestamp="1692257699"&gt;1174&lt;/key&gt;&lt;/foreign-keys&gt;&lt;ref-type name="Journal Article"&gt;17&lt;/ref-type&gt;&lt;contributors&gt;&lt;authors&gt;&lt;author&gt;Ali, Hassam&lt;/author&gt;&lt;/authors&gt;&lt;/contributors&gt;&lt;auth-address&gt;Department of Internal Medicine, ECU Health Medical Center, Greenville, NC, USA.&lt;/auth-address&gt;&lt;titles&gt;&lt;title&gt;Letter 1 regarding &amp;quot;Assessing the performance of ChatGPT in answering questions regarding cirrhosis and hepatocellular carcinoma&amp;quot;&lt;/title&gt;&lt;secondary-title&gt;Clinical and molecular hepatology&lt;/secondary-title&gt;&lt;/titles&gt;&lt;periodical&gt;&lt;full-title&gt;Clinical and molecular hepatology&lt;/full-title&gt;&lt;/periodical&gt;&lt;pages&gt;813-814&lt;/pages&gt;&lt;volume&gt;29&lt;/volume&gt;&lt;number&gt;3&lt;/number&gt;&lt;keywords&gt;&lt;keyword&gt;Artificial intelligence&lt;/keyword&gt;&lt;keyword&gt;Cirrhosis&lt;/keyword&gt;&lt;keyword&gt;Decision making&lt;/keyword&gt;&lt;keyword&gt;Emotional support&lt;/keyword&gt;&lt;keyword&gt;Hepatocellular carcinoma&lt;/keyword&gt;&lt;keyword&gt;Medical informatics&lt;/keyword&gt;&lt;/keywords&gt;&lt;dates&gt;&lt;year&gt;2023&lt;/year&gt;&lt;pub-dates&gt;&lt;date&gt;2023 07 (Epub 2023 May 19)&lt;/date&gt;&lt;/pub-dates&gt;&lt;/dates&gt;&lt;isbn&gt;2287-285X&lt;/isbn&gt;&lt;accession-num&gt;MEDLINE:37211355&lt;/accession-num&gt;&lt;work-type&gt;Journal Article&amp;#xD;Comment&lt;/work-type&gt;&lt;urls&gt;&lt;/urls&gt;&lt;electronic-resource-num&gt;10.3350/cmh.2023.0120&lt;/electronic-resource-num&gt;&lt;access-date&gt;2023-05-2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C8DD153" w14:textId="308C1E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molecular hepatology</w:t>
            </w:r>
          </w:p>
        </w:tc>
        <w:tc>
          <w:tcPr>
            <w:tcW w:w="341" w:type="pct"/>
            <w:vAlign w:val="center"/>
          </w:tcPr>
          <w:p w14:paraId="57A41A84" w14:textId="0A74401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4D9A3117" w14:textId="2BA103ED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2F5A11DA" w14:textId="3421AFC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D6BB183" w14:textId="39BAAA09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rrhosis</w:t>
            </w:r>
          </w:p>
        </w:tc>
        <w:tc>
          <w:tcPr>
            <w:tcW w:w="1025" w:type="pct"/>
            <w:vAlign w:val="center"/>
          </w:tcPr>
          <w:p w14:paraId="7D476C2C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GPT-4 can accept a prompt that combines text and images</w:t>
            </w:r>
          </w:p>
          <w:p w14:paraId="380DD935" w14:textId="74F9C42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handling of long-form text</w:t>
            </w:r>
          </w:p>
          <w:p w14:paraId="06529E99" w14:textId="2C1F056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ing the chances of generating irrelevant or repetitive content</w:t>
            </w:r>
          </w:p>
          <w:p w14:paraId="1785B5D9" w14:textId="30C2F46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ing patients and physicians make better-informed decisions.</w:t>
            </w:r>
          </w:p>
        </w:tc>
        <w:tc>
          <w:tcPr>
            <w:tcW w:w="802" w:type="pct"/>
            <w:vAlign w:val="center"/>
          </w:tcPr>
          <w:p w14:paraId="7F9E15B4" w14:textId="3CFB85C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21784B36" w14:textId="77777777" w:rsidTr="002531EA">
        <w:tc>
          <w:tcPr>
            <w:tcW w:w="637" w:type="pct"/>
            <w:vAlign w:val="center"/>
          </w:tcPr>
          <w:p w14:paraId="2986553E" w14:textId="4C9625E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Ra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Ray&lt;/Author&gt;&lt;Year&gt;2023&lt;/Year&gt;&lt;RecNum&gt;949&lt;/RecNum&gt;&lt;DisplayText&gt;&lt;style face="superscript"&gt;[162]&lt;/style&gt;&lt;/DisplayText&gt;&lt;record&gt;&lt;rec-number&gt;949&lt;/rec-number&gt;&lt;foreign-keys&gt;&lt;key app="EN" db-id="f5w5azf2ndxvsjeezw9vzvwzreextstaasa0" timestamp="1692257699"&gt;949&lt;/key&gt;&lt;/foreign-keys&gt;&lt;ref-type name="Journal Article"&gt;17&lt;/ref-type&gt;&lt;contributors&gt;&lt;authors&gt;&lt;author&gt;Ray, Partha Pratim&lt;/author&gt;&lt;author&gt;Majumder, Poulami&lt;/author&gt;&lt;/authors&gt;&lt;/contributors&gt;&lt;auth-address&gt;Sikkim Univ, Dept Comp Applicat, 6th Mile, Gangtok 737102, India&amp;#xD;Maulana Abul Kalam Azad Univ Technol, Dept Biotechnol, Kolkata 700064, India&lt;/auth-address&gt;&lt;titles&gt;&lt;title&gt;Letter to the editor - Dr ChatGPT in cardiovascular nursing: a deeper dive into trustworthiness, value, and potential risks&lt;/title&gt;&lt;secondary-title&gt;EUROPEAN JOURNAL OF CARDIOVASCULAR NURSING&lt;/secondary-title&gt;&lt;/titles&gt;&lt;periodical&gt;&lt;full-title&gt;EUROPEAN JOURNAL OF CARDIOVASCULAR NURSING&lt;/full-title&gt;&lt;/periodical&gt;&lt;pages&gt;e11–e12&lt;/pages&gt;&lt;volume&gt;23&lt;/volume&gt;&lt;number&gt;1&lt;/number&gt;&lt;dates&gt;&lt;year&gt;2023&lt;/year&gt;&lt;pub-dates&gt;&lt;date&gt;2023 MAY 17&lt;/date&gt;&lt;/pub-dates&gt;&lt;/dates&gt;&lt;isbn&gt;1474-5151&amp;#xD;1873-1953&lt;/isbn&gt;&lt;accession-num&gt;WOS:000999895700001&lt;/accession-num&gt;&lt;work-type&gt;Letter&amp;#xD;Early Access&lt;/work-type&gt;&lt;urls&gt;&lt;/urls&gt;&lt;custom6&gt;MAY 2023&lt;/custom6&gt;&lt;electronic-resource-num&gt;10.1093/eurjcn/zvad047&lt;/electronic-resource-num&gt;&lt;access-date&gt;2023-06-1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763C3E1" w14:textId="2C8CD75A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ean journal of cardiovascular nursing</w:t>
            </w:r>
          </w:p>
        </w:tc>
        <w:tc>
          <w:tcPr>
            <w:tcW w:w="341" w:type="pct"/>
            <w:vAlign w:val="center"/>
          </w:tcPr>
          <w:p w14:paraId="295E6EA6" w14:textId="3909AE6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26C79CF7" w14:textId="03FCD1D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2DD6E38" w14:textId="021BC36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3DA46EB" w14:textId="7E25324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ing</w:t>
            </w:r>
          </w:p>
        </w:tc>
        <w:tc>
          <w:tcPr>
            <w:tcW w:w="1025" w:type="pct"/>
            <w:vAlign w:val="center"/>
          </w:tcPr>
          <w:p w14:paraId="37DF606A" w14:textId="184797E8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F82A172" w14:textId="361A146C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1BF2D088" w14:textId="77777777" w:rsidTr="002531EA">
        <w:tc>
          <w:tcPr>
            <w:tcW w:w="637" w:type="pct"/>
            <w:vAlign w:val="center"/>
          </w:tcPr>
          <w:p w14:paraId="688D4DF2" w14:textId="7107AA5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Faraj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Faraji&lt;/Author&gt;&lt;Year&gt;2023&lt;/Year&gt;&lt;RecNum&gt;548&lt;/RecNum&gt;&lt;DisplayText&gt;&lt;style face="superscript"&gt;[163]&lt;/style&gt;&lt;/DisplayText&gt;&lt;record&gt;&lt;rec-number&gt;548&lt;/rec-number&gt;&lt;foreign-keys&gt;&lt;key app="EN" db-id="f5w5azf2ndxvsjeezw9vzvwzreextstaasa0" timestamp="1692257699"&gt;548&lt;/key&gt;&lt;/foreign-keys&gt;&lt;ref-type name="Journal Article"&gt;17&lt;/ref-type&gt;&lt;contributors&gt;&lt;authors&gt;&lt;author&gt;Faraji, Niloofar&lt;/author&gt;&lt;author&gt;Aali, Shahab&lt;/author&gt;&lt;author&gt;Motiei, Mahsa&lt;/author&gt;&lt;author&gt;Sadat Mansouri, Sahand&lt;/author&gt;&lt;/authors&gt;&lt;/contributors&gt;&lt;auth-address&gt;Gastrointestinal and Liver Diseases Research Center, Razi Hospital, Guilan University of Medical Sciences, Rasht, Iran.&amp;#xD;Department of Urology, School of Medicine, Urology Research Center, Razi Hospital, Guilan University of Medical Sciences, Rasht, Iran.&amp;#xD;School of Medicine, Razi Hospital, Guilan University of Medical Sciences, Rasht, Iran.&amp;#xD;Pediatric Diseases Research Center, Guilan University of Medical Sciences, Rasht, Iran. ssadatmansoory@gmail.com.&lt;/auth-address&gt;&lt;titles&gt;&lt;title&gt;Letter to the Editor: ChatGPT&amp;apos;s contribution to cancer study&lt;/title&gt;&lt;secondary-title&gt;Journal of cancer research and clinical oncology&lt;/secondary-title&gt;&lt;/titles&gt;&lt;periodical&gt;&lt;full-title&gt;JOURNAL OF CANCER RESEARCH AND CLINICAL ONCOLOGY&lt;/full-title&gt;&lt;/periodical&gt;&lt;pages&gt;13495–13500&lt;/pages&gt;&lt;volume&gt;149&lt;/volume&gt;&lt;number&gt;14&lt;/number&gt;&lt;keywords&gt;&lt;keyword&gt;Cancer&lt;/keyword&gt;&lt;keyword&gt;ChatGPT&lt;/keyword&gt;&lt;keyword&gt;Medical&lt;/keyword&gt;&lt;keyword&gt;Oncology&lt;/keyword&gt;&lt;keyword&gt;Research&lt;/keyword&gt;&lt;/keywords&gt;&lt;dates&gt;&lt;year&gt;2023&lt;/year&gt;&lt;pub-dates&gt;&lt;date&gt;2023 Jul 18 (Epub 2023 Jul 18)&lt;/date&gt;&lt;/pub-dates&gt;&lt;/dates&gt;&lt;isbn&gt;1432-1335&lt;/isbn&gt;&lt;accession-num&gt;MEDLINE:37462773&lt;/accession-num&gt;&lt;work-type&gt;Letter&lt;/work-type&gt;&lt;urls&gt;&lt;/urls&gt;&lt;electronic-resource-num&gt;10.1007/s00432-023-05183-2&lt;/electronic-resource-num&gt;&lt;access-date&gt;2023-07-2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936F774" w14:textId="338CF3B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cancer research and clinical oncology</w:t>
            </w:r>
          </w:p>
        </w:tc>
        <w:tc>
          <w:tcPr>
            <w:tcW w:w="341" w:type="pct"/>
            <w:vAlign w:val="center"/>
          </w:tcPr>
          <w:p w14:paraId="3CBFD50A" w14:textId="416D964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ran</w:t>
            </w:r>
          </w:p>
        </w:tc>
        <w:tc>
          <w:tcPr>
            <w:tcW w:w="439" w:type="pct"/>
            <w:vAlign w:val="center"/>
          </w:tcPr>
          <w:p w14:paraId="265CA771" w14:textId="6BB96A4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B90667A" w14:textId="2E8B8CA2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DB83AA5" w14:textId="73B90FD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ogy</w:t>
            </w:r>
          </w:p>
        </w:tc>
        <w:tc>
          <w:tcPr>
            <w:tcW w:w="1025" w:type="pct"/>
            <w:vAlign w:val="center"/>
          </w:tcPr>
          <w:p w14:paraId="2C0B3AAA" w14:textId="4EDAC67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the correct answer to screen questions</w:t>
            </w:r>
          </w:p>
          <w:p w14:paraId="1FAED477" w14:textId="436095F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ect correct images with moderate accuracy to evaluate breast pain and cancer screening.</w:t>
            </w:r>
          </w:p>
        </w:tc>
        <w:tc>
          <w:tcPr>
            <w:tcW w:w="802" w:type="pct"/>
            <w:vAlign w:val="center"/>
          </w:tcPr>
          <w:p w14:paraId="11198AE9" w14:textId="44E40C23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</w:tc>
      </w:tr>
      <w:tr w:rsidR="002531EA" w:rsidRPr="0095752B" w14:paraId="680AF4B6" w14:textId="77777777" w:rsidTr="002531EA">
        <w:tc>
          <w:tcPr>
            <w:tcW w:w="637" w:type="pct"/>
            <w:vAlign w:val="center"/>
          </w:tcPr>
          <w:p w14:paraId="2469E125" w14:textId="7F67330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dam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dams&lt;/Author&gt;&lt;Year&gt;2023&lt;/Year&gt;&lt;RecNum&gt;4789&lt;/RecNum&gt;&lt;DisplayText&gt;&lt;style face="superscript"&gt;[164]&lt;/style&gt;&lt;/DisplayText&gt;&lt;record&gt;&lt;rec-number&gt;4789&lt;/rec-number&gt;&lt;foreign-keys&gt;&lt;key app="EN" db-id="f5w5azf2ndxvsjeezw9vzvwzreextstaasa0" timestamp="1692327417"&gt;4789&lt;/key&gt;&lt;/foreign-keys&gt;&lt;ref-type name="Journal Article"&gt;17&lt;/ref-type&gt;&lt;contributors&gt;&lt;authors&gt;&lt;author&gt;Adams, Damon&lt;/author&gt;&lt;author&gt;Eramo, Lisa A&lt;/author&gt;&lt;/authors&gt;&lt;/contributors&gt;&lt;titles&gt;&lt;title&gt;Leveraging ChatGPT and Generative AI in Healthcare Analytics&lt;/title&gt;&lt;secondary-title&gt;Journal of AHIMA&lt;/secondary-title&gt;&lt;/titles&gt;&lt;periodical&gt;&lt;full-title&gt;Journal of AHIMA&lt;/full-title&gt;&lt;/periodical&gt;&lt;pages&gt;1-1&lt;/pages&gt;&lt;keywords&gt;&lt;keyword&gt;Data Analytics&lt;/keyword&gt;&lt;keyword&gt;Health Informatics&lt;/keyword&gt;&lt;keyword&gt;Artificial intelligence&lt;/keyword&gt;&lt;keyword&gt;Knowbots&lt;/keyword&gt;&lt;keyword&gt;Medical Informatics&lt;/keyword&gt;&lt;/keywords&gt;&lt;dates&gt;&lt;year&gt;2023&lt;/year&gt;&lt;/dates&gt;&lt;pub-location&gt;Chicago, Illinois&lt;/pub-location&gt;&lt;publisher&gt;American Health Information Management Association&lt;/publisher&gt;&lt;isbn&gt;1060-5487&lt;/isbn&gt;&lt;accession-num&gt;164565561. Language: English. Entry Date: 20230707. Revision Date: 20230707. Publication Type: Article. Journal Subset: Blind Peer Reviewed&lt;/accession-num&gt;&lt;urls&gt;&lt;related-urls&gt;&lt;url&gt;https://search.ebscohost.com/login.aspx?direct=true&amp;amp;db=rzh&amp;amp;AN=164565561&amp;amp;amp;lang=zh-cn&amp;amp;site=ehost-live&lt;/url&gt;&lt;/related-urls&gt;&lt;/urls&gt;&lt;remote-database-name&gt;rzh&lt;/remote-database-name&gt;&lt;remote-database-provider&gt;EBSCOhost&lt;/remote-database-provider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98D0CC3" w14:textId="1C4A76F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AHIMA</w:t>
            </w:r>
          </w:p>
        </w:tc>
        <w:tc>
          <w:tcPr>
            <w:tcW w:w="341" w:type="pct"/>
            <w:vAlign w:val="center"/>
          </w:tcPr>
          <w:p w14:paraId="632F8C80" w14:textId="6FC35B0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322DE76A" w14:textId="1929B807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261389FA" w14:textId="0D9B61BF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56A105B3" w14:textId="1D019449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A64819C" w14:textId="60A27B53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CCD38DA" w14:textId="546211F1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C7D28F3" w14:textId="77777777" w:rsidTr="002531EA">
        <w:tc>
          <w:tcPr>
            <w:tcW w:w="637" w:type="pct"/>
            <w:vAlign w:val="center"/>
          </w:tcPr>
          <w:p w14:paraId="4C33FF24" w14:textId="6E0965D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m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aman&lt;/Author&gt;&lt;Year&gt;2023&lt;/Year&gt;&lt;RecNum&gt;942&lt;/RecNum&gt;&lt;DisplayText&gt;&lt;style face="superscript"&gt;[165]&lt;/style&gt;&lt;/DisplayText&gt;&lt;record&gt;&lt;rec-number&gt;942&lt;/rec-number&gt;&lt;foreign-keys&gt;&lt;key app="EN" db-id="f5w5azf2ndxvsjeezw9vzvwzreextstaasa0" timestamp="1692257699"&gt;942&lt;/key&gt;&lt;/foreign-keys&gt;&lt;ref-type name="Journal Article"&gt;17&lt;/ref-type&gt;&lt;contributors&gt;&lt;authors&gt;&lt;author&gt;Haman, Michael&lt;/author&gt;&lt;author&gt;Skolnik, Milan&lt;/author&gt;&lt;author&gt;Subrt, Tomas&lt;/author&gt;&lt;/authors&gt;&lt;/contributors&gt;&lt;auth-address&gt;Czech Univ Life Sci Prague, Fac Econ &amp;amp; Management, Dept Humanities, Kamycka 129, Prague 16500, Suchdol, Czech Republic&amp;#xD;Czech Univ Life Sci Prague, Fac Econ &amp;amp; Management, Dept Syst Engn, Kamycka 129, Prague 16500, Suchdol, Czech Republic&lt;/auth-address&gt;&lt;titles&gt;&lt;title&gt;Leveraging ChatGPT for Human Behavior Assessment: Potential Implications for Mental Health Care&lt;/title&gt;&lt;secondary-title&gt;ANNALS OF BIOMEDICAL ENGINEERING&lt;/secondary-title&gt;&lt;/titles&gt;&lt;periodical&gt;&lt;full-title&gt;ANNALS OF BIOMEDICAL ENGINEERING&lt;/full-title&gt;&lt;/periodical&gt;&lt;pages&gt;2362–2364&lt;/pages&gt;&lt;volume&gt;51&lt;/volume&gt;&lt;number&gt;11&lt;/number&gt;&lt;dates&gt;&lt;year&gt;2023&lt;/year&gt;&lt;pub-dates&gt;&lt;date&gt;2023 JUN 8&lt;/date&gt;&lt;/pub-dates&gt;&lt;/dates&gt;&lt;isbn&gt;0090-6964&amp;#xD;1573-9686&lt;/isbn&gt;&lt;accession-num&gt;WOS:001004702000001&lt;/accession-num&gt;&lt;work-type&gt;Letter&amp;#xD;Early Access&lt;/work-type&gt;&lt;urls&gt;&lt;/urls&gt;&lt;custom6&gt;JUN 2023&lt;/custom6&gt;&lt;electronic-resource-num&gt;10.1007/s10439-023-03269-z&lt;/electronic-resource-num&gt;&lt;access-date&gt;2023-07-0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5F6FEBD" w14:textId="3B39614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1F978ADA" w14:textId="5A9590C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zech</w:t>
            </w:r>
          </w:p>
        </w:tc>
        <w:tc>
          <w:tcPr>
            <w:tcW w:w="439" w:type="pct"/>
            <w:vAlign w:val="center"/>
          </w:tcPr>
          <w:p w14:paraId="13B6A025" w14:textId="52730EF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02A61D6" w14:textId="219F4F5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4F84A00" w14:textId="77B3360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ntal Health Care</w:t>
            </w:r>
          </w:p>
        </w:tc>
        <w:tc>
          <w:tcPr>
            <w:tcW w:w="1025" w:type="pct"/>
            <w:vAlign w:val="center"/>
          </w:tcPr>
          <w:p w14:paraId="543BB41F" w14:textId="51572EE1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179E61A" w14:textId="18AE4FE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3A74A8CD" w14:textId="77777777" w:rsidTr="002531EA">
        <w:tc>
          <w:tcPr>
            <w:tcW w:w="637" w:type="pct"/>
            <w:vAlign w:val="center"/>
          </w:tcPr>
          <w:p w14:paraId="1D829869" w14:textId="474C007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orsell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orsello&lt;/Author&gt;&lt;Year&gt;2023&lt;/Year&gt;&lt;RecNum&gt;1099&lt;/RecNum&gt;&lt;DisplayText&gt;&lt;style face="superscript"&gt;[166]&lt;/style&gt;&lt;/DisplayText&gt;&lt;record&gt;&lt;rec-number&gt;1099&lt;/rec-number&gt;&lt;foreign-keys&gt;&lt;key app="EN" db-id="f5w5azf2ndxvsjeezw9vzvwzreextstaasa0" timestamp="1692257699"&gt;1099&lt;/key&gt;&lt;/foreign-keys&gt;&lt;ref-type name="Journal Article"&gt;17&lt;/ref-type&gt;&lt;contributors&gt;&lt;authors&gt;&lt;author&gt;Corsello, Antonio&lt;/author&gt;&lt;author&gt;Santangelo, Andrea&lt;/author&gt;&lt;/authors&gt;&lt;/contributors&gt;&lt;auth-address&gt;Univ Milan, Dept Clin Sci &amp;amp; Community Hlth, I-20122 Milan, Italy&amp;#xD;Univ Pisa, Santa Chiara Hosp, Dept Pediat, I-56126 Pisa, Italy&lt;/auth-address&gt;&lt;titles&gt;&lt;title&gt;May Artificial Intelligence Influence Future Pediatric Research?-The Case of ChatGPT&lt;/title&gt;&lt;secondary-title&gt;CHILDREN-BASEL&lt;/secondary-title&gt;&lt;/titles&gt;&lt;periodical&gt;&lt;full-title&gt;CHILDREN-BASEL&lt;/full-title&gt;&lt;/periodical&gt;&lt;pages&gt;757&lt;/pages&gt;&lt;volume&gt;10&lt;/volume&gt;&lt;number&gt;4&lt;/number&gt;&lt;keywords&gt;&lt;keyword&gt;ChatGPT&lt;/keyword&gt;&lt;keyword&gt;Artificial intelligence&lt;/keyword&gt;&lt;keyword&gt;clinical decision-making&lt;/keyword&gt;&lt;keyword&gt;pediatric research&lt;/keyword&gt;&lt;keyword&gt;predictive modeling&lt;/keyword&gt;&lt;/keywords&gt;&lt;dates&gt;&lt;year&gt;2023&lt;/year&gt;&lt;pub-dates&gt;&lt;date&gt;2023 APR&lt;/date&gt;&lt;/pub-dates&gt;&lt;/dates&gt;&lt;isbn&gt;2227-9067&lt;/isbn&gt;&lt;accession-num&gt;WOS:000979065600001&lt;/accession-num&gt;&lt;work-type&gt;Article&lt;/work-type&gt;&lt;urls&gt;&lt;/urls&gt;&lt;custom7&gt;757&lt;/custom7&gt;&lt;electronic-resource-num&gt;10.3390/children10040757&lt;/electronic-resource-num&gt;&lt;access-date&gt;2023-05-1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897D3AF" w14:textId="1DA0036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ldren-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asel</w:t>
            </w:r>
            <w:proofErr w:type="spellEnd"/>
          </w:p>
        </w:tc>
        <w:tc>
          <w:tcPr>
            <w:tcW w:w="341" w:type="pct"/>
            <w:vAlign w:val="center"/>
          </w:tcPr>
          <w:p w14:paraId="53A0C055" w14:textId="00F852A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58FF5BF6" w14:textId="13CB3523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777D976" w14:textId="7FD269A9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2BDE6FB1" w14:textId="3E9B205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ediatrics</w:t>
            </w:r>
          </w:p>
        </w:tc>
        <w:tc>
          <w:tcPr>
            <w:tcW w:w="1025" w:type="pct"/>
            <w:vAlign w:val="center"/>
          </w:tcPr>
          <w:p w14:paraId="226FFACF" w14:textId="7A3FB99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alyzing vast amounts of text data and generating new insights</w:t>
            </w:r>
          </w:p>
          <w:p w14:paraId="0F6F9B64" w14:textId="75E7B4F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alyze speech patterns and language usage to identify children who may need further assessment and intervention</w:t>
            </w:r>
          </w:p>
        </w:tc>
        <w:tc>
          <w:tcPr>
            <w:tcW w:w="802" w:type="pct"/>
            <w:vAlign w:val="center"/>
          </w:tcPr>
          <w:p w14:paraId="23F95E34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7F7E4B2F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15C34E80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erreliance</w:t>
            </w:r>
          </w:p>
          <w:p w14:paraId="47A906BF" w14:textId="2DCFD8D1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0F76DD2A" w14:textId="77777777" w:rsidTr="002531EA">
        <w:tc>
          <w:tcPr>
            <w:tcW w:w="637" w:type="pct"/>
            <w:vAlign w:val="center"/>
          </w:tcPr>
          <w:p w14:paraId="2C18D767" w14:textId="0F275C8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e&lt;/Author&gt;&lt;Year&gt;2023&lt;/Year&gt;&lt;RecNum&gt;1221&lt;/RecNum&gt;&lt;DisplayText&gt;&lt;style face="superscript"&gt;[167]&lt;/style&gt;&lt;/DisplayText&gt;&lt;record&gt;&lt;rec-number&gt;1221&lt;/rec-number&gt;&lt;foreign-keys&gt;&lt;key app="EN" db-id="f5w5azf2ndxvsjeezw9vzvwzreextstaasa0" timestamp="1692257699"&gt;1221&lt;/key&gt;&lt;/foreign-keys&gt;&lt;ref-type name="Journal Article"&gt;17&lt;/ref-type&gt;&lt;contributors&gt;&lt;authors&gt;&lt;author&gt;Le, David P&lt;/author&gt;&lt;author&gt;Hall, Samuel C&lt;/author&gt;&lt;/authors&gt;&lt;/contributors&gt;&lt;auth-address&gt;Internal Medicine, University of South Alabama, Mobile, USA.&lt;/auth-address&gt;&lt;titles&gt;&lt;title&gt;Medical Literature Writing With ChatGPT: A Rare Case of Choriocarcinoma Syndrome With Hemorrhagic Brain Metastases Due to Burned Out Metastatic Mixed Testicular Cancer&lt;/title&gt;&lt;secondary-title&gt;Cureus&lt;/secondary-title&gt;&lt;/titles&gt;&lt;periodical&gt;&lt;full-title&gt;Cureus&lt;/full-title&gt;&lt;/periodical&gt;&lt;pages&gt;e36655-e36655&lt;/pages&gt;&lt;volume&gt;15&lt;/volume&gt;&lt;number&gt;3&lt;/number&gt;&lt;keywords&gt;&lt;keyword&gt;burned-out testicular tumor&lt;/keyword&gt;&lt;keyword&gt;ChatGPT&lt;/keyword&gt;&lt;keyword&gt;choriocarcinoma&lt;/keyword&gt;&lt;keyword&gt;choriocarcinoma syndrome&lt;/keyword&gt;&lt;keyword&gt;embryonal cell carcinoma&lt;/keyword&gt;&lt;keyword&gt;germ cell and embryonal neoplasms&lt;/keyword&gt;&lt;keyword&gt;intracerebral hemorrhage&lt;/keyword&gt;&lt;keyword&gt;metastatic testicular cancer&lt;/keyword&gt;&lt;keyword&gt;pulmonary hemorrhage&lt;/keyword&gt;&lt;keyword&gt;testicular cancer&lt;/keyword&gt;&lt;/keywords&gt;&lt;dates&gt;&lt;year&gt;2023&lt;/year&gt;&lt;pub-dates&gt;&lt;date&gt;2023 Mar&lt;/date&gt;&lt;/pub-dates&gt;&lt;/dates&gt;&lt;isbn&gt;2168-8184&lt;/isbn&gt;&lt;accession-num&gt;MEDLINE:37009366&lt;/accession-num&gt;&lt;work-type&gt;Case Reports&lt;/work-type&gt;&lt;urls&gt;&lt;/urls&gt;&lt;electronic-resource-num&gt;10.7759/cureus.36655&lt;/electronic-resource-num&gt;&lt;access-date&gt;2023-04-0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F2A63FD" w14:textId="63670F5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484AD5CC" w14:textId="03C55CD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9F8DABB" w14:textId="3A4341A8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5AEC4027" w14:textId="3177AA36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3465FAB3" w14:textId="027321E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l Medicine, Oncology</w:t>
            </w:r>
          </w:p>
        </w:tc>
        <w:tc>
          <w:tcPr>
            <w:tcW w:w="1025" w:type="pct"/>
            <w:vAlign w:val="center"/>
          </w:tcPr>
          <w:p w14:paraId="474F7965" w14:textId="15E8EE2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Increase efficiency</w:t>
            </w:r>
          </w:p>
        </w:tc>
        <w:tc>
          <w:tcPr>
            <w:tcW w:w="802" w:type="pct"/>
            <w:vAlign w:val="center"/>
          </w:tcPr>
          <w:p w14:paraId="4495669D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4EF105C3" w14:textId="20BDEFD5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informatio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d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54027A80" w14:textId="77777777" w:rsidTr="002531EA">
        <w:tc>
          <w:tcPr>
            <w:tcW w:w="637" w:type="pct"/>
            <w:vAlign w:val="center"/>
          </w:tcPr>
          <w:p w14:paraId="032A8F49" w14:textId="1291A07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hakrabort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hakraborty&lt;/Author&gt;&lt;Year&gt;2023&lt;/Year&gt;&lt;RecNum&gt;594&lt;/RecNum&gt;&lt;DisplayText&gt;&lt;style face="superscript"&gt;[168]&lt;/style&gt;&lt;/DisplayText&gt;&lt;record&gt;&lt;rec-number&gt;594&lt;/rec-number&gt;&lt;foreign-keys&gt;&lt;key app="EN" db-id="f5w5azf2ndxvsjeezw9vzvwzreextstaasa0" timestamp="1692257699"&gt;594&lt;/key&gt;&lt;/foreign-keys&gt;&lt;ref-type name="Journal Article"&gt;17&lt;/ref-type&gt;&lt;contributors&gt;&lt;authors&gt;&lt;author&gt;Chakraborty, Chiranjib&lt;/author&gt;&lt;author&gt;Bhattacharya, Manojit&lt;/author&gt;&lt;author&gt;Lee, Sang-Soo&lt;/author&gt;&lt;/authors&gt;&lt;/contributors&gt;&lt;auth-address&gt;Adamas Univ, Sch Life Sci &amp;amp; Biotechnol, Dept Biotechnol, Kolkata 700126, W Bengal, India&amp;#xD;Fakir Mohan Univ, Dept Zool, Balasore 756020, Orissa, India&amp;#xD;Hallym Univ, Chuncheon Sacred Heart Hosp, Inst Skeletal Aging &amp;amp; Orthoped Surg, Chuncheon Si 24252, Gangwon Do, South Korea&lt;/auth-address&gt;&lt;titles&gt;&lt;title&gt;Need an AI-Enabled, Next-Generation, Advanced ChatGPT or Large Language Models (LLMs) for Error-Free and Accurate Medical Information&lt;/title&gt;&lt;secondary-title&gt;ANNALS OF BIOMEDICAL ENGINEERING&lt;/secondary-title&gt;&lt;/titles&gt;&lt;periodical&gt;&lt;full-title&gt;ANNALS OF BIOMEDICAL ENGINEERING&lt;/full-title&gt;&lt;/periodical&gt;&lt;pages&gt;134–135&lt;/pages&gt;&lt;volume&gt;52&lt;/volume&gt;&lt;number&gt;2&lt;/number&gt;&lt;section&gt;Adamas Univ&lt;/section&gt;&lt;keywords&gt;&lt;keyword&gt;AI&lt;/keyword&gt;&lt;keyword&gt;ChatGPT&lt;/keyword&gt;&lt;keyword&gt;Large language models&lt;/keyword&gt;&lt;keyword&gt;Medical information&lt;/keyword&gt;&lt;/keywords&gt;&lt;dates&gt;&lt;year&gt;2023&lt;/year&gt;&lt;pub-dates&gt;&lt;date&gt;2023 JUN 27&lt;/date&gt;&lt;/pub-dates&gt;&lt;/dates&gt;&lt;isbn&gt;0090-6964&amp;#xD;1573-9686&lt;/isbn&gt;&lt;accession-num&gt;WOS:001021001200001&lt;/accession-num&gt;&lt;work-type&gt;Letter&amp;#xD;Early Access&lt;/work-type&gt;&lt;urls&gt;&lt;/urls&gt;&lt;custom6&gt;JUN 2023&lt;/custom6&gt;&lt;electronic-resource-num&gt;10.1007/s10439-023-03297-9&lt;/electronic-resource-num&gt;&lt;access-date&gt;2023-07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6DA5C5C" w14:textId="31D42118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721600A6" w14:textId="1CC8D2E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5123C83B" w14:textId="0242ECF6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64C556DF" w14:textId="121ECAE1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1A2A83E" w14:textId="723BDC14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81D1655" w14:textId="7D76EDF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EEEA37A" w14:textId="569307FF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16C16A8D" w14:textId="77777777" w:rsidTr="002531EA">
        <w:tc>
          <w:tcPr>
            <w:tcW w:w="637" w:type="pct"/>
            <w:vAlign w:val="center"/>
          </w:tcPr>
          <w:p w14:paraId="0F6595E4" w14:textId="41E6247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mit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mith&lt;/Author&gt;&lt;Year&gt;2023&lt;/Year&gt;&lt;RecNum&gt;4372&lt;/RecNum&gt;&lt;DisplayText&gt;&lt;style face="superscript"&gt;[169]&lt;/style&gt;&lt;/DisplayText&gt;&lt;record&gt;&lt;rec-number&gt;4372&lt;/rec-number&gt;&lt;foreign-keys&gt;&lt;key app="EN" db-id="f5w5azf2ndxvsjeezw9vzvwzreextstaasa0" timestamp="1692258364"&gt;4372&lt;/key&gt;&lt;/foreign-keys&gt;&lt;ref-type name="Journal Article"&gt;17&lt;/ref-type&gt;&lt;contributors&gt;&lt;authors&gt;&lt;author&gt;Smith, Alexander&lt;/author&gt;&lt;author&gt;Hachen, Stefanie&lt;/author&gt;&lt;author&gt;Schleifer, Roman&lt;/author&gt;&lt;author&gt;Bhugra, Dinesh&lt;/author&gt;&lt;author&gt;Buadze, Anna&lt;/author&gt;&lt;author&gt;Liebrenz, Michael&lt;/author&gt;&lt;/authors&gt;&lt;/contributors&gt;&lt;titles&gt;&lt;title&gt;Old dog, new tricks? Exploring the potential functionalities of ChatGPT in supporting educational methods in social psychiatry&lt;/title&gt;&lt;secondary-title&gt;International Journal of Social Psychiatry&lt;/secondary-title&gt;&lt;/titles&gt;&lt;periodical&gt;&lt;full-title&gt;International Journal of Social Psychiatry&lt;/full-title&gt;&lt;/periodical&gt;&lt;pages&gt;1882-1889&lt;/pages&gt;&lt;volume&gt;69&lt;/volume&gt;&lt;number&gt;8&lt;/number&gt;&lt;section&gt;1882&lt;/section&gt;&lt;keywords&gt;&lt;keyword&gt;article&lt;/keyword&gt;&lt;keyword&gt;Artificial intelligence&lt;/keyword&gt;&lt;keyword&gt;chatbot&lt;/keyword&gt;&lt;keyword&gt;dog&lt;/keyword&gt;&lt;keyword&gt;education&lt;/keyword&gt;&lt;keyword&gt;human&lt;/keyword&gt;&lt;keyword&gt;human experiment&lt;/keyword&gt;&lt;keyword&gt;language&lt;/keyword&gt;&lt;keyword&gt;learning&lt;/keyword&gt;&lt;keyword&gt;misinformation&lt;/keyword&gt;&lt;keyword&gt;nonhuman&lt;/keyword&gt;&lt;keyword&gt;self-directed learning&lt;/keyword&gt;&lt;keyword&gt;social psychiatry&lt;/keyword&gt;&lt;keyword&gt;teaching&lt;/keyword&gt;&lt;keyword&gt;vignette&lt;/keyword&gt;&lt;/keywords&gt;&lt;dates&gt;&lt;year&gt;2023&lt;/year&gt;&lt;/dates&gt;&lt;isbn&gt;0020-7640&amp;#xD;1741-2854&lt;/isbn&gt;&lt;work-type&gt;Article in Press&lt;/work-type&gt;&lt;urls&gt;&lt;related-urls&gt;&lt;url&gt;http://www.embase.j.yyttgd.top/search/results?subaction=viewrecord&amp;amp;id=L641725022&amp;amp;from=export&lt;/url&gt;&lt;url&gt;http://dx.doi.org/10.1177/00207640231178451&lt;/url&gt;&lt;/related-urls&gt;&lt;/urls&gt;&lt;custom5&gt;37392000&lt;/custom5&gt;&lt;electronic-resource-num&gt;10.1177/00207640231178451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6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4536BC7" w14:textId="27CB453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Social Psychiatry</w:t>
            </w:r>
          </w:p>
        </w:tc>
        <w:tc>
          <w:tcPr>
            <w:tcW w:w="341" w:type="pct"/>
            <w:vAlign w:val="center"/>
          </w:tcPr>
          <w:p w14:paraId="3F5AB71E" w14:textId="3C2A9DF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witzerland</w:t>
            </w:r>
          </w:p>
        </w:tc>
        <w:tc>
          <w:tcPr>
            <w:tcW w:w="439" w:type="pct"/>
            <w:vAlign w:val="center"/>
          </w:tcPr>
          <w:p w14:paraId="162FBD43" w14:textId="1CA5F18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407C7221" w14:textId="0A64A5AE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1333E13" w14:textId="6B959181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N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athological</w:t>
            </w:r>
          </w:p>
        </w:tc>
        <w:tc>
          <w:tcPr>
            <w:tcW w:w="1025" w:type="pct"/>
            <w:vAlign w:val="center"/>
          </w:tcPr>
          <w:p w14:paraId="25E10977" w14:textId="54F27A2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fective teaching tool</w:t>
            </w:r>
          </w:p>
        </w:tc>
        <w:tc>
          <w:tcPr>
            <w:tcW w:w="802" w:type="pct"/>
            <w:vAlign w:val="center"/>
          </w:tcPr>
          <w:p w14:paraId="4FBFE737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4534D44D" w14:textId="37E71EEB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F2AFC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5FE599A2" w14:textId="77777777" w:rsidTr="002531EA">
        <w:tc>
          <w:tcPr>
            <w:tcW w:w="637" w:type="pct"/>
            <w:vAlign w:val="center"/>
          </w:tcPr>
          <w:p w14:paraId="3085A8A1" w14:textId="5BC4008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leebayo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leebayoon&lt;/Author&gt;&lt;Year&gt;2023&lt;/Year&gt;&lt;RecNum&gt;2605&lt;/RecNum&gt;&lt;DisplayText&gt;&lt;style face="superscript"&gt;[170]&lt;/style&gt;&lt;/DisplayText&gt;&lt;record&gt;&lt;rec-number&gt;2605&lt;/rec-number&gt;&lt;foreign-keys&gt;&lt;key app="EN" db-id="f5w5azf2ndxvsjeezw9vzvwzreextstaasa0" timestamp="1692257828"&gt;2605&lt;/key&gt;&lt;/foreign-keys&gt;&lt;ref-type name="Journal Article"&gt;17&lt;/ref-type&gt;&lt;contributors&gt;&lt;authors&gt;&lt;author&gt;Kleebayoon, Amnuay&lt;/author&gt;&lt;author&gt;Wiwanitkit, Viroj&lt;/author&gt;&lt;/authors&gt;&lt;/contributors&gt;&lt;auth-address&gt;A. Kleebayoon, Samraong, Cambodia&lt;/auth-address&gt;&lt;titles&gt;&lt;title&gt;Orthopaedics and ChatGPT: correspondence&lt;/title&gt;&lt;secondary-title&gt;International Orthopaedics&lt;/secondary-title&gt;&lt;/titles&gt;&lt;periodical&gt;&lt;full-title&gt;International Orthopaedics&lt;/full-title&gt;&lt;/periodical&gt;&lt;pages&gt;2625&lt;/pages&gt;&lt;volume&gt;47&lt;/volume&gt;&lt;number&gt;10&lt;/number&gt;&lt;dates&gt;&lt;year&gt;2023&lt;/year&gt;&lt;/dates&gt;&lt;isbn&gt;1432-5195&amp;#xD;0341-2695&lt;/isbn&gt;&lt;work-type&gt;Article in Press&lt;/work-type&gt;&lt;urls&gt;&lt;related-urls&gt;&lt;url&gt;http://www.embase.j.yyttgd.top/search/results?subaction=viewrecord&amp;amp;id=L2024843197&amp;amp;from=export&lt;/url&gt;&lt;url&gt;http://dx.doi.org/10.1007/s00264-023-05909-4&lt;/url&gt;&lt;/related-urls&gt;&lt;/urls&gt;&lt;custom5&gt;37550592&lt;/custom5&gt;&lt;electronic-resource-num&gt;10.1007/s00264-023-05909-4&lt;/electronic-resource-num&gt;&lt;remote-database-name&gt;Embase&amp;#xD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2BCFD1F" w14:textId="3CBBC992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orthopedics</w:t>
            </w:r>
          </w:p>
        </w:tc>
        <w:tc>
          <w:tcPr>
            <w:tcW w:w="341" w:type="pct"/>
            <w:vAlign w:val="center"/>
          </w:tcPr>
          <w:p w14:paraId="17474C61" w14:textId="763B794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mbodia</w:t>
            </w:r>
          </w:p>
        </w:tc>
        <w:tc>
          <w:tcPr>
            <w:tcW w:w="439" w:type="pct"/>
            <w:vAlign w:val="center"/>
          </w:tcPr>
          <w:p w14:paraId="2549EEF8" w14:textId="09C77DE4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0616FBF" w14:textId="6F5A2F9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508A915" w14:textId="68C99BC0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thopedics</w:t>
            </w:r>
          </w:p>
        </w:tc>
        <w:tc>
          <w:tcPr>
            <w:tcW w:w="1025" w:type="pct"/>
            <w:vAlign w:val="center"/>
          </w:tcPr>
          <w:p w14:paraId="484B7B65" w14:textId="61A6AC8F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1008EA1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55D9225A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10DE9A88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Plagiarism</w:t>
            </w:r>
          </w:p>
          <w:p w14:paraId="12C9B9B2" w14:textId="5F137633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66D1791D" w14:textId="77777777" w:rsidTr="002531EA">
        <w:tc>
          <w:tcPr>
            <w:tcW w:w="637" w:type="pct"/>
            <w:vAlign w:val="center"/>
          </w:tcPr>
          <w:p w14:paraId="12976273" w14:textId="660CE9A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emsa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ZW1zYWg8L0F1dGhvcj48WWVhcj4yMDIzPC9ZZWFyPjxS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UZW1zYWg8L0F1dGhvcj48WWVhcj4yMDIzPC9ZZWFyPjxS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4BC1177" w14:textId="0D5C61D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6DF7073A" w14:textId="2C22927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udi Arabia</w:t>
            </w:r>
          </w:p>
        </w:tc>
        <w:tc>
          <w:tcPr>
            <w:tcW w:w="439" w:type="pct"/>
            <w:vAlign w:val="center"/>
          </w:tcPr>
          <w:p w14:paraId="38DD25CB" w14:textId="2684BDF4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16FFC1FA" w14:textId="5236CB8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6CC15681" w14:textId="1B2A00BD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0208607" w14:textId="4E76619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efficiency and speed of programming</w:t>
            </w:r>
          </w:p>
        </w:tc>
        <w:tc>
          <w:tcPr>
            <w:tcW w:w="802" w:type="pct"/>
            <w:vAlign w:val="center"/>
          </w:tcPr>
          <w:p w14:paraId="1CC4456C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0AC29B6E" w14:textId="358846F0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26D6C757" w14:textId="77777777" w:rsidTr="002531EA">
        <w:tc>
          <w:tcPr>
            <w:tcW w:w="637" w:type="pct"/>
            <w:vAlign w:val="center"/>
          </w:tcPr>
          <w:p w14:paraId="61D146D5" w14:textId="7874661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ongy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ongyan&lt;/Author&gt;&lt;Year&gt;2023&lt;/Year&gt;&lt;RecNum&gt;587&lt;/RecNum&gt;&lt;DisplayText&gt;&lt;style face="superscript"&gt;[172]&lt;/style&gt;&lt;/DisplayText&gt;&lt;record&gt;&lt;rec-number&gt;587&lt;/rec-number&gt;&lt;foreign-keys&gt;&lt;key app="EN" db-id="f5w5azf2ndxvsjeezw9vzvwzreextstaasa0" timestamp="1692257699"&gt;587&lt;/key&gt;&lt;/foreign-keys&gt;&lt;ref-type name="Journal Article"&gt;17&lt;/ref-type&gt;&lt;contributors&gt;&lt;authors&gt;&lt;author&gt;Hongyan, Wang&lt;/author&gt;&lt;author&gt;WeiZhen, Wu&lt;/author&gt;&lt;author&gt;Zhi, Dou&lt;/author&gt;&lt;author&gt;Liangliang, He&lt;/author&gt;&lt;author&gt;Liqiang, Yang&lt;/author&gt;&lt;/authors&gt;&lt;/contributors&gt;&lt;auth-address&gt;Department of Pain Management, Xuanwu Hospital, Capital Medical University.&amp;#xD;Department of Anesthesia, China-Japan Union Hospital of Jilin University.&amp;#xD;Department of Pain Management, Xuanwu Hospital, Capital Medical University. Electronic address: yangliqiangxwpain@outlook.com.&lt;/auth-address&gt;&lt;titles&gt;&lt;title&gt;Performance and exploration of ChatGPT in medical examination, records and education in Chinese: Pave the way for medical AI&lt;/title&gt;&lt;secondary-title&gt;International journal of medical informatics&lt;/secondary-title&gt;&lt;/titles&gt;&lt;periodical&gt;&lt;full-title&gt;INTERNATIONAL JOURNAL OF MEDICAL INFORMATICS&lt;/full-title&gt;&lt;/periodical&gt;&lt;pages&gt;105173-105173&lt;/pages&gt;&lt;volume&gt;177&lt;/volume&gt;&lt;dates&gt;&lt;year&gt;2023&lt;/year&gt;&lt;pub-dates&gt;&lt;date&gt;2023 09 (Epub 2023 Aug 04)&lt;/date&gt;&lt;/pub-dates&gt;&lt;/dates&gt;&lt;isbn&gt;1872-8243&lt;/isbn&gt;&lt;accession-num&gt;MEDLINE:37549499&lt;/accession-num&gt;&lt;work-type&gt;Journal Article&amp;#xD;Research Support, Non-U.S. Gov&amp;apos;t&lt;/work-type&gt;&lt;urls&gt;&lt;/urls&gt;&lt;electronic-resource-num&gt;10.1016/j.ijmedinf.2023.105173&lt;/electronic-resource-num&gt;&lt;access-date&gt;2023-08-0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F31F565" w14:textId="78B8371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medical informatics</w:t>
            </w:r>
          </w:p>
        </w:tc>
        <w:tc>
          <w:tcPr>
            <w:tcW w:w="341" w:type="pct"/>
            <w:vAlign w:val="center"/>
          </w:tcPr>
          <w:p w14:paraId="0A9FDCF1" w14:textId="4E25582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31EBB456" w14:textId="0D29859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3A721638" w14:textId="4E716A56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5CB270E" w14:textId="356B0337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DA60D38" w14:textId="6567236E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DB06B4A" w14:textId="1DA182AC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54747B99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  <w:p w14:paraId="0655DB9D" w14:textId="591DC816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05FA3565" w14:textId="77777777" w:rsidTr="002531EA">
        <w:tc>
          <w:tcPr>
            <w:tcW w:w="637" w:type="pct"/>
            <w:vAlign w:val="center"/>
          </w:tcPr>
          <w:p w14:paraId="2C4646F5" w14:textId="614E393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rat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orath&lt;/Author&gt;&lt;Year&gt;2023&lt;/Year&gt;&lt;RecNum&gt;581&lt;/RecNum&gt;&lt;DisplayText&gt;&lt;style face="superscript"&gt;[173]&lt;/style&gt;&lt;/DisplayText&gt;&lt;record&gt;&lt;rec-number&gt;581&lt;/rec-number&gt;&lt;foreign-keys&gt;&lt;key app="EN" db-id="f5w5azf2ndxvsjeezw9vzvwzreextstaasa0" timestamp="1692257699"&gt;581&lt;/key&gt;&lt;/foreign-keys&gt;&lt;ref-type name="Journal Article"&gt;17&lt;/ref-type&gt;&lt;contributors&gt;&lt;authors&gt;&lt;author&gt;Morath, Benedict&lt;/author&gt;&lt;author&gt;Chiriac, Ute&lt;/author&gt;&lt;author&gt;Jaszkowski, Elena&lt;/author&gt;&lt;author&gt;Deiss, Carolin&lt;/author&gt;&lt;author&gt;Nuernberg, Hannah&lt;/author&gt;&lt;author&gt;Hoerth, Katrin&lt;/author&gt;&lt;author&gt;Hoppe-Tichy, Torsten&lt;/author&gt;&lt;author&gt;Green, Kim&lt;/author&gt;&lt;/authors&gt;&lt;/contributors&gt;&lt;auth-address&gt;Heidelberg Univ Hosp, Hosp Pharm, Heidelberg, Germany&lt;/auth-address&gt;&lt;titles&gt;&lt;title&gt;Performance and risks of ChatGPT used in drug information: an exploratory real-world analysis&lt;/title&gt;&lt;secondary-title&gt;EUROPEAN JOURNAL OF HOSPITAL PHARMACY&lt;/secondary-title&gt;&lt;/titles&gt;&lt;periodical&gt;&lt;full-title&gt;EUROPEAN JOURNAL OF HOSPITAL PHARMACY&lt;/full-title&gt;&lt;/periodical&gt;&lt;keywords&gt;&lt;keyword&gt;EVIDENCE-BASED MEDICINE&lt;/keyword&gt;&lt;keyword&gt;HEALTH SERVICES ADMINISTRATION JOURNALISM, MEDICAL&lt;/keyword&gt;&lt;keyword&gt;Medical Informatics&lt;/keyword&gt;&lt;keyword&gt;PHARMACY SERVICE&lt;/keyword&gt;&lt;keyword&gt;HOSPITAL&lt;/keyword&gt;&lt;/keywords&gt;&lt;dates&gt;&lt;year&gt;2023&lt;/year&gt;&lt;pub-dates&gt;&lt;date&gt;2023 MAY 31&lt;/date&gt;&lt;/pub-dates&gt;&lt;/dates&gt;&lt;isbn&gt;2047-9956&amp;#xD;2047-9964&lt;/isbn&gt;&lt;accession-num&gt;WOS:001006730900001&lt;/accession-num&gt;&lt;work-type&gt;Article&amp;#xD;Early Access&lt;/work-type&gt;&lt;urls&gt;&lt;/urls&gt;&lt;custom6&gt;MAY 2023&lt;/custom6&gt;&lt;electronic-resource-num&gt;10.1136/ejhpharm-2023-003750&lt;/electronic-resource-num&gt;&lt;access-date&gt;2023-06-2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1216D47" w14:textId="65300F9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ean journal of hospital pharmacy</w:t>
            </w:r>
          </w:p>
        </w:tc>
        <w:tc>
          <w:tcPr>
            <w:tcW w:w="341" w:type="pct"/>
            <w:vAlign w:val="center"/>
          </w:tcPr>
          <w:p w14:paraId="3A6A21F2" w14:textId="5BCEA62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ermany</w:t>
            </w:r>
          </w:p>
        </w:tc>
        <w:tc>
          <w:tcPr>
            <w:tcW w:w="439" w:type="pct"/>
            <w:vAlign w:val="center"/>
          </w:tcPr>
          <w:p w14:paraId="14A52300" w14:textId="48BC0379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1E3C6190" w14:textId="63B9FC1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D778B63" w14:textId="40C7139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E2AFFAD" w14:textId="30487A61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29F57DB" w14:textId="678B96E1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B446A1F" w14:textId="77777777" w:rsidTr="002531EA">
        <w:tc>
          <w:tcPr>
            <w:tcW w:w="637" w:type="pct"/>
            <w:vAlign w:val="center"/>
          </w:tcPr>
          <w:p w14:paraId="36E7F073" w14:textId="340A166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ihalach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ihalache&lt;/Author&gt;&lt;Year&gt;2023&lt;/Year&gt;&lt;RecNum&gt;825&lt;/RecNum&gt;&lt;DisplayText&gt;&lt;style face="superscript"&gt;[174]&lt;/style&gt;&lt;/DisplayText&gt;&lt;record&gt;&lt;rec-number&gt;825&lt;/rec-number&gt;&lt;foreign-keys&gt;&lt;key app="EN" db-id="f5w5azf2ndxvsjeezw9vzvwzreextstaasa0" timestamp="1692257699"&gt;825&lt;/key&gt;&lt;/foreign-keys&gt;&lt;ref-type name="Journal Article"&gt;17&lt;/ref-type&gt;&lt;contributors&gt;&lt;authors&gt;&lt;author&gt;Mihalache, Andrew&lt;/author&gt;&lt;author&gt;Popovic, Marko M&lt;/author&gt;&lt;author&gt;Muni, Rajeev H&lt;/author&gt;&lt;/authors&gt;&lt;/contributors&gt;&lt;auth-address&gt;Univ Western Ontario, Schulich Sch Med &amp;amp; Dent, London, ON, Canada&amp;#xD;Univ Toronto, Dept Ophthalmol &amp;amp; Vis Sci, Toronto, ON, Canada&amp;#xD;St Michaels Hosp Unity Hlth Toronto, Dept Ophthalmol, 30 Bond St,Donnelly Wing,8th Floor, Toronto, ON M5B 1W8, Canada&lt;/auth-address&gt;&lt;titles&gt;&lt;title&gt;Performance of an Artificial Intelligence Chatbot in Ophthalmic Knowledge Assessment&lt;/title&gt;&lt;secondary-title&gt;JAMA OPHTHALMOLOGY&lt;/secondary-title&gt;&lt;/titles&gt;&lt;periodical&gt;&lt;full-title&gt;JAMA ophthalmology&lt;/full-title&gt;&lt;/periodical&gt;&lt;pages&gt;589–597&lt;/pages&gt;&lt;volume&gt;141&lt;/volume&gt;&lt;number&gt;6&lt;/number&gt;&lt;dates&gt;&lt;year&gt;2023&lt;/year&gt;&lt;pub-dates&gt;&lt;date&gt;2023 APR 27&lt;/date&gt;&lt;/pub-dates&gt;&lt;/dates&gt;&lt;isbn&gt;2168-6165&amp;#xD;2168-6173&lt;/isbn&gt;&lt;accession-num&gt;WOS:000985184400006&lt;/accession-num&gt;&lt;work-type&gt;Article&amp;#xD;Early Access&lt;/work-type&gt;&lt;urls&gt;&lt;/urls&gt;&lt;custom6&gt;APR 2023&lt;/custom6&gt;&lt;electronic-resource-num&gt;10.1001/jamaophthalmol.2023.1144&lt;/electronic-resource-num&gt;&lt;access-date&gt;2023-06-1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C772DB6" w14:textId="55668BD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ma ophthalmology</w:t>
            </w:r>
          </w:p>
        </w:tc>
        <w:tc>
          <w:tcPr>
            <w:tcW w:w="341" w:type="pct"/>
            <w:vAlign w:val="center"/>
          </w:tcPr>
          <w:p w14:paraId="632198F3" w14:textId="067BDB6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1AF58975" w14:textId="344A9BE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58A7058D" w14:textId="30C557C6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A8CC6F8" w14:textId="5A84513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phthalmic</w:t>
            </w:r>
          </w:p>
        </w:tc>
        <w:tc>
          <w:tcPr>
            <w:tcW w:w="1025" w:type="pct"/>
            <w:vAlign w:val="center"/>
          </w:tcPr>
          <w:p w14:paraId="25B9DC48" w14:textId="7128260E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64474DF" w14:textId="2C48CBA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156F0928" w14:textId="77777777" w:rsidTr="002531EA">
        <w:tc>
          <w:tcPr>
            <w:tcW w:w="637" w:type="pct"/>
            <w:vAlign w:val="center"/>
          </w:tcPr>
          <w:p w14:paraId="55FCBEBD" w14:textId="124B75F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Fernández-Cisnal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Fernández-Cisnal&lt;/Author&gt;&lt;Year&gt;2023&lt;/Year&gt;&lt;RecNum&gt;4267&lt;/RecNum&gt;&lt;DisplayText&gt;&lt;style face="superscript"&gt;[175]&lt;/style&gt;&lt;/DisplayText&gt;&lt;record&gt;&lt;rec-number&gt;4267&lt;/rec-number&gt;&lt;foreign-keys&gt;&lt;key app="EN" db-id="f5w5azf2ndxvsjeezw9vzvwzreextstaasa0" timestamp="1692258364"&gt;4267&lt;/key&gt;&lt;/foreign-keys&gt;&lt;ref-type name="Journal Article"&gt;17&lt;/ref-type&gt;&lt;contributors&gt;&lt;authors&gt;&lt;author&gt;Fernández-Cisnal, Agustín&lt;/author&gt;&lt;author&gt;Lopez-Ayala, Pedro&lt;/author&gt;&lt;author&gt;Miñana, Gema&lt;/author&gt;&lt;author&gt;Boeddinghaus, Jasper&lt;/author&gt;&lt;author&gt;Mueller, Christian&lt;/author&gt;&lt;author&gt;Sanchis, Juan&lt;/author&gt;&lt;/authors&gt;&lt;/contributors&gt;&lt;titles&gt;&lt;title&gt;Performance of an artificial intelligence chatbot with web search capability in cardiology-related assistance: a simulation study&lt;/title&gt;&lt;secondary-title&gt;Revista Española de Cardiología (English Edition)&lt;/secondary-title&gt;&lt;/titles&gt;&lt;periodical&gt;&lt;full-title&gt;Revista Española de Cardiología (English Edition)&lt;/full-title&gt;&lt;/periodical&gt;&lt;pages&gt;1065-1067&lt;/pages&gt;&lt;volume&gt;76&lt;/volume&gt;&lt;number&gt;12&lt;/number&gt;&lt;section&gt;1065&lt;/section&gt;&lt;keywords&gt;&lt;keyword&gt;article&lt;/keyword&gt;&lt;keyword&gt;Artificial intelligence&lt;/keyword&gt;&lt;keyword&gt;cardiology&lt;/keyword&gt;&lt;keyword&gt;chatbot&lt;/keyword&gt;&lt;keyword&gt;simulation&lt;/keyword&gt;&lt;/keywords&gt;&lt;dates&gt;&lt;year&gt;2023&lt;/year&gt;&lt;/dates&gt;&lt;isbn&gt;18855857&lt;/isbn&gt;&lt;work-type&gt;Article in Press&lt;/work-type&gt;&lt;urls&gt;&lt;related-urls&gt;&lt;url&gt;http://www.embase.j.yyttgd.top/search/results?subaction=viewrecord&amp;amp;id=L641906163&amp;amp;from=export&lt;/url&gt;&lt;url&gt;http://dx.doi.org/10.1016/j.rec.2023.06.008&lt;/url&gt;&lt;/related-urls&gt;&lt;/urls&gt;&lt;custom5&gt;37506970&lt;/custom5&gt;&lt;electronic-resource-num&gt;10.1016/j.rec.2023.06.008&lt;/electronic-resource-num&gt;&lt;remote-database-name&gt;Medline&lt;/remote-database-name&gt;&lt;language&gt;English&amp;#xD;Span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C2FCB2D" w14:textId="3D119EC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  <w:t xml:space="preserve">Revista Española de Cardiología (English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  <w:t>Edition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  <w:lang w:val="es-ES"/>
              </w:rPr>
              <w:t>)</w:t>
            </w:r>
          </w:p>
        </w:tc>
        <w:tc>
          <w:tcPr>
            <w:tcW w:w="341" w:type="pct"/>
            <w:vAlign w:val="center"/>
          </w:tcPr>
          <w:p w14:paraId="109255D7" w14:textId="6804B06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pain</w:t>
            </w:r>
          </w:p>
        </w:tc>
        <w:tc>
          <w:tcPr>
            <w:tcW w:w="439" w:type="pct"/>
            <w:vAlign w:val="center"/>
          </w:tcPr>
          <w:p w14:paraId="58F3E070" w14:textId="2ADBB35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1EF5FF88" w14:textId="3AE5822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E58CBE3" w14:textId="3BC98AA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Cardiovascular </w:t>
            </w:r>
            <w:r w:rsidR="00E316F4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ease</w:t>
            </w:r>
          </w:p>
        </w:tc>
        <w:tc>
          <w:tcPr>
            <w:tcW w:w="1025" w:type="pct"/>
            <w:vAlign w:val="center"/>
          </w:tcPr>
          <w:p w14:paraId="0F92A83F" w14:textId="58BAC14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mprove health outcomes and patient satisfaction.</w:t>
            </w:r>
          </w:p>
        </w:tc>
        <w:tc>
          <w:tcPr>
            <w:tcW w:w="802" w:type="pct"/>
            <w:vAlign w:val="center"/>
          </w:tcPr>
          <w:p w14:paraId="084D3821" w14:textId="6ED4B5AB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2B601F67" w14:textId="77777777" w:rsidTr="002531EA">
        <w:tc>
          <w:tcPr>
            <w:tcW w:w="637" w:type="pct"/>
            <w:vAlign w:val="center"/>
          </w:tcPr>
          <w:p w14:paraId="76BE02DB" w14:textId="199E337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hayan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hayana&lt;/Author&gt;&lt;Year&gt;2023&lt;/Year&gt;&lt;RecNum&gt;730&lt;/RecNum&gt;&lt;DisplayText&gt;&lt;style face="superscript"&gt;[176]&lt;/style&gt;&lt;/DisplayText&gt;&lt;record&gt;&lt;rec-number&gt;730&lt;/rec-number&gt;&lt;foreign-keys&gt;&lt;key app="EN" db-id="f5w5azf2ndxvsjeezw9vzvwzreextstaasa0" timestamp="1692257699"&gt;730&lt;/key&gt;&lt;/foreign-keys&gt;&lt;ref-type name="Journal Article"&gt;17&lt;/ref-type&gt;&lt;contributors&gt;&lt;authors&gt;&lt;author&gt;Bhayana, Rajesh&lt;/author&gt;&lt;author&gt;Krishna, Satheesh&lt;/author&gt;&lt;author&gt;Bleakney, Robert R&lt;/author&gt;&lt;/authors&gt;&lt;/contributors&gt;&lt;auth-address&gt;From the University Medical Imaging Toronto, Joint Department of Medical Imaging, University Health Network, Mount Sinai Hospital and Women&amp;apos;s College Hospital, University of Toronto, Toronto General Hospital, 200 Elizabeth St, Peter Mulk Building, 1st Fl, Toronto, ON, Canada M5G 24C.&lt;/auth-address&gt;&lt;titles&gt;&lt;title&gt;Performance of ChatGPT on a Radiology Board-style Examination: Insights into Current Strengths and Limitations&lt;/title&gt;&lt;secondary-title&gt;Radiology&lt;/secondary-title&gt;&lt;/titles&gt;&lt;periodical&gt;&lt;full-title&gt;RADIOLOGY&lt;/full-title&gt;&lt;/periodical&gt;&lt;pages&gt;e230582-e230582&lt;/pages&gt;&lt;volume&gt;307&lt;/volume&gt;&lt;number&gt;5&lt;/number&gt;&lt;dates&gt;&lt;year&gt;2023&lt;/year&gt;&lt;pub-dates&gt;&lt;date&gt;2023 06 (Epub 2023 May 16)&lt;/date&gt;&lt;/pub-dates&gt;&lt;/dates&gt;&lt;isbn&gt;1527-1315&lt;/isbn&gt;&lt;accession-num&gt;MEDLINE:37191485&lt;/accession-num&gt;&lt;work-type&gt;Journal Article&lt;/work-type&gt;&lt;urls&gt;&lt;/urls&gt;&lt;electronic-resource-num&gt;10.1148/radiol.230582&lt;/electronic-resource-num&gt;&lt;access-date&gt;2023-05-1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6F3068E" w14:textId="5831363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341" w:type="pct"/>
            <w:vAlign w:val="center"/>
          </w:tcPr>
          <w:p w14:paraId="644F5B69" w14:textId="72F9261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5372C5A7" w14:textId="462AFF44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 study</w:t>
            </w:r>
          </w:p>
        </w:tc>
        <w:tc>
          <w:tcPr>
            <w:tcW w:w="536" w:type="pct"/>
            <w:vAlign w:val="center"/>
          </w:tcPr>
          <w:p w14:paraId="751570D4" w14:textId="2A8D6505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52967B10" w14:textId="296EF3C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71FBED00" w14:textId="7FB9234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8C0112F" w14:textId="17C74BC1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1. 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5E5805A8" w14:textId="77777777" w:rsidTr="002531EA">
        <w:tc>
          <w:tcPr>
            <w:tcW w:w="637" w:type="pct"/>
            <w:vAlign w:val="center"/>
          </w:tcPr>
          <w:p w14:paraId="44A775D1" w14:textId="37E4540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orchert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orchert&lt;/Author&gt;&lt;Year&gt;2023&lt;/Year&gt;&lt;RecNum&gt;633&lt;/RecNum&gt;&lt;DisplayText&gt;&lt;style face="superscript"&gt;[177]&lt;/style&gt;&lt;/DisplayText&gt;&lt;record&gt;&lt;rec-number&gt;633&lt;/rec-number&gt;&lt;foreign-keys&gt;&lt;key app="EN" db-id="f5w5azf2ndxvsjeezw9vzvwzreextstaasa0" timestamp="1692257699"&gt;633&lt;/key&gt;&lt;/foreign-keys&gt;&lt;ref-type name="Journal Article"&gt;17&lt;/ref-type&gt;&lt;contributors&gt;&lt;authors&gt;&lt;author&gt;Borchert, Robin J&lt;/author&gt;&lt;author&gt;Hickman, Charlotte R&lt;/author&gt;&lt;author&gt;Pepys, Jack&lt;/author&gt;&lt;author&gt;Sadler, Timothy J&lt;/author&gt;&lt;/authors&gt;&lt;/contributors&gt;&lt;auth-address&gt;Department of Radiology, University of Cambridge, Cambridge, United Kingdom.&amp;#xD;Department of Radiology, Addenbrooke&amp;apos;s Hospital, Cambridge University Hospitals NHS Foundation Trust, Cambridge, United Kingdom.&amp;#xD;Department of General Medicine, Lister Hospital, East and North Hertfordshire NHS Trust, Stevenage, United Kingdom.&amp;#xD;Department of Biomedical Sciences, Humanitas University, Milan, Italy.&lt;/auth-address&gt;&lt;titles&gt;&lt;title&gt;Performance of ChatGPT on the Situational Judgement Test-A Professional Dilemmas-Based Examination for Doctors in the United Kingdom&lt;/title&gt;&lt;secondary-title&gt;JMIR medical education&lt;/secondary-title&gt;&lt;/titles&gt;&lt;periodical&gt;&lt;full-title&gt;JMIR medical education&lt;/full-title&gt;&lt;/periodical&gt;&lt;pages&gt;e48978-e48978&lt;/pages&gt;&lt;volume&gt;9&lt;/volume&gt;&lt;keywords&gt;&lt;keyword&gt;ChatGPT&lt;/keyword&gt;&lt;keyword&gt;SJT&lt;/keyword&gt;&lt;keyword&gt;Situational Judgement Test&lt;/keyword&gt;&lt;keyword&gt;Artificial intelligence&lt;/keyword&gt;&lt;keyword&gt;chatbot communication&lt;/keyword&gt;&lt;keyword&gt;exam&lt;/keyword&gt;&lt;keyword&gt;examination&lt;/keyword&gt;&lt;keyword&gt;judgement&lt;/keyword&gt;&lt;keyword&gt;language model&lt;/keyword&gt;&lt;keyword&gt;language models&lt;/keyword&gt;&lt;keyword&gt;medical education&lt;/keyword&gt;&lt;keyword&gt;reasoning&lt;/keyword&gt;&lt;/keywords&gt;&lt;dates&gt;&lt;year&gt;2023&lt;/year&gt;&lt;pub-dates&gt;&lt;date&gt;2023 Aug 07&lt;/date&gt;&lt;/pub-dates&gt;&lt;/dates&gt;&lt;isbn&gt;2369-3762&lt;/isbn&gt;&lt;accession-num&gt;MEDLINE:37548997&lt;/accession-num&gt;&lt;work-type&gt;Journal Article&lt;/work-type&gt;&lt;urls&gt;&lt;/urls&gt;&lt;electronic-resource-num&gt;10.2196/48978&lt;/electronic-resource-num&gt;&lt;access-date&gt;2023-08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A92C9AB" w14:textId="003B138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MIR medical education</w:t>
            </w:r>
          </w:p>
        </w:tc>
        <w:tc>
          <w:tcPr>
            <w:tcW w:w="341" w:type="pct"/>
            <w:vAlign w:val="center"/>
          </w:tcPr>
          <w:p w14:paraId="7C4F8327" w14:textId="7568034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11676DCD" w14:textId="73AE4E6D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 paper</w:t>
            </w:r>
          </w:p>
        </w:tc>
        <w:tc>
          <w:tcPr>
            <w:tcW w:w="536" w:type="pct"/>
            <w:vAlign w:val="center"/>
          </w:tcPr>
          <w:p w14:paraId="47EC040D" w14:textId="1B78DFAC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4643180" w14:textId="7C8B265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2CBDFFA" w14:textId="561A0D9B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formed well in the examination</w:t>
            </w:r>
          </w:p>
        </w:tc>
        <w:tc>
          <w:tcPr>
            <w:tcW w:w="802" w:type="pct"/>
            <w:vAlign w:val="center"/>
          </w:tcPr>
          <w:p w14:paraId="74DE0DC6" w14:textId="7CB8D7A1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ased </w:t>
            </w:r>
          </w:p>
          <w:p w14:paraId="725C69E9" w14:textId="4461F31F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17CB1BA0" w14:textId="77777777" w:rsidTr="002531EA">
        <w:tc>
          <w:tcPr>
            <w:tcW w:w="637" w:type="pct"/>
            <w:vAlign w:val="center"/>
          </w:tcPr>
          <w:p w14:paraId="5BEF72D3" w14:textId="13EF8AE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ansz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Jansz&lt;/Author&gt;&lt;Year&gt;2023&lt;/Year&gt;&lt;RecNum&gt;3918&lt;/RecNum&gt;&lt;DisplayText&gt;&lt;style face="superscript"&gt;[178]&lt;/style&gt;&lt;/DisplayText&gt;&lt;record&gt;&lt;rec-number&gt;3918&lt;/rec-number&gt;&lt;foreign-keys&gt;&lt;key app="EN" db-id="f5w5azf2ndxvsjeezw9vzvwzreextstaasa0" timestamp="1692258280"&gt;3918&lt;/key&gt;&lt;/foreign-keys&gt;&lt;ref-type name="Journal Article"&gt;17&lt;/ref-type&gt;&lt;contributors&gt;&lt;authors&gt;&lt;author&gt;Jansz, Jacqueline&lt;/author&gt;&lt;author&gt;Tran, Huynh W&lt;/author&gt;&lt;author&gt;Sweiss, Nadera J&lt;/author&gt;&lt;/authors&gt;&lt;/contributors&gt;&lt;auth-address&gt;Internal Medicine, University of Illinois at Chicago, Chicago, USA.&amp;#xD;Rheumatology, Wynn Medical Center, Rosemead, USA.&amp;#xD;Rheumatology, University of Illinois at Chicago, Chicago, USA.&lt;/auth-address&gt;&lt;titles&gt;&lt;title&gt;Pitfalls in the Diagnosis and Management of an Unusual Presentation of Clinically Amyopathic Dermatomyositis: A Case Report Written With the Assistance of ChatGPT&lt;/title&gt;&lt;secondary-title&gt;Cureus&lt;/secondary-title&gt;&lt;/titles&gt;&lt;periodical&gt;&lt;full-title&gt;Cureus&lt;/full-title&gt;&lt;/periodical&gt;&lt;pages&gt;e41879&lt;/pages&gt;&lt;volume&gt;15&lt;/volume&gt;&lt;number&gt;7&lt;/number&gt;&lt;edition&gt;2023/08/15&lt;/edition&gt;&lt;keywords&gt;&lt;keyword&gt;amyopathic dermatomyositis&lt;/keyword&gt;&lt;keyword&gt;anti-mda5&lt;/keyword&gt;&lt;keyword&gt;cadm&lt;/keyword&gt;&lt;keyword&gt;ChatGPT&lt;/keyword&gt;&lt;keyword&gt;clinically amyopathic dermatomyositis&lt;/keyword&gt;&lt;keyword&gt;dermatomyositis&lt;/keyword&gt;&lt;keyword&gt;ild&lt;/keyword&gt;&lt;keyword&gt;interstitial lung disease&lt;/keyword&gt;&lt;/keywords&gt;&lt;dates&gt;&lt;year&gt;2023&lt;/year&gt;&lt;pub-dates&gt;&lt;date&gt;Jul&lt;/date&gt;&lt;/pub-dates&gt;&lt;/dates&gt;&lt;isbn&gt;2168-8184&lt;/isbn&gt;&lt;accession-num&gt;37581145&lt;/accession-num&gt;&lt;urls&gt;&lt;/urls&gt;&lt;custom2&gt;PMC10423618&lt;/custom2&gt;&lt;electronic-resource-num&gt;10.7759/cureus.41879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3DDE14D" w14:textId="393603E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ureus</w:t>
            </w:r>
            <w:proofErr w:type="spellEnd"/>
          </w:p>
        </w:tc>
        <w:tc>
          <w:tcPr>
            <w:tcW w:w="341" w:type="pct"/>
            <w:vAlign w:val="center"/>
          </w:tcPr>
          <w:p w14:paraId="5219339E" w14:textId="6840385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BDE1CC6" w14:textId="02F43F78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port</w:t>
            </w:r>
          </w:p>
        </w:tc>
        <w:tc>
          <w:tcPr>
            <w:tcW w:w="536" w:type="pct"/>
            <w:vAlign w:val="center"/>
          </w:tcPr>
          <w:p w14:paraId="0302B2BF" w14:textId="7B84F14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990028F" w14:textId="4A33B68D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myopathic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myositis</w:t>
            </w:r>
          </w:p>
        </w:tc>
        <w:tc>
          <w:tcPr>
            <w:tcW w:w="1025" w:type="pct"/>
            <w:vAlign w:val="center"/>
          </w:tcPr>
          <w:p w14:paraId="44BEF221" w14:textId="0149F53B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C5BC616" w14:textId="23BCB98F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7CF19150" w14:textId="77777777" w:rsidTr="002531EA">
        <w:tc>
          <w:tcPr>
            <w:tcW w:w="637" w:type="pct"/>
            <w:vAlign w:val="center"/>
          </w:tcPr>
          <w:p w14:paraId="17DA521B" w14:textId="3FD442F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ng&lt;/Author&gt;&lt;Year&gt;2023&lt;/Year&gt;&lt;RecNum&gt;1124&lt;/RecNum&gt;&lt;DisplayText&gt;&lt;style face="superscript"&gt;[179]&lt;/style&gt;&lt;/DisplayText&gt;&lt;record&gt;&lt;rec-number&gt;1124&lt;/rec-number&gt;&lt;foreign-keys&gt;&lt;key app="EN" db-id="f5w5azf2ndxvsjeezw9vzvwzreextstaasa0" timestamp="1692257699"&gt;1124&lt;/key&gt;&lt;/foreign-keys&gt;&lt;ref-type name="Journal Article"&gt;17&lt;/ref-type&gt;&lt;contributors&gt;&lt;authors&gt;&lt;author&gt;Sng, Gerald Gui Ren&lt;/author&gt;&lt;author&gt;Tung, Joshua Yi Min&lt;/author&gt;&lt;author&gt;Lim, Daniel Yan Zheng&lt;/author&gt;&lt;author&gt;Bee, Yong Mong&lt;/author&gt;&lt;/authors&gt;&lt;/contributors&gt;&lt;auth-address&gt;1Department of Endocrinology, Singapore General Hospital, Singapore.&amp;#xD;2Department of Urology, Singapore General Hospital, Singapore.&amp;#xD;3Health Services Research Unit, Singapore General Hospital, Singapore.&lt;/auth-address&gt;&lt;titles&gt;&lt;title&gt;Potential and Pitfalls of ChatGPT and Natural-Language Artificial Intelligence Models for Diabetes Education&lt;/title&gt;&lt;secondary-title&gt;Diabetes care&lt;/secondary-title&gt;&lt;/titles&gt;&lt;periodical&gt;&lt;full-title&gt;Diabetes care&lt;/full-title&gt;&lt;/periodical&gt;&lt;pages&gt;e103-e105&lt;/pages&gt;&lt;volume&gt;46&lt;/volume&gt;&lt;number&gt;5&lt;/number&gt;&lt;dates&gt;&lt;year&gt;2023&lt;/year&gt;&lt;pub-dates&gt;&lt;date&gt;2023 05 01&lt;/date&gt;&lt;/pub-dates&gt;&lt;/dates&gt;&lt;isbn&gt;1935-5548&lt;/isbn&gt;&lt;accession-num&gt;MEDLINE:36920843&lt;/accession-num&gt;&lt;work-type&gt;Letter&lt;/work-type&gt;&lt;urls&gt;&lt;/urls&gt;&lt;electronic-resource-num&gt;10.2337/dc23-0197&lt;/electronic-resource-num&gt;&lt;access-date&gt;2023-03-1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7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E7905BE" w14:textId="6570B73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abetes care</w:t>
            </w:r>
          </w:p>
        </w:tc>
        <w:tc>
          <w:tcPr>
            <w:tcW w:w="341" w:type="pct"/>
            <w:vAlign w:val="center"/>
          </w:tcPr>
          <w:p w14:paraId="53DE012B" w14:textId="3032C37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ingapore</w:t>
            </w:r>
          </w:p>
        </w:tc>
        <w:tc>
          <w:tcPr>
            <w:tcW w:w="439" w:type="pct"/>
            <w:vAlign w:val="center"/>
          </w:tcPr>
          <w:p w14:paraId="06DFC2D7" w14:textId="266F511F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1425B04" w14:textId="6531B53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9AA8908" w14:textId="0D51790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E57FD48" w14:textId="099CDBE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09C72EC" w14:textId="1F4D24EE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440A0F1D" w14:textId="77777777" w:rsidTr="002531EA">
        <w:tc>
          <w:tcPr>
            <w:tcW w:w="637" w:type="pct"/>
            <w:vAlign w:val="center"/>
          </w:tcPr>
          <w:p w14:paraId="02A6D0C4" w14:textId="651EDC2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lug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luger&lt;/Author&gt;&lt;Year&gt;2023&lt;/Year&gt;&lt;RecNum&gt;3691&lt;/RecNum&gt;&lt;DisplayText&gt;&lt;style face="superscript"&gt;[180]&lt;/style&gt;&lt;/DisplayText&gt;&lt;record&gt;&lt;rec-number&gt;3691&lt;/rec-number&gt;&lt;foreign-keys&gt;&lt;key app="EN" db-id="f5w5azf2ndxvsjeezw9vzvwzreextstaasa0" timestamp="1692258279"&gt;3691&lt;/key&gt;&lt;/foreign-keys&gt;&lt;ref-type name="Journal Article"&gt;17&lt;/ref-type&gt;&lt;contributors&gt;&lt;authors&gt;&lt;author&gt;Kluger, Nicolas&lt;/author&gt;&lt;/authors&gt;&lt;/contributors&gt;&lt;auth-address&gt;Department of Dermatology, Allergology and Venereology, Helsinki University Hospital and University of Helsinki, Helsinki, Finland.&lt;/auth-address&gt;&lt;titles&gt;&lt;title&gt;Potential applications of ChatGPT in dermatology&lt;/title&gt;&lt;secondary-title&gt;J Eur Acad Dermatol Venereol&lt;/secondary-title&gt;&lt;/titles&gt;&lt;periodical&gt;&lt;full-title&gt;J Eur Acad Dermatol Venereol&lt;/full-title&gt;&lt;/periodical&gt;&lt;pages&gt;e941-e942&lt;/pages&gt;&lt;volume&gt;37&lt;/volume&gt;&lt;number&gt;7&lt;/number&gt;&lt;edition&gt;2023/04/27&lt;/edition&gt;&lt;keywords&gt;&lt;keyword&gt;Humans&lt;/keyword&gt;&lt;keyword&gt;Dermatology&lt;/keyword&gt;&lt;keyword&gt;Artificial intelligence&lt;/keyword&gt;&lt;/keywords&gt;&lt;dates&gt;&lt;year&gt;2023&lt;/year&gt;&lt;pub-dates&gt;&lt;date&gt;Jul&lt;/date&gt;&lt;/pub-dates&gt;&lt;/dates&gt;&lt;isbn&gt;0926-9959&lt;/isbn&gt;&lt;accession-num&gt;37102458&lt;/accession-num&gt;&lt;urls&gt;&lt;/urls&gt;&lt;electronic-resource-num&gt;10.1111/jdv.19152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19C1F57" w14:textId="25ADBDC1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ad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rmatol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enereol</w:t>
            </w:r>
            <w:proofErr w:type="spellEnd"/>
          </w:p>
        </w:tc>
        <w:tc>
          <w:tcPr>
            <w:tcW w:w="341" w:type="pct"/>
            <w:vAlign w:val="center"/>
          </w:tcPr>
          <w:p w14:paraId="6D6B3787" w14:textId="05781C8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inland</w:t>
            </w:r>
          </w:p>
        </w:tc>
        <w:tc>
          <w:tcPr>
            <w:tcW w:w="439" w:type="pct"/>
            <w:vAlign w:val="center"/>
          </w:tcPr>
          <w:p w14:paraId="453E179A" w14:textId="4FF5E71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A1C3599" w14:textId="1687358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274139CD" w14:textId="1D11A4C9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logy</w:t>
            </w:r>
          </w:p>
        </w:tc>
        <w:tc>
          <w:tcPr>
            <w:tcW w:w="1025" w:type="pct"/>
            <w:vAlign w:val="center"/>
          </w:tcPr>
          <w:p w14:paraId="0C5333D5" w14:textId="61AD3ADE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190BF5F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6EF83B5B" w14:textId="7EEEE51D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</w:tc>
      </w:tr>
      <w:tr w:rsidR="002531EA" w:rsidRPr="0095752B" w14:paraId="3497FD93" w14:textId="77777777" w:rsidTr="002531EA">
        <w:tc>
          <w:tcPr>
            <w:tcW w:w="637" w:type="pct"/>
            <w:vAlign w:val="center"/>
          </w:tcPr>
          <w:p w14:paraId="2448C307" w14:textId="62DB79B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a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Wang&lt;/Author&gt;&lt;Year&gt;2023&lt;/Year&gt;&lt;RecNum&gt;1011&lt;/RecNum&gt;&lt;DisplayText&gt;&lt;style face="superscript"&gt;[181]&lt;/style&gt;&lt;/DisplayText&gt;&lt;record&gt;&lt;rec-number&gt;1011&lt;/rec-number&gt;&lt;foreign-keys&gt;&lt;key app="EN" db-id="f5w5azf2ndxvsjeezw9vzvwzreextstaasa0" timestamp="1692257699"&gt;1011&lt;/key&gt;&lt;/foreign-keys&gt;&lt;ref-type name="Journal Article"&gt;17&lt;/ref-type&gt;&lt;contributors&gt;&lt;authors&gt;&lt;author&gt;Wang, Calvin&lt;/author&gt;&lt;author&gt;Ong, Joshua&lt;/author&gt;&lt;author&gt;Wang, Chara&lt;/author&gt;&lt;author&gt;Ong, Hannah&lt;/author&gt;&lt;author&gt;Cheng, Rebekah&lt;/author&gt;&lt;author&gt;Ong, Dennis&lt;/author&gt;&lt;/authors&gt;&lt;/contributors&gt;&lt;auth-address&gt;College of Medicine - Robert Wood Johnson Medical School, Rutgers University, New Brunswick, NJ, 08901, USA. cw1028@rutgers.edu.&amp;#xD;Michigan Medicine, University of Michigan, Ann Arbor, MI, USA.&amp;#xD;Biotechnology High School, Freehold, NJ, USA.&amp;#xD;College of Medicine, The Ohio State University, Columbus, OH, USA.&amp;#xD;Department of Physical Therapy, Virginia Commonwealth University, Richmond, VA, USA.&amp;#xD;Amazon Web Services, Amazon, Seattle, WA, USA.&lt;/auth-address&gt;&lt;titles&gt;&lt;title&gt;Potential for GPT Technology to Optimize Future Clinical Decision-Making Using Retrieval-Augmented Generation&lt;/title&gt;&lt;secondary-title&gt;ANNALS OF BIOMEDICAL ENGINEERING&lt;/secondary-title&gt;&lt;/titles&gt;&lt;periodical&gt;&lt;full-title&gt;ANNALS OF BIOMEDICAL ENGINEERING&lt;/full-title&gt;&lt;/periodical&gt;&lt;pages&gt;1115–1118&lt;/pages&gt;&lt;volume&gt;52&lt;/volume&gt;&lt;number&gt;5&lt;/number&gt;&lt;keywords&gt;&lt;keyword&gt;Clinical&lt;/keyword&gt;&lt;keyword&gt;GPT&lt;/keyword&gt;&lt;keyword&gt;Large language model&lt;/keyword&gt;&lt;keyword&gt;Patient&lt;/keyword&gt;&lt;/keywords&gt;&lt;dates&gt;&lt;year&gt;2023&lt;/year&gt;&lt;pub-dates&gt;&lt;date&gt;2023 Aug 02 (Epub 2023 Aug 02)&lt;/date&gt;&lt;/pub-dates&gt;&lt;/dates&gt;&lt;isbn&gt;1573-9686&lt;/isbn&gt;&lt;accession-num&gt;MEDLINE:37530906&lt;/accession-num&gt;&lt;work-type&gt;Letter&lt;/work-type&gt;&lt;urls&gt;&lt;/urls&gt;&lt;electronic-resource-num&gt;10.1007/s10439-023-03327-6&lt;/electronic-resource-num&gt;&lt;access-date&gt;2023-08-0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D9E3049" w14:textId="08FE9EC8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58AF271A" w14:textId="25AB633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27BEE54" w14:textId="1FE13699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772FD34" w14:textId="4DB84834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1168BB4A" w14:textId="31B6C430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9E5C20C" w14:textId="026C747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efficient and accurate diagnostic advice</w:t>
            </w:r>
          </w:p>
        </w:tc>
        <w:tc>
          <w:tcPr>
            <w:tcW w:w="802" w:type="pct"/>
            <w:vAlign w:val="center"/>
          </w:tcPr>
          <w:p w14:paraId="7E524117" w14:textId="4B91425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1F66C491" w14:textId="77777777" w:rsidTr="002531EA">
        <w:tc>
          <w:tcPr>
            <w:tcW w:w="637" w:type="pct"/>
            <w:vAlign w:val="center"/>
          </w:tcPr>
          <w:p w14:paraId="2BC9CACF" w14:textId="3693353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Elkassem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Elkassem&lt;/Author&gt;&lt;Year&gt;2023&lt;/Year&gt;&lt;RecNum&gt;2411&lt;/RecNum&gt;&lt;DisplayText&gt;&lt;style face="superscript"&gt;[182]&lt;/style&gt;&lt;/DisplayText&gt;&lt;record&gt;&lt;rec-number&gt;2411&lt;/rec-number&gt;&lt;foreign-keys&gt;&lt;key app="EN" db-id="f5w5azf2ndxvsjeezw9vzvwzreextstaasa0" timestamp="1692257828"&gt;2411&lt;/key&gt;&lt;/foreign-keys&gt;&lt;ref-type name="Journal Article"&gt;17&lt;/ref-type&gt;&lt;contributors&gt;&lt;authors&gt;&lt;author&gt;Elkassem, Asser Abou&lt;/author&gt;&lt;author&gt;Smith, Andrew D&lt;/author&gt;&lt;/authors&gt;&lt;/contributors&gt;&lt;titles&gt;&lt;title&gt;Potential Use Cases for ChatGPT in Radiology Reporting&lt;/title&gt;&lt;secondary-title&gt;American Journal of Roentgenology&lt;/secondary-title&gt;&lt;/titles&gt;&lt;periodical&gt;&lt;full-title&gt;American Journal of Roentgenology&lt;/full-title&gt;&lt;/periodical&gt;&lt;pages&gt;373-376&lt;/pages&gt;&lt;volume&gt;221&lt;/volume&gt;&lt;number&gt;3&lt;/number&gt;&lt;section&gt;373&lt;/section&gt;&lt;keywords&gt;&lt;keyword&gt;adult&lt;/keyword&gt;&lt;keyword&gt;article&lt;/keyword&gt;&lt;keyword&gt;Artificial intelligence&lt;/keyword&gt;&lt;keyword&gt;human&lt;/keyword&gt;&lt;keyword&gt;language&lt;/keyword&gt;&lt;keyword&gt;layperson&lt;/keyword&gt;&lt;keyword&gt;patient engagement&lt;/keyword&gt;&lt;keyword&gt;patient harm&lt;/keyword&gt;&lt;keyword&gt;radiology&lt;/keyword&gt;&lt;keyword&gt;risk assessment&lt;/keyword&gt;&lt;/keywords&gt;&lt;dates&gt;&lt;year&gt;2023&lt;/year&gt;&lt;/dates&gt;&lt;isbn&gt;0361-803X&amp;#xD;1546-3141&lt;/isbn&gt;&lt;work-type&gt;Article in Press&lt;/work-type&gt;&lt;urls&gt;&lt;related-urls&gt;&lt;url&gt;http://www.embase.j.yyttgd.top/search/results?subaction=viewrecord&amp;amp;id=L641124584&amp;amp;from=export&lt;/url&gt;&lt;url&gt;http://dx.doi.org/10.2214/AJR.23.29198&lt;/url&gt;&lt;/related-urls&gt;&lt;/urls&gt;&lt;custom5&gt;37095665&lt;/custom5&gt;&lt;electronic-resource-num&gt;10.2214/ajr.23.29198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6E57AA0" w14:textId="7A49E69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 Journal of Roentgenology</w:t>
            </w:r>
          </w:p>
        </w:tc>
        <w:tc>
          <w:tcPr>
            <w:tcW w:w="341" w:type="pct"/>
            <w:vAlign w:val="center"/>
          </w:tcPr>
          <w:p w14:paraId="2C9DF317" w14:textId="001F2D8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42837E37" w14:textId="5AAB90AF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498DDB0C" w14:textId="1367948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21937BF" w14:textId="07B9D78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2901BBB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ncreased efficiency and user friendliness.</w:t>
            </w:r>
          </w:p>
          <w:p w14:paraId="428B5769" w14:textId="3F3ADFC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Summarizing reports</w:t>
            </w:r>
          </w:p>
          <w:p w14:paraId="7C7C72CC" w14:textId="76A5419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Ability to generate layman's reports for different levels of education and available in more than 40 different languages</w:t>
            </w:r>
          </w:p>
        </w:tc>
        <w:tc>
          <w:tcPr>
            <w:tcW w:w="802" w:type="pct"/>
            <w:vAlign w:val="center"/>
          </w:tcPr>
          <w:p w14:paraId="0A25E862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verreliance</w:t>
            </w:r>
          </w:p>
          <w:p w14:paraId="32763FCD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6558166F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ics</w:t>
            </w:r>
          </w:p>
          <w:p w14:paraId="4D4D0933" w14:textId="5BA67743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7B82E539" w14:textId="77777777" w:rsidTr="002531EA">
        <w:tc>
          <w:tcPr>
            <w:tcW w:w="637" w:type="pct"/>
            <w:vAlign w:val="center"/>
          </w:tcPr>
          <w:p w14:paraId="0C512956" w14:textId="2E31CA9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Tsa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Tsang&lt;/Author&gt;&lt;Year&gt;2023&lt;/Year&gt;&lt;RecNum&gt;812&lt;/RecNum&gt;&lt;DisplayText&gt;&lt;style face="superscript"&gt;[183]&lt;/style&gt;&lt;/DisplayText&gt;&lt;record&gt;&lt;rec-number&gt;812&lt;/rec-number&gt;&lt;foreign-keys&gt;&lt;key app="EN" db-id="f5w5azf2ndxvsjeezw9vzvwzreextstaasa0" timestamp="1692257699"&gt;812&lt;/key&gt;&lt;/foreign-keys&gt;&lt;ref-type name="Journal Article"&gt;17&lt;/ref-type&gt;&lt;contributors&gt;&lt;authors&gt;&lt;author&gt;Tsang, Ricky&lt;/author&gt;&lt;/authors&gt;&lt;/contributors&gt;&lt;auth-address&gt;Department of Medicine, , Vancouver, BC, CanadaFaculty of Medicine, University of British Columbia.&lt;/auth-address&gt;&lt;titles&gt;&lt;title&gt;Practical Applications of ChatGPT in Undergraduate Medical Education&lt;/title&gt;&lt;secondary-title&gt;Journal of medical education and curricular development&lt;/secondary-title&gt;&lt;/titles&gt;&lt;periodical&gt;&lt;full-title&gt;Journal of medical education and curricular development&lt;/full-title&gt;&lt;/periodical&gt;&lt;pages&gt;23821205231178449-23821205231178449&lt;/pages&gt;&lt;volume&gt;10&lt;/volume&gt;&lt;keywords&gt;&lt;keyword&gt;AI&lt;/keyword&gt;&lt;keyword&gt;ChatGPT&lt;/keyword&gt;&lt;keyword&gt;Medical education&lt;/keyword&gt;&lt;keyword&gt;UGME&lt;/keyword&gt;&lt;keyword&gt;chatbot&lt;/keyword&gt;&lt;/keywords&gt;&lt;dates&gt;&lt;year&gt;2023&lt;/year&gt;&lt;pub-dates&gt;&lt;date&gt;2023&lt;/date&gt;&lt;/pub-dates&gt;&lt;/dates&gt;&lt;isbn&gt;2382-1205&lt;/isbn&gt;&lt;accession-num&gt;MEDLINE:37255525&lt;/accession-num&gt;&lt;work-type&gt;Journal Article&lt;/work-type&gt;&lt;urls&gt;&lt;/urls&gt;&lt;electronic-resource-num&gt;10.1177/23821205231178449&lt;/electronic-resource-num&gt;&lt;access-date&gt;2023-06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F0F7FAE" w14:textId="7A182CB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medical education and curricular development</w:t>
            </w:r>
          </w:p>
        </w:tc>
        <w:tc>
          <w:tcPr>
            <w:tcW w:w="341" w:type="pct"/>
            <w:vAlign w:val="center"/>
          </w:tcPr>
          <w:p w14:paraId="70A21657" w14:textId="0C779B8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15400989" w14:textId="12550674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54BA7F0C" w14:textId="5E697281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1A8C4A2" w14:textId="1EAB332A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67134D8" w14:textId="7B4DA7A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e savings</w:t>
            </w:r>
          </w:p>
          <w:p w14:paraId="50053509" w14:textId="35F50A8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proofErr w:type="spellStart"/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students in exam preparation and to guide their studying</w:t>
            </w:r>
          </w:p>
          <w:p w14:paraId="128C2317" w14:textId="73EA0F4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senting the information in a concise, practical manner for ease of understanding</w:t>
            </w:r>
          </w:p>
        </w:tc>
        <w:tc>
          <w:tcPr>
            <w:tcW w:w="802" w:type="pct"/>
            <w:vAlign w:val="center"/>
          </w:tcPr>
          <w:p w14:paraId="0F837294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548B86AC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5065F63A" w14:textId="77777777" w:rsidR="007B55A2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ademic dishonesty</w:t>
            </w:r>
          </w:p>
          <w:p w14:paraId="252AF197" w14:textId="17670A95" w:rsidR="002531EA" w:rsidRPr="0095752B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5264F944" w14:textId="77777777" w:rsidTr="002531EA">
        <w:tc>
          <w:tcPr>
            <w:tcW w:w="637" w:type="pct"/>
            <w:vAlign w:val="center"/>
          </w:tcPr>
          <w:p w14:paraId="703FB649" w14:textId="3CFADBC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hammed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Nb2hhbW1lZDwvQXV0aG9yPjxZZWFyPjIwMjM8L1llYXI+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Nb2hhbW1lZDwvQXV0aG9yPjxZZWFyPjIwMjM8L1llYXI+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05B148B" w14:textId="17828BA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racial and ethnic health disparities</w:t>
            </w:r>
          </w:p>
        </w:tc>
        <w:tc>
          <w:tcPr>
            <w:tcW w:w="341" w:type="pct"/>
            <w:vAlign w:val="center"/>
          </w:tcPr>
          <w:p w14:paraId="21300B10" w14:textId="0633E7A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Kaduna, Nigeria</w:t>
            </w:r>
          </w:p>
        </w:tc>
        <w:tc>
          <w:tcPr>
            <w:tcW w:w="439" w:type="pct"/>
            <w:vAlign w:val="center"/>
          </w:tcPr>
          <w:p w14:paraId="4B25343C" w14:textId="13230D43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6D51D050" w14:textId="440B89CA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76B18A31" w14:textId="39DCC3C3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inic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armacology</w:t>
            </w:r>
          </w:p>
        </w:tc>
        <w:tc>
          <w:tcPr>
            <w:tcW w:w="1025" w:type="pct"/>
            <w:vAlign w:val="center"/>
          </w:tcPr>
          <w:p w14:paraId="140F60D5" w14:textId="28D69C24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9EE0BBE" w14:textId="77777777" w:rsidR="0029369C" w:rsidRDefault="007B55A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  <w:p w14:paraId="62741520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2D027591" w14:textId="3EFDC31D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025A465F" w14:textId="77777777" w:rsidTr="002531EA">
        <w:tc>
          <w:tcPr>
            <w:tcW w:w="637" w:type="pct"/>
            <w:vAlign w:val="center"/>
          </w:tcPr>
          <w:p w14:paraId="74353417" w14:textId="4BC0777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Nov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Nov&lt;/Author&gt;&lt;Year&gt;2023&lt;/Year&gt;&lt;RecNum&gt;556&lt;/RecNum&gt;&lt;DisplayText&gt;&lt;style face="superscript"&gt;[185]&lt;/style&gt;&lt;/DisplayText&gt;&lt;record&gt;&lt;rec-number&gt;556&lt;/rec-number&gt;&lt;foreign-keys&gt;&lt;key app="EN" db-id="f5w5azf2ndxvsjeezw9vzvwzreextstaasa0" timestamp="1692257699"&gt;556&lt;/key&gt;&lt;/foreign-keys&gt;&lt;ref-type name="Journal Article"&gt;17&lt;/ref-type&gt;&lt;contributors&gt;&lt;authors&gt;&lt;author&gt;Nov, Oded&lt;/author&gt;&lt;author&gt;Singh, Nina&lt;/author&gt;&lt;author&gt;Mann, Devin&lt;/author&gt;&lt;/authors&gt;&lt;/contributors&gt;&lt;auth-address&gt;Department of Technology Management, Tandon School of Engineering, New York University, New York, NY, United States.&amp;#xD;Department of Population Health, Grossman School of Medicine, New York University, New York, NY, United States.&amp;#xD;Medical Center Information Technology, Langone Health, New York University, New York, NY, United States.&lt;/auth-address&gt;&lt;titles&gt;&lt;title&gt;Putting ChatGPT&amp;apos;s Medical Advice to the (Turing) Test: Survey Study&lt;/title&gt;&lt;secondary-title&gt;JMIR medical education&lt;/secondary-title&gt;&lt;/titles&gt;&lt;periodical&gt;&lt;full-title&gt;JMIR medical education&lt;/full-title&gt;&lt;/periodical&gt;&lt;pages&gt;e46939-e46939&lt;/pages&gt;&lt;volume&gt;9&lt;/volume&gt;&lt;keywords&gt;&lt;keyword&gt;AI&lt;/keyword&gt;&lt;keyword&gt;ChatGPT&lt;/keyword&gt;&lt;keyword&gt;Chat Generative Pre-trained Transformer&lt;/keyword&gt;&lt;keyword&gt;Artificial intelligence&lt;/keyword&gt;&lt;keyword&gt;chatbot&lt;/keyword&gt;&lt;keyword&gt;ethics&lt;/keyword&gt;&lt;keyword&gt;feasibility&lt;/keyword&gt;&lt;keyword&gt;language model&lt;/keyword&gt;&lt;keyword&gt;large language model&lt;/keyword&gt;&lt;keyword&gt;machine learning&lt;/keyword&gt;&lt;keyword&gt;patient-provider interaction&lt;/keyword&gt;&lt;keyword&gt;privacy&lt;/keyword&gt;&lt;/keywords&gt;&lt;dates&gt;&lt;year&gt;2023&lt;/year&gt;&lt;pub-dates&gt;&lt;date&gt;2023 Jul 10&lt;/date&gt;&lt;/pub-dates&gt;&lt;/dates&gt;&lt;isbn&gt;2369-3762&lt;/isbn&gt;&lt;accession-num&gt;MEDLINE:37428540&lt;/accession-num&gt;&lt;work-type&gt;Journal Article&lt;/work-type&gt;&lt;urls&gt;&lt;/urls&gt;&lt;electronic-resource-num&gt;10.2196/46939&lt;/electronic-resource-num&gt;&lt;access-date&gt;2023-07-1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B5FAABB" w14:textId="5501E17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MIR medical education</w:t>
            </w:r>
          </w:p>
        </w:tc>
        <w:tc>
          <w:tcPr>
            <w:tcW w:w="341" w:type="pct"/>
            <w:vAlign w:val="center"/>
          </w:tcPr>
          <w:p w14:paraId="2025D15B" w14:textId="44333FB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5DD48A1" w14:textId="6E7B0BFF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vey study</w:t>
            </w:r>
          </w:p>
        </w:tc>
        <w:tc>
          <w:tcPr>
            <w:tcW w:w="536" w:type="pct"/>
            <w:vAlign w:val="center"/>
          </w:tcPr>
          <w:p w14:paraId="753827A5" w14:textId="5196D1B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655D902" w14:textId="4C30C84D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672E324" w14:textId="068106CC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B3EBD90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080A583" w14:textId="0B74C7B0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24864A4F" w14:textId="77777777" w:rsidTr="002531EA">
        <w:tc>
          <w:tcPr>
            <w:tcW w:w="637" w:type="pct"/>
            <w:vAlign w:val="center"/>
          </w:tcPr>
          <w:p w14:paraId="32961919" w14:textId="3A151FC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occ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occi&lt;/Author&gt;&lt;Year&gt;2023&lt;/Year&gt;&lt;RecNum&gt;791&lt;/RecNum&gt;&lt;DisplayText&gt;&lt;style face="superscript"&gt;[186]&lt;/style&gt;&lt;/DisplayText&gt;&lt;record&gt;&lt;rec-number&gt;791&lt;/rec-number&gt;&lt;foreign-keys&gt;&lt;key app="EN" db-id="f5w5azf2ndxvsjeezw9vzvwzreextstaasa0" timestamp="1692257699"&gt;791&lt;/key&gt;&lt;/foreign-keys&gt;&lt;ref-type name="Journal Article"&gt;17&lt;/ref-type&gt;&lt;contributors&gt;&lt;authors&gt;&lt;author&gt;Cocci, Andrea&lt;/author&gt;&lt;author&gt;Pezzoli, Marta&lt;/author&gt;&lt;author&gt;Lo Re, Mattia&lt;/author&gt;&lt;author&gt;Russo, Giorgio Ivan&lt;/author&gt;&lt;author&gt;Asmundo, Maria Giovanna&lt;/author&gt;&lt;author&gt;Fode, Mikkel&lt;/author&gt;&lt;author&gt;Cacciamani, Giovanni&lt;/author&gt;&lt;author&gt;Cimino, Sebastiano&lt;/author&gt;&lt;author&gt;Minervini, Andrea&lt;/author&gt;&lt;author&gt;Durukan, Emil&lt;/author&gt;&lt;/authors&gt;&lt;/contributors&gt;&lt;auth-address&gt;Urology Section, University of Florence, Florence, Italy. cocci.andrea@gmail.com.&amp;#xD;Urology Section, University of Florence, Florence, Italy.&amp;#xD;Urology Section, University of Catania, Catania, Italy.&amp;#xD;Department of Clinical Medicine, University of Copenhagen, Copenhagen, Denmark.&amp;#xD;Department of Urology, Copenhagen University Hospital, Herlev and Gentofte Hospital, Copenhagen, Denmark.&amp;#xD;Institute of Urology, Keck School of Medicine, University of Southern California (USC), Los Angeles, CA, USA.&lt;/auth-address&gt;&lt;titles&gt;&lt;title&gt;Quality of information and appropriateness of ChatGPT outputs for urology patients&lt;/title&gt;&lt;secondary-title&gt;Prostate cancer and prostatic diseases&lt;/secondary-title&gt;&lt;/titles&gt;&lt;periodical&gt;&lt;full-title&gt;Prostate cancer and prostatic diseases&lt;/full-title&gt;&lt;/periodical&gt;&lt;pages&gt;103–108&lt;/pages&gt;&lt;volume&gt;27&lt;/volume&gt;&lt;number&gt;1&lt;/number&gt;&lt;dates&gt;&lt;year&gt;2023&lt;/year&gt;&lt;pub-dates&gt;&lt;date&gt;2023 Jul 29 (Epub 2023 Jul 29)&lt;/date&gt;&lt;/pub-dates&gt;&lt;/dates&gt;&lt;isbn&gt;1476-5608&lt;/isbn&gt;&lt;accession-num&gt;MEDLINE:37516804&lt;/accession-num&gt;&lt;work-type&gt;Journal Article&lt;/work-type&gt;&lt;urls&gt;&lt;/urls&gt;&lt;electronic-resource-num&gt;10.1038/s41391-023-00705-y&lt;/electronic-resource-num&gt;&lt;access-date&gt;2023-07-3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B09A976" w14:textId="1A3050B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rostate cancer and prostatic diseases</w:t>
            </w:r>
          </w:p>
        </w:tc>
        <w:tc>
          <w:tcPr>
            <w:tcW w:w="341" w:type="pct"/>
            <w:vAlign w:val="center"/>
          </w:tcPr>
          <w:p w14:paraId="2CB6CF49" w14:textId="4A95EDD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7C3AFEEE" w14:textId="61CE278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7E52E160" w14:textId="27263C2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C9D15E3" w14:textId="00DF754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ology</w:t>
            </w:r>
          </w:p>
        </w:tc>
        <w:tc>
          <w:tcPr>
            <w:tcW w:w="1025" w:type="pct"/>
            <w:vAlign w:val="center"/>
          </w:tcPr>
          <w:p w14:paraId="415D829A" w14:textId="4E301A6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Improve health outcomes and patient satisfaction</w:t>
            </w:r>
          </w:p>
        </w:tc>
        <w:tc>
          <w:tcPr>
            <w:tcW w:w="802" w:type="pct"/>
            <w:vAlign w:val="center"/>
          </w:tcPr>
          <w:p w14:paraId="081BAA31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3B681F51" w14:textId="0B220FA2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0FF4C98E" w14:textId="77777777" w:rsidTr="002531EA">
        <w:tc>
          <w:tcPr>
            <w:tcW w:w="637" w:type="pct"/>
            <w:vAlign w:val="center"/>
          </w:tcPr>
          <w:p w14:paraId="11A69B7E" w14:textId="0780409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Zhavoronkov,2022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Zhavoronkov&lt;/Author&gt;&lt;Year&gt;2022&lt;/Year&gt;&lt;RecNum&gt;3402&lt;/RecNum&gt;&lt;DisplayText&gt;&lt;style face="superscript"&gt;[187]&lt;/style&gt;&lt;/DisplayText&gt;&lt;record&gt;&lt;rec-number&gt;3402&lt;/rec-number&gt;&lt;foreign-keys&gt;&lt;key app="EN" db-id="f5w5azf2ndxvsjeezw9vzvwzreextstaasa0" timestamp="1692258279"&gt;3402&lt;/key&gt;&lt;/foreign-keys&gt;&lt;ref-type name="Journal Article"&gt;17&lt;/ref-type&gt;&lt;contributors&gt;&lt;authors&gt;&lt;author&gt;Zhavoronkov, Alex&lt;/author&gt;&lt;/authors&gt;&lt;/contributors&gt;&lt;auth-address&gt;Insilico Medicine, Hong Kong Science and Technology Park, Hong Kong.&lt;/auth-address&gt;&lt;titles&gt;&lt;title&gt;Rapamycin in the context of Pascal’s Wager: generative pre-trained transformer perspective&lt;/title&gt;&lt;secondary-title&gt;Oncoscience&lt;/secondary-title&gt;&lt;/titles&gt;&lt;periodical&gt;&lt;full-title&gt;Oncoscience&lt;/full-title&gt;&lt;/periodical&gt;&lt;pages&gt;82-84&lt;/pages&gt;&lt;volume&gt;9&lt;/volume&gt;&lt;edition&gt;2023/01/03&lt;/edition&gt;&lt;section&gt;82&lt;/section&gt;&lt;keywords&gt;&lt;keyword&gt;Pascal’s Wager&lt;/keyword&gt;&lt;keyword&gt;Rapamycin&lt;/keyword&gt;&lt;keyword&gt;Artificial intelligence&lt;/keyword&gt;&lt;keyword&gt;longevity medicine&lt;/keyword&gt;&lt;keyword&gt;philosophy&lt;/keyword&gt;&lt;/keywords&gt;&lt;dates&gt;&lt;year&gt;2022&lt;/year&gt;&lt;/dates&gt;&lt;isbn&gt;2331-4737&lt;/isbn&gt;&lt;accession-num&gt;36589923&lt;/accession-num&gt;&lt;urls&gt;&lt;/urls&gt;&lt;custom2&gt;PMC9796173&lt;/custom2&gt;&lt;electronic-resource-num&gt;10.18632/oncoscience.571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0FF9819" w14:textId="6396542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science</w:t>
            </w:r>
            <w:proofErr w:type="spellEnd"/>
          </w:p>
        </w:tc>
        <w:tc>
          <w:tcPr>
            <w:tcW w:w="341" w:type="pct"/>
            <w:vAlign w:val="center"/>
          </w:tcPr>
          <w:p w14:paraId="787ADDA8" w14:textId="19266A3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1C96696C" w14:textId="0E8F2156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 research</w:t>
            </w:r>
          </w:p>
        </w:tc>
        <w:tc>
          <w:tcPr>
            <w:tcW w:w="536" w:type="pct"/>
            <w:vAlign w:val="center"/>
          </w:tcPr>
          <w:p w14:paraId="51572395" w14:textId="31D657D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6FCF2AF" w14:textId="06F4B23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ogy</w:t>
            </w:r>
          </w:p>
        </w:tc>
        <w:tc>
          <w:tcPr>
            <w:tcW w:w="1025" w:type="pct"/>
            <w:vAlign w:val="center"/>
          </w:tcPr>
          <w:p w14:paraId="00F6D81A" w14:textId="1988DA5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atment options</w:t>
            </w:r>
          </w:p>
        </w:tc>
        <w:tc>
          <w:tcPr>
            <w:tcW w:w="802" w:type="pct"/>
            <w:vAlign w:val="center"/>
          </w:tcPr>
          <w:p w14:paraId="18CD1D96" w14:textId="1EEE64E7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BBAD7AB" w14:textId="77777777" w:rsidTr="002531EA">
        <w:tc>
          <w:tcPr>
            <w:tcW w:w="637" w:type="pct"/>
            <w:vAlign w:val="center"/>
          </w:tcPr>
          <w:p w14:paraId="2956411E" w14:textId="0DA1103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et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eth&lt;/Author&gt;&lt;Year&gt;2023&lt;/Year&gt;&lt;RecNum&gt;3842&lt;/RecNum&gt;&lt;DisplayText&gt;&lt;style face="superscript"&gt;[188]&lt;/style&gt;&lt;/DisplayText&gt;&lt;record&gt;&lt;rec-number&gt;3842&lt;/rec-number&gt;&lt;foreign-keys&gt;&lt;key app="EN" db-id="f5w5azf2ndxvsjeezw9vzvwzreextstaasa0" timestamp="1692258280"&gt;3842&lt;/key&gt;&lt;/foreign-keys&gt;&lt;ref-type name="Journal Article"&gt;17&lt;/ref-type&gt;&lt;contributors&gt;&lt;authors&gt;&lt;author&gt;Seth, Ishith&lt;/author&gt;&lt;author&gt;Bulloch, Gabriella&lt;/author&gt;&lt;author&gt;Lee, Chun Hin Angus&lt;/author&gt;&lt;/authors&gt;&lt;/contributors&gt;&lt;auth-address&gt;Faculty of Science, Medicine, and Health, The University of Melbourne, Melbourne, VIC, Australia. ishithseth1@gmail.com.&amp;#xD;Department of Surgery, Bendigo Health, Melbourne, VIC, Australia. ishithseth1@gmail.com.&amp;#xD;Central Clinical School at, Monash University, Melbourne, VIC, Australia. ishithseth1@gmail.com.&amp;#xD;Faculty of Science, Medicine, and Health, The University of Melbourne, Melbourne, VIC, Australia.&amp;#xD;Department of Surgery, Bendigo Health, Melbourne, VIC, Australia.&lt;/auth-address&gt;&lt;titles&gt;&lt;title&gt;Redefining Academic Integrity, Authorship, and Innovation: The Impact of ChatGPT on Surgical Research&lt;/title&gt;&lt;secondary-title&gt;Ann Surg Oncol&lt;/secondary-title&gt;&lt;/titles&gt;&lt;periodical&gt;&lt;full-title&gt;Ann Surg Oncol&lt;/full-title&gt;&lt;/periodical&gt;&lt;pages&gt;5284-5285&lt;/pages&gt;&lt;volume&gt;30&lt;/volume&gt;&lt;number&gt;8&lt;/number&gt;&lt;edition&gt;2023/05/14&lt;/edition&gt;&lt;keywords&gt;&lt;keyword&gt;Humans&lt;/keyword&gt;&lt;keyword&gt;Authorship&lt;/keyword&gt;&lt;keyword&gt;Artificial intelligence&lt;/keyword&gt;&lt;keyword&gt;General Surgery&lt;/keyword&gt;&lt;/keywords&gt;&lt;dates&gt;&lt;year&gt;2023&lt;/year&gt;&lt;pub-dates&gt;&lt;date&gt;Aug&lt;/date&gt;&lt;/pub-dates&gt;&lt;/dates&gt;&lt;isbn&gt;1068-9265&lt;/isbn&gt;&lt;accession-num&gt;37179273&lt;/accession-num&gt;&lt;urls&gt;&lt;/urls&gt;&lt;electronic-resource-num&gt;10.1245/s10434-023-13642-w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474BEFD" w14:textId="3DBB5C3A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n surg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</w:t>
            </w:r>
            <w:proofErr w:type="spellEnd"/>
          </w:p>
        </w:tc>
        <w:tc>
          <w:tcPr>
            <w:tcW w:w="341" w:type="pct"/>
            <w:vAlign w:val="center"/>
          </w:tcPr>
          <w:p w14:paraId="5DCFA1BC" w14:textId="5371856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alia</w:t>
            </w:r>
          </w:p>
        </w:tc>
        <w:tc>
          <w:tcPr>
            <w:tcW w:w="439" w:type="pct"/>
            <w:vAlign w:val="center"/>
          </w:tcPr>
          <w:p w14:paraId="017CA17C" w14:textId="793382F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54BD303" w14:textId="061A8C93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8EAE012" w14:textId="3353E1B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urgical</w:t>
            </w:r>
          </w:p>
        </w:tc>
        <w:tc>
          <w:tcPr>
            <w:tcW w:w="1025" w:type="pct"/>
            <w:vAlign w:val="center"/>
          </w:tcPr>
          <w:p w14:paraId="15A310E9" w14:textId="204D603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accurate and consistent information</w:t>
            </w:r>
          </w:p>
        </w:tc>
        <w:tc>
          <w:tcPr>
            <w:tcW w:w="802" w:type="pct"/>
            <w:vAlign w:val="center"/>
          </w:tcPr>
          <w:p w14:paraId="2BCC67E7" w14:textId="2367E458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0908FD80" w14:textId="77777777" w:rsidTr="002531EA">
        <w:tc>
          <w:tcPr>
            <w:tcW w:w="637" w:type="pct"/>
            <w:vAlign w:val="center"/>
          </w:tcPr>
          <w:p w14:paraId="249E0C72" w14:textId="66E878F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Elkassem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Elkassem&lt;/Author&gt;&lt;Year&gt;2023&lt;/Year&gt;&lt;RecNum&gt;4313&lt;/RecNum&gt;&lt;DisplayText&gt;&lt;style face="superscript"&gt;[189]&lt;/style&gt;&lt;/DisplayText&gt;&lt;record&gt;&lt;rec-number&gt;4313&lt;/rec-number&gt;&lt;foreign-keys&gt;&lt;key app="EN" db-id="f5w5azf2ndxvsjeezw9vzvwzreextstaasa0" timestamp="1692258364"&gt;4313&lt;/key&gt;&lt;/foreign-keys&gt;&lt;ref-type name="Journal Article"&gt;17&lt;/ref-type&gt;&lt;contributors&gt;&lt;authors&gt;&lt;author&gt;Elkassem, Asser Abou&lt;/author&gt;&lt;author&gt;Smith, Andrew D&lt;/author&gt;&lt;/authors&gt;&lt;/contributors&gt;&lt;titles&gt;&lt;title&gt;Reply to “Addressing Concerns and Pitfalls in ChatGPT-Driven Radiology Reporting”&lt;/title&gt;&lt;secondary-title&gt;American Journal of Roentgenology&lt;/secondary-title&gt;&lt;/titles&gt;&lt;periodical&gt;&lt;full-title&gt;American Journal of Roentgenology&lt;/full-title&gt;&lt;/periodical&gt;&lt;pages&gt;403-404&lt;/pages&gt;&lt;volume&gt;221&lt;/volume&gt;&lt;number&gt;3&lt;/number&gt;&lt;section&gt;403&lt;/section&gt;&lt;keywords&gt;&lt;keyword&gt;radiology&lt;/keyword&gt;&lt;/keywords&gt;&lt;dates&gt;&lt;year&gt;2023&lt;/year&gt;&lt;/dates&gt;&lt;isbn&gt;0361-803X&amp;#xD;1546-3141&lt;/isbn&gt;&lt;work-type&gt;Article in Press&lt;/work-type&gt;&lt;urls&gt;&lt;related-urls&gt;&lt;url&gt;http://www.embase.j.yyttgd.top/search/results?subaction=viewrecord&amp;amp;id=L641749211&amp;amp;from=export&lt;/url&gt;&lt;url&gt;http://dx.doi.org/10.2214/AJR.23.29612&lt;/url&gt;&lt;/related-urls&gt;&lt;/urls&gt;&lt;custom5&gt;37406204&lt;/custom5&gt;&lt;electronic-resource-num&gt;10.2214/ajr.23.29612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8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7C2DB61" w14:textId="1E3ED41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 Journal of Roentgenology</w:t>
            </w:r>
          </w:p>
        </w:tc>
        <w:tc>
          <w:tcPr>
            <w:tcW w:w="341" w:type="pct"/>
            <w:vAlign w:val="center"/>
          </w:tcPr>
          <w:p w14:paraId="4966FA78" w14:textId="6B5AF11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EA3AC75" w14:textId="27E28BA7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381BB655" w14:textId="3AA1AC83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1A2EACB4" w14:textId="6763F913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BA4365B" w14:textId="015745CB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5C6070B" w14:textId="0C1D21D7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2A8ACF73" w14:textId="77777777" w:rsidTr="002531EA">
        <w:tc>
          <w:tcPr>
            <w:tcW w:w="637" w:type="pct"/>
            <w:vAlign w:val="center"/>
          </w:tcPr>
          <w:p w14:paraId="48CE5503" w14:textId="1B18CFFB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alleja-Lopez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alleja-Lopez&lt;/Author&gt;&lt;Year&gt;2023&lt;/Year&gt;&lt;RecNum&gt;1061&lt;/RecNum&gt;&lt;DisplayText&gt;&lt;style face="superscript"&gt;[190]&lt;/style&gt;&lt;/DisplayText&gt;&lt;record&gt;&lt;rec-number&gt;1061&lt;/rec-number&gt;&lt;foreign-keys&gt;&lt;key app="EN" db-id="f5w5azf2ndxvsjeezw9vzvwzreextstaasa0" timestamp="1692257699"&gt;1061&lt;/key&gt;&lt;/foreign-keys&gt;&lt;ref-type name="Journal Article"&gt;17&lt;/ref-type&gt;&lt;contributors&gt;&lt;authors&gt;&lt;author&gt;Calleja-Lopez, J. R. Tadeo&lt;/author&gt;&lt;author&gt;Rivera-Rosas, Cristian N&lt;/author&gt;&lt;author&gt;Ruibal-Tavares, Enrique&lt;/author&gt;&lt;author&gt;Aguilera-Duarte, Luis Jose&lt;/author&gt;&lt;/authors&gt;&lt;/contributors&gt;&lt;auth-address&gt;Department of Medicine and Health Sciences, University of Sonora, Hermosillo, Sonora, Mexico. Electronic address: jrtcalleja@gmail.com.&amp;#xD;Department of Medicine and Health Sciences, University of Sonora, Hermosillo, Sonora, Mexico.&lt;/auth-address&gt;&lt;titles&gt;&lt;title&gt;Reply to: ChatGPT and Artificial Intelligence in the Contemporary Medical Landscape: Commentary&lt;/title&gt;&lt;secondary-title&gt;Archives of medical research&lt;/secondary-title&gt;&lt;/titles&gt;&lt;periodical&gt;&lt;full-title&gt;ARCHIVES OF MEDICAL RESEARCH&lt;/full-title&gt;&lt;/periodical&gt;&lt;pages&gt;102858-102858&lt;/pages&gt;&lt;volume&gt;54&lt;/volume&gt;&lt;number&gt;6&lt;/number&gt;&lt;dates&gt;&lt;year&gt;2023&lt;/year&gt;&lt;pub-dates&gt;&lt;date&gt;2023 Jul 17 (Epub 2023 Jul 17)&lt;/date&gt;&lt;/pub-dates&gt;&lt;/dates&gt;&lt;isbn&gt;1873-5487&lt;/isbn&gt;&lt;accession-num&gt;MEDLINE:37468401&lt;/accession-num&gt;&lt;work-type&gt;Letter&lt;/work-type&gt;&lt;urls&gt;&lt;/urls&gt;&lt;electronic-resource-num&gt;10.1016/j.arcmed.2023.102858&lt;/electronic-resource-num&gt;&lt;access-date&gt;2023-07-2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F23DDB0" w14:textId="1B40AC6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rchives of medical research</w:t>
            </w:r>
          </w:p>
        </w:tc>
        <w:tc>
          <w:tcPr>
            <w:tcW w:w="341" w:type="pct"/>
            <w:vAlign w:val="center"/>
          </w:tcPr>
          <w:p w14:paraId="5DFC81BA" w14:textId="1B22B41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xico</w:t>
            </w:r>
          </w:p>
        </w:tc>
        <w:tc>
          <w:tcPr>
            <w:tcW w:w="439" w:type="pct"/>
            <w:vAlign w:val="center"/>
          </w:tcPr>
          <w:p w14:paraId="3B099FC7" w14:textId="5C398010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7B435BA6" w14:textId="78F1EC82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621FDEA5" w14:textId="3FCCD1EA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bstructive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eep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nea</w:t>
            </w:r>
          </w:p>
        </w:tc>
        <w:tc>
          <w:tcPr>
            <w:tcW w:w="1025" w:type="pct"/>
            <w:vAlign w:val="center"/>
          </w:tcPr>
          <w:p w14:paraId="7BAD5D25" w14:textId="044A817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appropriate answers</w:t>
            </w:r>
          </w:p>
        </w:tc>
        <w:tc>
          <w:tcPr>
            <w:tcW w:w="802" w:type="pct"/>
            <w:vAlign w:val="center"/>
          </w:tcPr>
          <w:p w14:paraId="44DB4249" w14:textId="54A7E536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C437D5B" w14:textId="77777777" w:rsidTr="002531EA">
        <w:tc>
          <w:tcPr>
            <w:tcW w:w="637" w:type="pct"/>
            <w:vAlign w:val="center"/>
          </w:tcPr>
          <w:p w14:paraId="4F9C3153" w14:textId="50D5600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agn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Wagner&lt;/Author&gt;&lt;Year&gt;2023&lt;/Year&gt;&lt;RecNum&gt;2539&lt;/RecNum&gt;&lt;DisplayText&gt;&lt;style face="superscript"&gt;[191]&lt;/style&gt;&lt;/DisplayText&gt;&lt;record&gt;&lt;rec-number&gt;2539&lt;/rec-number&gt;&lt;foreign-keys&gt;&lt;key app="EN" db-id="f5w5azf2ndxvsjeezw9vzvwzreextstaasa0" timestamp="1692257828"&gt;2539&lt;/key&gt;&lt;/foreign-keys&gt;&lt;ref-type name="Journal Article"&gt;17&lt;/ref-type&gt;&lt;contributors&gt;&lt;authors&gt;&lt;author&gt;Wagner, Matthias W&lt;/author&gt;&lt;author&gt;Ertl-Wagner, Birgit B&lt;/author&gt;&lt;/authors&gt;&lt;/contributors&gt;&lt;auth-address&gt;M.W. Wagner, Division of Neuroradiology, Department of Diagnostic Imaging, The Hospital for Sick Children, Toronto, ON, Canada&lt;/auth-address&gt;&lt;titles&gt;&lt;title&gt;Response to ChatGPT in Radiology: A Deeper Look Into its Limitations and Potential Pathways for Improvement&lt;/title&gt;&lt;secondary-title&gt;Canadian Association of Radiologists Journal&lt;/secondary-title&gt;&lt;/titles&gt;&lt;periodical&gt;&lt;full-title&gt;Canadian Association of Radiologists Journal&lt;/full-title&gt;&lt;/periodical&gt;&lt;pages&gt;203&lt;/pages&gt;&lt;volume&gt;75&lt;/volume&gt;&lt;number&gt;1&lt;/number&gt;&lt;section&gt;084653712311819&lt;/section&gt;&lt;keywords&gt;&lt;keyword&gt;ChatGPT&lt;/keyword&gt;&lt;keyword&gt;Radiology&lt;/keyword&gt;&lt;/keywords&gt;&lt;dates&gt;&lt;year&gt;2023&lt;/year&gt;&lt;/dates&gt;&lt;isbn&gt;0846-5371&amp;#xD;1488-2361&lt;/isbn&gt;&lt;work-type&gt;Article in Press&lt;/work-type&gt;&lt;urls&gt;&lt;related-urls&gt;&lt;url&gt;http://www.embase.j.yyttgd.top/search/results?subaction=viewrecord&amp;amp;id=L2023677576&amp;amp;from=export&lt;/url&gt;&lt;url&gt;http://dx.doi.org/10.1177/08465371231181910&lt;/url&gt;&lt;/related-urls&gt;&lt;/urls&gt;&lt;custom5&gt;37283095&lt;/custom5&gt;&lt;electronic-resource-num&gt;10.1177/08465371231181910&lt;/electronic-resource-num&gt;&lt;remote-database-name&gt;Embase&amp;#xD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43D4F69" w14:textId="1832481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ian Association of Radiologists Journal</w:t>
            </w:r>
          </w:p>
        </w:tc>
        <w:tc>
          <w:tcPr>
            <w:tcW w:w="341" w:type="pct"/>
            <w:vAlign w:val="center"/>
          </w:tcPr>
          <w:p w14:paraId="5F1C246B" w14:textId="5C047E1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55ADFC54" w14:textId="12137FCC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EB60C18" w14:textId="48111F1F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78FAA592" w14:textId="66B94BB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42AEBC5D" w14:textId="53E3C9F8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47D0C09" w14:textId="64C8038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258D94C2" w14:textId="77777777" w:rsidTr="002531EA">
        <w:tc>
          <w:tcPr>
            <w:tcW w:w="637" w:type="pct"/>
            <w:vAlign w:val="center"/>
          </w:tcPr>
          <w:p w14:paraId="175DC50C" w14:textId="3DEFCB2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im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aW08L0F1dGhvcj48WWVhcj4yMDIzPC9ZZWFyPjxSZWNO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aW08L0F1dGhvcj48WWVhcj4yMDIzPC9ZZWFyPjxSZWNO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1BAA718" w14:textId="6100D70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pediatric urology</w:t>
            </w:r>
          </w:p>
        </w:tc>
        <w:tc>
          <w:tcPr>
            <w:tcW w:w="341" w:type="pct"/>
            <w:vAlign w:val="center"/>
          </w:tcPr>
          <w:p w14:paraId="40A9061B" w14:textId="784631A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2F5C111A" w14:textId="3DC92D0D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A08DD5F" w14:textId="6B4F203E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412177ED" w14:textId="05D43399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C02A706" w14:textId="683C93CE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CCE688C" w14:textId="76FF3B65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0087262" w14:textId="77777777" w:rsidTr="002531EA">
        <w:tc>
          <w:tcPr>
            <w:tcW w:w="637" w:type="pct"/>
            <w:vAlign w:val="center"/>
          </w:tcPr>
          <w:p w14:paraId="281048BD" w14:textId="22F0727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Qia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Qiao&lt;/Author&gt;&lt;Year&gt;2023&lt;/Year&gt;&lt;RecNum&gt;1077&lt;/RecNum&gt;&lt;DisplayText&gt;&lt;style face="superscript"&gt;[193]&lt;/style&gt;&lt;/DisplayText&gt;&lt;record&gt;&lt;rec-number&gt;1077&lt;/rec-number&gt;&lt;foreign-keys&gt;&lt;key app="EN" db-id="f5w5azf2ndxvsjeezw9vzvwzreextstaasa0" timestamp="1692257699"&gt;1077&lt;/key&gt;&lt;/foreign-keys&gt;&lt;ref-type name="Journal Article"&gt;17&lt;/ref-type&gt;&lt;contributors&gt;&lt;authors&gt;&lt;author&gt;Qiao, Jin&lt;/author&gt;&lt;author&gt;Leaman, Robert&lt;/author&gt;&lt;author&gt;Zhiyong, Lu&lt;/author&gt;&lt;/authors&gt;&lt;/contributors&gt;&lt;auth-address&gt;National Center for Biotechnology Information (NCBI), National Library of Medicine (NLM), National Institutes of Health (NIH), Bethesda, Maryland.&lt;/auth-address&gt;&lt;titles&gt;&lt;title&gt;Retrieve, Summarize, and Verify: How Will ChatGPT Affect Information Seeking from the Medical Literature?&lt;/title&gt;&lt;secondary-title&gt;Journal of the American Society of Nephrology : JASN&lt;/secondary-title&gt;&lt;/titles&gt;&lt;periodical&gt;&lt;full-title&gt;Journal of the American Society of Nephrology : JASN&lt;/full-title&gt;&lt;/periodical&gt;&lt;pages&gt;1302-1304&lt;/pages&gt;&lt;volume&gt;34&lt;/volume&gt;&lt;number&gt;8&lt;/number&gt;&lt;dates&gt;&lt;year&gt;2023&lt;/year&gt;&lt;pub-dates&gt;&lt;date&gt;2023 Aug 01 (Epub 2023 May 31)&lt;/date&gt;&lt;/pub-dates&gt;&lt;/dates&gt;&lt;isbn&gt;1533-3450&lt;/isbn&gt;&lt;accession-num&gt;MEDLINE:37254254&lt;/accession-num&gt;&lt;work-type&gt;Journal Article&lt;/work-type&gt;&lt;urls&gt;&lt;/urls&gt;&lt;electronic-resource-num&gt;10.1681/ASN.0000000000000166&lt;/electronic-resource-num&gt;&lt;access-date&gt;2023-06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24CED9A" w14:textId="66F33BC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ournal of the American Society of </w:t>
            </w:r>
            <w:proofErr w:type="gram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phrology :</w:t>
            </w:r>
            <w:proofErr w:type="gram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JASN</w:t>
            </w:r>
          </w:p>
        </w:tc>
        <w:tc>
          <w:tcPr>
            <w:tcW w:w="341" w:type="pct"/>
            <w:vAlign w:val="center"/>
          </w:tcPr>
          <w:p w14:paraId="3C4414B9" w14:textId="1C4A363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ADBC6A4" w14:textId="3E6DB1AF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spective</w:t>
            </w:r>
          </w:p>
        </w:tc>
        <w:tc>
          <w:tcPr>
            <w:tcW w:w="536" w:type="pct"/>
            <w:vAlign w:val="center"/>
          </w:tcPr>
          <w:p w14:paraId="7C60355A" w14:textId="4B6585AE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1EBAB3E" w14:textId="389691AB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9153295" w14:textId="3385D53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ing medical education</w:t>
            </w:r>
          </w:p>
        </w:tc>
        <w:tc>
          <w:tcPr>
            <w:tcW w:w="802" w:type="pct"/>
            <w:vAlign w:val="center"/>
          </w:tcPr>
          <w:p w14:paraId="43E7C0E7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5D42356D" w14:textId="30C7DF26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</w:tc>
      </w:tr>
      <w:tr w:rsidR="002531EA" w:rsidRPr="0095752B" w14:paraId="4B9A6FDB" w14:textId="77777777" w:rsidTr="002531EA">
        <w:tc>
          <w:tcPr>
            <w:tcW w:w="637" w:type="pct"/>
            <w:vAlign w:val="center"/>
          </w:tcPr>
          <w:p w14:paraId="44E722B1" w14:textId="4C42285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Zhiqia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Zhiqiang&lt;/Author&gt;&lt;Year&gt;2023&lt;/Year&gt;&lt;RecNum&gt;622&lt;/RecNum&gt;&lt;DisplayText&gt;&lt;style face="superscript"&gt;[194]&lt;/style&gt;&lt;/DisplayText&gt;&lt;record&gt;&lt;rec-number&gt;622&lt;/rec-number&gt;&lt;foreign-keys&gt;&lt;key app="EN" db-id="f5w5azf2ndxvsjeezw9vzvwzreextstaasa0" timestamp="1692257699"&gt;622&lt;/key&gt;&lt;/foreign-keys&gt;&lt;ref-type name="Journal Article"&gt;17&lt;/ref-type&gt;&lt;contributors&gt;&lt;authors&gt;&lt;author&gt;Zhiqiang, Liao &lt;/author&gt;&lt;author&gt;Jian, Wang&lt;/author&gt;&lt;author&gt;Zhuozheng, Shi&lt;/author&gt;&lt;author&gt;Lintao Lu&lt;/author&gt;&lt;author&gt;Tabata, Hitoshi&lt;/author&gt;&lt;/authors&gt;&lt;/contributors&gt;&lt;auth-address&gt;Univ Tokyo, Grad Sch Engn, Dept Elect Engn &amp;amp; Informat Syst, Tokyo 1138656, Japan&amp;#xD;Shandong Univ, Dept Orthopaed, Qilu Hosp, Jinan 250012, Peoples R China&amp;#xD;Univ Tokyo, Grad Sch Engn, Dept Bioengn, Tokyo 1138656, Japan&amp;#xD;Shandong Univ, Dept Orthopaed, Qilu Hosp, Dezhou Hosp, Dezhou 253000, Peoples R China&lt;/auth-address&gt;&lt;titles&gt;&lt;title&gt;Revolutionary Potential of ChatGPT in Constructing Intelligent Clinical Decision Support Systems&lt;/title&gt;&lt;secondary-title&gt;ANNALS OF BIOMEDICAL ENGINEERING&lt;/secondary-title&gt;&lt;/titles&gt;&lt;periodical&gt;&lt;full-title&gt;ANNALS OF BIOMEDICAL ENGINEERING&lt;/full-title&gt;&lt;/periodical&gt;&lt;pages&gt;125–129&lt;/pages&gt;&lt;volume&gt;52&lt;/volume&gt;&lt;number&gt;2&lt;/number&gt;&lt;keywords&gt;&lt;keyword&gt;ChatGPT&lt;/keyword&gt;&lt;keyword&gt;Clinical decision support systems&lt;/keyword&gt;&lt;keyword&gt;Large language model&lt;/keyword&gt;&lt;keyword&gt;Machine learning&lt;/keyword&gt;&lt;/keywords&gt;&lt;dates&gt;&lt;year&gt;2023&lt;/year&gt;&lt;pub-dates&gt;&lt;date&gt;2023 JUN 18&lt;/date&gt;&lt;/pub-dates&gt;&lt;/dates&gt;&lt;isbn&gt;0090-6964&amp;#xD;1573-9686&lt;/isbn&gt;&lt;accession-num&gt;WOS:001013401100001&lt;/accession-num&gt;&lt;work-type&gt;Letter&amp;#xD;Early Access&lt;/work-type&gt;&lt;urls&gt;&lt;/urls&gt;&lt;custom6&gt;JUN 2023&lt;/custom6&gt;&lt;electronic-resource-num&gt;10.1007/s10439-023-03288-w&lt;/electronic-resource-num&gt;&lt;access-date&gt;2023-07-2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03F1323" w14:textId="14CDCB9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4ECDE999" w14:textId="35E6927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apan</w:t>
            </w:r>
          </w:p>
        </w:tc>
        <w:tc>
          <w:tcPr>
            <w:tcW w:w="439" w:type="pct"/>
            <w:vAlign w:val="center"/>
          </w:tcPr>
          <w:p w14:paraId="4C878226" w14:textId="51894FB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598D768" w14:textId="6AA8CC8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38C5DF6" w14:textId="035F3041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AFD9483" w14:textId="75CAED0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AD01F37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7D373FE0" w14:textId="669C9234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6B16CA27" w14:textId="77777777" w:rsidTr="002531EA">
        <w:tc>
          <w:tcPr>
            <w:tcW w:w="637" w:type="pct"/>
            <w:vAlign w:val="center"/>
          </w:tcPr>
          <w:p w14:paraId="6E27F23F" w14:textId="1820A94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asnai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asnain&lt;/Author&gt;&lt;Year&gt;2023&lt;/Year&gt;&lt;RecNum&gt;844&lt;/RecNum&gt;&lt;DisplayText&gt;&lt;style face="superscript"&gt;[195]&lt;/style&gt;&lt;/DisplayText&gt;&lt;record&gt;&lt;rec-number&gt;844&lt;/rec-number&gt;&lt;foreign-keys&gt;&lt;key app="EN" db-id="f5w5azf2ndxvsjeezw9vzvwzreextstaasa0" timestamp="1692257699"&gt;844&lt;/key&gt;&lt;/foreign-keys&gt;&lt;ref-type name="Journal Article"&gt;17&lt;/ref-type&gt;&lt;contributors&gt;&lt;authors&gt;&lt;author&gt;Hasnain, Muhammad&lt;/author&gt;&lt;author&gt;Hayat, Asad&lt;/author&gt;&lt;author&gt;Hussain, Akbar&lt;/author&gt;&lt;/authors&gt;&lt;/contributors&gt;&lt;auth-address&gt;Lahore Leads Univ, Dept Comp Sci, Lahore, Pakistan&amp;#xD;Lahore Leads Univ, Dept Informat Technol, Lahore, Pakistan&lt;/auth-address&gt;&lt;titles&gt;&lt;title&gt;Revolutionizing Chronic Obstructive Pulmonary Disease Care with the Open AI Application: ChatGPT&lt;/title&gt;&lt;secondary-title&gt;ANNALS OF BIOMEDICAL ENGINEERING&lt;/secondary-title&gt;&lt;/titles&gt;&lt;periodical&gt;&lt;full-title&gt;ANNALS OF BIOMEDICAL ENGINEERING&lt;/full-title&gt;&lt;/periodical&gt;&lt;pages&gt;2100–2102&lt;/pages&gt;&lt;volume&gt;51&lt;/volume&gt;&lt;number&gt;10&lt;/number&gt;&lt;section&gt;Lahore Leads Univ&lt;/section&gt;&lt;keywords&gt;&lt;keyword&gt;COPD tests&lt;/keyword&gt;&lt;keyword&gt;Medication&lt;/keyword&gt;&lt;keyword&gt;Pulmonary rehabilitation&lt;/keyword&gt;&lt;/keywords&gt;&lt;dates&gt;&lt;year&gt;2023&lt;/year&gt;&lt;pub-dates&gt;&lt;date&gt;2023 MAY 15&lt;/date&gt;&lt;/pub-dates&gt;&lt;/dates&gt;&lt;isbn&gt;0090-6964&amp;#xD;1573-9686&lt;/isbn&gt;&lt;accession-num&gt;WOS:000988895000001&lt;/accession-num&gt;&lt;work-type&gt;Article&amp;#xD;Early Access&lt;/work-type&gt;&lt;urls&gt;&lt;/urls&gt;&lt;custom6&gt;MAY 2023&lt;/custom6&gt;&lt;electronic-resource-num&gt;10.1007/s10439-023-03238-6&lt;/electronic-resource-num&gt;&lt;access-date&gt;2023-05-2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17965DE" w14:textId="5C1FCD4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1945C719" w14:textId="45D2C5D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kistan</w:t>
            </w:r>
          </w:p>
        </w:tc>
        <w:tc>
          <w:tcPr>
            <w:tcW w:w="439" w:type="pct"/>
            <w:vAlign w:val="center"/>
          </w:tcPr>
          <w:p w14:paraId="24F3CE92" w14:textId="58BF327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8486B44" w14:textId="22B70E55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D47DA55" w14:textId="1801668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ronic Obstructive Pulmonary Disease</w:t>
            </w:r>
          </w:p>
        </w:tc>
        <w:tc>
          <w:tcPr>
            <w:tcW w:w="1025" w:type="pct"/>
            <w:vAlign w:val="center"/>
          </w:tcPr>
          <w:p w14:paraId="588FC56B" w14:textId="091547E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ng modifications in lifestyle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and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rovide emotional support</w:t>
            </w:r>
          </w:p>
        </w:tc>
        <w:tc>
          <w:tcPr>
            <w:tcW w:w="802" w:type="pct"/>
            <w:vAlign w:val="center"/>
          </w:tcPr>
          <w:p w14:paraId="1E959235" w14:textId="13C23EAE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30A4B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483DB6C9" w14:textId="77777777" w:rsidTr="002531EA">
        <w:tc>
          <w:tcPr>
            <w:tcW w:w="637" w:type="pct"/>
            <w:vAlign w:val="center"/>
          </w:tcPr>
          <w:p w14:paraId="4BF981A9" w14:textId="404B209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Xia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Xiao&lt;/Author&gt;&lt;Year&gt;2023&lt;/Year&gt;&lt;RecNum&gt;600&lt;/RecNum&gt;&lt;DisplayText&gt;&lt;style face="superscript"&gt;[196]&lt;/style&gt;&lt;/DisplayText&gt;&lt;record&gt;&lt;rec-number&gt;600&lt;/rec-number&gt;&lt;foreign-keys&gt;&lt;key app="EN" db-id="f5w5azf2ndxvsjeezw9vzvwzreextstaasa0" timestamp="1692257699"&gt;600&lt;/key&gt;&lt;/foreign-keys&gt;&lt;ref-type name="Journal Article"&gt;17&lt;/ref-type&gt;&lt;contributors&gt;&lt;authors&gt;&lt;author&gt;Xiao, David&lt;/author&gt;&lt;author&gt;Meyers, Patrick&lt;/author&gt;&lt;author&gt;Upperman, Jeffrey S&lt;/author&gt;&lt;author&gt;Robinson, Jamie R&lt;/author&gt;&lt;/authors&gt;&lt;/contributors&gt;&lt;auth-address&gt;Department of Pediatric Surgery, Vanderbilt Children&amp;apos;s Medical Center, Nashville, TN, USA. Electronic address: David.Xiao@vumc.org.&amp;#xD;Department of Pediatric Surgery, Vanderbilt Children&amp;apos;s Medical Center, Nashville, TN, USA.&amp;#xD;Department of Pediatric Surgery, Vanderbilt Children&amp;apos;s Medical Center, Nashville, TN, USA; Department of Biomedical Informatics, Vanderbilt University Medical Center, Nashville, TN, USA.&lt;/auth-address&gt;&lt;titles&gt;&lt;title&gt;Revolutionizing Healthcare with ChatGPT: An Early Exploration of an AI Language Model&amp;apos;s Impact on Medicine at Large and its Role in Pediatric Surgery&lt;/title&gt;&lt;secondary-title&gt;Journal of pediatric surgery&lt;/secondary-title&gt;&lt;/titles&gt;&lt;periodical&gt;&lt;full-title&gt;Journal of pediatric surgery&lt;/full-title&gt;&lt;/periodical&gt;&lt;pages&gt;2410–2415&lt;/pages&gt;&lt;volume&gt;58&lt;/volume&gt;&lt;number&gt;12&lt;/number&gt;&lt;keywords&gt;&lt;keyword&gt;Artificial intelligence&lt;/keyword&gt;&lt;keyword&gt;ChatGPT&lt;/keyword&gt;&lt;keyword&gt;Large language model&lt;/keyword&gt;&lt;/keywords&gt;&lt;dates&gt;&lt;year&gt;2023&lt;/year&gt;&lt;pub-dates&gt;&lt;date&gt;2023 Jul 20 (Epub 2023 Jul 20)&lt;/date&gt;&lt;/pub-dates&gt;&lt;/dates&gt;&lt;isbn&gt;1531-5037&lt;/isbn&gt;&lt;accession-num&gt;MEDLINE:37544801&lt;/accession-num&gt;&lt;work-type&gt;Journal Article&amp;#xD;Review&lt;/work-type&gt;&lt;urls&gt;&lt;/urls&gt;&lt;electronic-resource-num&gt;10.1016/j.jpedsurg.2023.07.008&lt;/electronic-resource-num&gt;&lt;access-date&gt;2023-08-0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55C6778" w14:textId="479B0A2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pediatric surgery</w:t>
            </w:r>
          </w:p>
        </w:tc>
        <w:tc>
          <w:tcPr>
            <w:tcW w:w="341" w:type="pct"/>
            <w:vAlign w:val="center"/>
          </w:tcPr>
          <w:p w14:paraId="64FA1B6B" w14:textId="21E2198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9FAB3E1" w14:textId="3F47641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51D3C10A" w14:textId="04F30C78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43A1719A" w14:textId="7F4D543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ediatric Surgery</w:t>
            </w:r>
          </w:p>
        </w:tc>
        <w:tc>
          <w:tcPr>
            <w:tcW w:w="1025" w:type="pct"/>
            <w:vAlign w:val="center"/>
          </w:tcPr>
          <w:p w14:paraId="238FFA0A" w14:textId="7B32079F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88AF3C9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657803FC" w14:textId="2FE08634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consistency</w:t>
            </w:r>
          </w:p>
        </w:tc>
      </w:tr>
      <w:tr w:rsidR="002531EA" w:rsidRPr="0095752B" w14:paraId="7041D00E" w14:textId="77777777" w:rsidTr="002531EA">
        <w:tc>
          <w:tcPr>
            <w:tcW w:w="637" w:type="pct"/>
            <w:vAlign w:val="center"/>
          </w:tcPr>
          <w:p w14:paraId="3BDC9BF2" w14:textId="4165AC2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li&lt;/Author&gt;&lt;Year&gt;2023&lt;/Year&gt;&lt;RecNum&gt;854&lt;/RecNum&gt;&lt;DisplayText&gt;&lt;style face="superscript"&gt;[197]&lt;/style&gt;&lt;/DisplayText&gt;&lt;record&gt;&lt;rec-number&gt;854&lt;/rec-number&gt;&lt;foreign-keys&gt;&lt;key app="EN" db-id="f5w5azf2ndxvsjeezw9vzvwzreextstaasa0" timestamp="1692257699"&gt;854&lt;/key&gt;&lt;/foreign-keys&gt;&lt;ref-type name="Journal Article"&gt;17&lt;/ref-type&gt;&lt;contributors&gt;&lt;authors&gt;&lt;author&gt;Ali, Hazrat&lt;/author&gt;&lt;author&gt;Qadir, Junaid&lt;/author&gt;&lt;author&gt;Alam, Tanvir&lt;/author&gt;&lt;author&gt;Househ, Mowafa&lt;/author&gt;&lt;author&gt;Shah, Zubair&lt;/author&gt;&lt;/authors&gt;&lt;/contributors&gt;&lt;auth-address&gt;College of Science and Engineering, Hamad Bin Khalifa University, Qatar Foundation, Doha, Qatar.&amp;#xD;Department of Computer Engineering, Qatar University, Doha, Qatar.&lt;/auth-address&gt;&lt;titles&gt;&lt;title&gt;Revolutionizing Healthcare with Foundation AI Models&lt;/title&gt;&lt;secondary-title&gt;Studies in health technology and informatics&lt;/secondary-title&gt;&lt;/titles&gt;&lt;periodical&gt;&lt;full-title&gt;Studies in health technology and informatics&lt;/full-title&gt;&lt;/periodical&gt;&lt;pages&gt;469-470&lt;/pages&gt;&lt;volume&gt;305&lt;/volume&gt;&lt;keywords&gt;&lt;keyword&gt;Artificial Intelligence&lt;/keyword&gt;&lt;keyword&gt;ChatGPT&lt;/keyword&gt;&lt;keyword&gt;Foundation AI models&lt;/keyword&gt;&lt;keyword&gt;Healthcare&lt;/keyword&gt;&lt;keyword&gt;Medical AI&lt;/keyword&gt;&lt;/keywords&gt;&lt;dates&gt;&lt;year&gt;2023&lt;/year&gt;&lt;pub-dates&gt;&lt;date&gt;2023 Jun 29&lt;/date&gt;&lt;/pub-dates&gt;&lt;/dates&gt;&lt;isbn&gt;1879-8365&lt;/isbn&gt;&lt;accession-num&gt;MEDLINE:37387067&lt;/accession-num&gt;&lt;work-type&gt;Journal Article&lt;/work-type&gt;&lt;urls&gt;&lt;/urls&gt;&lt;electronic-resource-num&gt;10.3233/SHTI230533&lt;/electronic-resource-num&gt;&lt;access-date&gt;2023-07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F722007" w14:textId="077135F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tudies in health technology and informatics</w:t>
            </w:r>
          </w:p>
        </w:tc>
        <w:tc>
          <w:tcPr>
            <w:tcW w:w="341" w:type="pct"/>
            <w:vAlign w:val="center"/>
          </w:tcPr>
          <w:p w14:paraId="48436B55" w14:textId="1D2FD2F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Qatar</w:t>
            </w:r>
          </w:p>
        </w:tc>
        <w:tc>
          <w:tcPr>
            <w:tcW w:w="439" w:type="pct"/>
            <w:vAlign w:val="center"/>
          </w:tcPr>
          <w:p w14:paraId="5D797DF5" w14:textId="376BEB7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18E2174B" w14:textId="16ED95DB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4A45251" w14:textId="495B4929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DE189FF" w14:textId="5FEA897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wift data processing</w:t>
            </w:r>
          </w:p>
          <w:p w14:paraId="5077E4AF" w14:textId="60C1FC1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cessibility for an affordable cost</w:t>
            </w:r>
          </w:p>
          <w:p w14:paraId="228D00E4" w14:textId="2BCEB7D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sonal health consultation and virtual health assistance</w:t>
            </w:r>
          </w:p>
          <w:p w14:paraId="1EF6BE80" w14:textId="77ACE1F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diagnose, write medical notes, and transform medical education</w:t>
            </w:r>
          </w:p>
        </w:tc>
        <w:tc>
          <w:tcPr>
            <w:tcW w:w="802" w:type="pct"/>
            <w:vAlign w:val="center"/>
          </w:tcPr>
          <w:p w14:paraId="7AF6FC81" w14:textId="7EBA623E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</w:tr>
      <w:tr w:rsidR="002531EA" w:rsidRPr="0095752B" w14:paraId="0F38B737" w14:textId="77777777" w:rsidTr="002531EA">
        <w:tc>
          <w:tcPr>
            <w:tcW w:w="637" w:type="pct"/>
            <w:vAlign w:val="center"/>
          </w:tcPr>
          <w:p w14:paraId="482AEE59" w14:textId="579164A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enb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Wenbo&lt;/Author&gt;&lt;Year&gt;2023&lt;/Year&gt;&lt;RecNum&gt;459&lt;/RecNum&gt;&lt;DisplayText&gt;&lt;style face="superscript"&gt;[198]&lt;/style&gt;&lt;/DisplayText&gt;&lt;record&gt;&lt;rec-number&gt;459&lt;/rec-number&gt;&lt;foreign-keys&gt;&lt;key app="EN" db-id="f5w5azf2ndxvsjeezw9vzvwzreextstaasa0" timestamp="1692257475"&gt;459&lt;/key&gt;&lt;/foreign-keys&gt;&lt;ref-type name="Journal Article"&gt;17&lt;/ref-type&gt;&lt;contributors&gt;&lt;authors&gt;&lt;author&gt;Wenbo, Li&lt;/author&gt;&lt;author&gt;Mingshu, Fu&lt;/author&gt;&lt;author&gt;Siyu, Liu&lt;/author&gt;&lt;author&gt;Hongyu, Yu&lt;/author&gt;&lt;/authors&gt;&lt;/contributors&gt;&lt;auth-address&gt;Jinzhou Med Univ, Dept Nursing, Jinzhou 121001, Peoples R China&amp;#xD;China Med Univ, Affiliated Hosp 1, Dept Neurosurg, Shenyang, Peoples R China&amp;#xD;China Med Univ, Shengjing Hosp, Dept Neurosurg, Shenyang, Peoples R China&lt;/auth-address&gt;&lt;titles&gt;&lt;title&gt;Revolutionizing Neurosurgery with GPT-4: A Leap Forward or Ethical Conundrum?&lt;/title&gt;&lt;secondary-title&gt;ANNALS OF BIOMEDICAL ENGINEERING&lt;/secondary-title&gt;&lt;/titles&gt;&lt;periodical&gt;&lt;full-title&gt;ANNALS OF BIOMEDICAL ENGINEERING&lt;/full-title&gt;&lt;/periodical&gt;&lt;pages&gt;2105–2112&lt;/pages&gt;&lt;volume&gt;51&lt;/volume&gt;&lt;number&gt;10&lt;/number&gt;&lt;keywords&gt;&lt;keyword&gt;Artificial intelligence&lt;/keyword&gt;&lt;keyword&gt;Chatbot&lt;/keyword&gt;&lt;keyword&gt;GPT-4&lt;/keyword&gt;&lt;keyword&gt;Neurosurgery&lt;/keyword&gt;&lt;/keywords&gt;&lt;dates&gt;&lt;year&gt;2023&lt;/year&gt;&lt;pub-dates&gt;&lt;date&gt;2023 MAY 17&lt;/date&gt;&lt;/pub-dates&gt;&lt;/dates&gt;&lt;isbn&gt;0090-6964&amp;#xD;1573-9686&lt;/isbn&gt;&lt;accession-num&gt;WOS:000991398200001&lt;/accession-num&gt;&lt;work-type&gt;Letter&amp;#xD;Early Access&lt;/work-type&gt;&lt;urls&gt;&lt;/urls&gt;&lt;custom6&gt;MAY 2023&lt;/custom6&gt;&lt;electronic-resource-num&gt;10.1007/s10439-023-03240-y&lt;/electronic-resource-num&gt;&lt;access-date&gt;2023-05-2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FA6AAC6" w14:textId="2144720C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17F255B5" w14:textId="5745E3C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46CECA2F" w14:textId="1EE7372C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62F4738" w14:textId="49ECC86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ECBD029" w14:textId="1BD0A8C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urosurgery</w:t>
            </w:r>
          </w:p>
        </w:tc>
        <w:tc>
          <w:tcPr>
            <w:tcW w:w="1025" w:type="pct"/>
            <w:vAlign w:val="center"/>
          </w:tcPr>
          <w:p w14:paraId="3197D415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Enhancing design automation</w:t>
            </w:r>
          </w:p>
          <w:p w14:paraId="28AFE8B8" w14:textId="187E3DB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ves time and resources</w:t>
            </w:r>
          </w:p>
          <w:p w14:paraId="7F7FB26E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Quality Assurance</w:t>
            </w:r>
          </w:p>
          <w:p w14:paraId="60ED3320" w14:textId="17AD96A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gratio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f Expert Knowledge</w:t>
            </w:r>
          </w:p>
          <w:p w14:paraId="06CF348F" w14:textId="7979B2B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ollaboration and Brainstorming</w:t>
            </w:r>
          </w:p>
          <w:p w14:paraId="562014E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6. Training and Documentation</w:t>
            </w:r>
          </w:p>
          <w:p w14:paraId="27CFFD80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7. Process Optimization</w:t>
            </w:r>
          </w:p>
          <w:p w14:paraId="713CE7D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8. Material Selection</w:t>
            </w:r>
          </w:p>
          <w:p w14:paraId="489658B4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9. Supply Chain Management</w:t>
            </w:r>
          </w:p>
          <w:p w14:paraId="4AD5BD25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0. Continuous Improvement</w:t>
            </w:r>
          </w:p>
          <w:p w14:paraId="04C6006C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1. enhanced patient care and improved surgical outcomes, ultimately contributing to increased patient satisfaction</w:t>
            </w:r>
          </w:p>
          <w:p w14:paraId="3B0AE9C1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2. By providing a virtual environment for practice, planning, and evaluation, these simulations contribute to more informed decision-making, heightened surgical accuracy, and ultimately, enhanced patient outcomes</w:t>
            </w:r>
          </w:p>
          <w:p w14:paraId="2CB665A2" w14:textId="7A58B034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3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perior patient outcomes and elevated overall surgical success rate</w:t>
            </w:r>
          </w:p>
          <w:p w14:paraId="6C65CD7E" w14:textId="4CCA618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4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hanced Patient Communication and collaboration and Knowledge Sharing</w:t>
            </w:r>
          </w:p>
          <w:p w14:paraId="18894C3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5. Training and Education</w:t>
            </w:r>
          </w:p>
          <w:p w14:paraId="4BFDA42A" w14:textId="663DB41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6. Balancing Innovation and Ethics in AI</w:t>
            </w:r>
            <w:r w:rsidRPr="0095752B">
              <w:rPr>
                <w:rFonts w:asciiTheme="majorBidi" w:eastAsia="MS Gothic" w:hAnsiTheme="majorBidi" w:cstheme="majorBidi"/>
                <w:sz w:val="22"/>
                <w:szCs w:val="22"/>
              </w:rPr>
              <w:t>‑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grated Neurosurgery</w:t>
            </w:r>
          </w:p>
        </w:tc>
        <w:tc>
          <w:tcPr>
            <w:tcW w:w="802" w:type="pct"/>
            <w:vAlign w:val="center"/>
          </w:tcPr>
          <w:p w14:paraId="5C8FAEFB" w14:textId="4A8D8FAE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3FF91D01" w14:textId="77777777" w:rsidTr="002531EA">
        <w:tc>
          <w:tcPr>
            <w:tcW w:w="637" w:type="pct"/>
            <w:vAlign w:val="center"/>
          </w:tcPr>
          <w:p w14:paraId="44865321" w14:textId="32D2F00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astonguay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YXN0b25ndWF5PC9BdXRob3I+PFllYXI+MjAyMzwvWWVh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DYXN0b25ndWF5PC9BdXRob3I+PFllYXI+MjAyMzwvWWVh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19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DF1E84C" w14:textId="4F8256C1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e education today</w:t>
            </w:r>
          </w:p>
        </w:tc>
        <w:tc>
          <w:tcPr>
            <w:tcW w:w="341" w:type="pct"/>
            <w:vAlign w:val="center"/>
          </w:tcPr>
          <w:p w14:paraId="146964C8" w14:textId="3B25A04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2A4C16D6" w14:textId="53221818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4414E2D6" w14:textId="52F9A9BD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704F1670" w14:textId="08C81F2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ing</w:t>
            </w:r>
          </w:p>
        </w:tc>
        <w:tc>
          <w:tcPr>
            <w:tcW w:w="1025" w:type="pct"/>
            <w:vAlign w:val="center"/>
          </w:tcPr>
          <w:p w14:paraId="6F6700FF" w14:textId="602766E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ate lesson plans and course materials</w:t>
            </w:r>
          </w:p>
          <w:p w14:paraId="5D9E3198" w14:textId="498577D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ing writing quality</w:t>
            </w:r>
          </w:p>
          <w:p w14:paraId="251CB9B4" w14:textId="08E5007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d data analysis and interpretation</w:t>
            </w:r>
          </w:p>
        </w:tc>
        <w:tc>
          <w:tcPr>
            <w:tcW w:w="802" w:type="pct"/>
            <w:vAlign w:val="center"/>
          </w:tcPr>
          <w:p w14:paraId="4BB4AEB5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  <w:p w14:paraId="7BB28ED0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13C72661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5A0D0156" w14:textId="30553808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05DB7BB1" w14:textId="77777777" w:rsidTr="002531EA">
        <w:tc>
          <w:tcPr>
            <w:tcW w:w="637" w:type="pct"/>
            <w:vAlign w:val="center"/>
          </w:tcPr>
          <w:p w14:paraId="7BD3D18E" w14:textId="1D805B9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ecl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ecler&lt;/Author&gt;&lt;Year&gt;2023&lt;/Year&gt;&lt;RecNum&gt;3421&lt;/RecNum&gt;&lt;DisplayText&gt;&lt;style face="superscript"&gt;[200]&lt;/style&gt;&lt;/DisplayText&gt;&lt;record&gt;&lt;rec-number&gt;3421&lt;/rec-number&gt;&lt;foreign-keys&gt;&lt;key app="EN" db-id="f5w5azf2ndxvsjeezw9vzvwzreextstaasa0" timestamp="1692258279"&gt;3421&lt;/key&gt;&lt;/foreign-keys&gt;&lt;ref-type name="Journal Article"&gt;17&lt;/ref-type&gt;&lt;contributors&gt;&lt;authors&gt;&lt;author&gt;Lecler, Augustin&lt;/author&gt;&lt;author&gt;Duron, Loïc&lt;/author&gt;&lt;author&gt;Soyer, Philippe&lt;/author&gt;&lt;/authors&gt;&lt;/contributors&gt;&lt;auth-address&gt;Department of Neuroradiology, Foundation Adolphe de Rothschild Hospital, 75019 Paris, France; Université Paris Cité, 75006 Paris, France. Electronic address: alecler@for.paris.&amp;#xD;Department of Neuroradiology, Foundation Adolphe de Rothschild Hospital, 75019 Paris, France.&amp;#xD;Université Paris Cité, 75006 Paris, France; Department of Radiology, Hopital Cochin, AP-HP, 75014 Paris, France.&lt;/auth-address&gt;&lt;titles&gt;&lt;title&gt;Revolutionizing radiology with GPT-based models: Current applications, future possibilities and limitations of ChatGPT&lt;/title&gt;&lt;secondary-title&gt;Diagn Interv Imaging&lt;/secondary-title&gt;&lt;/titles&gt;&lt;periodical&gt;&lt;full-title&gt;Diagn Interv Imaging&lt;/full-title&gt;&lt;/periodical&gt;&lt;pages&gt;269-274&lt;/pages&gt;&lt;volume&gt;104&lt;/volume&gt;&lt;number&gt;6&lt;/number&gt;&lt;edition&gt;2023/03/02&lt;/edition&gt;&lt;keywords&gt;&lt;keyword&gt;Humans&lt;/keyword&gt;&lt;keyword&gt;Artificial intelligence&lt;/keyword&gt;&lt;keyword&gt;Radiography&lt;/keyword&gt;&lt;keyword&gt;Radiology&lt;/keyword&gt;&lt;keyword&gt;Radiologists&lt;/keyword&gt;&lt;keyword&gt;Communication&lt;/keyword&gt;&lt;keyword&gt;Artificial intelligence&lt;/keyword&gt;&lt;keyword&gt;ChatGPT&lt;/keyword&gt;&lt;keyword&gt;Generative pre-trained transformer (GPT)&lt;/keyword&gt;&lt;keyword&gt;Radiology&lt;/keyword&gt;&lt;keyword&gt;Interventional Imaging&lt;/keyword&gt;&lt;/keywords&gt;&lt;dates&gt;&lt;year&gt;2023&lt;/year&gt;&lt;pub-dates&gt;&lt;date&gt;Jun&lt;/date&gt;&lt;/pub-dates&gt;&lt;/dates&gt;&lt;isbn&gt;2211-5684&lt;/isbn&gt;&lt;accession-num&gt;36858933&lt;/accession-num&gt;&lt;urls&gt;&lt;/urls&gt;&lt;electronic-resource-num&gt;10.1016/j.diii.2023.02.003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E5A5DEB" w14:textId="7BEE4AA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agn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v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imaging</w:t>
            </w:r>
          </w:p>
        </w:tc>
        <w:tc>
          <w:tcPr>
            <w:tcW w:w="341" w:type="pct"/>
            <w:vAlign w:val="center"/>
          </w:tcPr>
          <w:p w14:paraId="5BD1DC3B" w14:textId="30996E8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ance</w:t>
            </w:r>
          </w:p>
        </w:tc>
        <w:tc>
          <w:tcPr>
            <w:tcW w:w="439" w:type="pct"/>
            <w:vAlign w:val="center"/>
          </w:tcPr>
          <w:p w14:paraId="1CFAB7CD" w14:textId="3928B145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5969EA52" w14:textId="3D627EA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F4F2421" w14:textId="0060765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44163ADF" w14:textId="143C5D9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learning</w:t>
            </w:r>
          </w:p>
          <w:p w14:paraId="23DD5D5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Increase efficiency</w:t>
            </w:r>
          </w:p>
          <w:p w14:paraId="2A29E5C0" w14:textId="733FD9E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demic writing</w:t>
            </w:r>
          </w:p>
        </w:tc>
        <w:tc>
          <w:tcPr>
            <w:tcW w:w="802" w:type="pct"/>
            <w:vAlign w:val="center"/>
          </w:tcPr>
          <w:p w14:paraId="2046FF30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5C060619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45FAF79" w14:textId="14323A6F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3D36D805" w14:textId="77777777" w:rsidTr="002531EA">
        <w:tc>
          <w:tcPr>
            <w:tcW w:w="637" w:type="pct"/>
            <w:vAlign w:val="center"/>
          </w:tcPr>
          <w:p w14:paraId="1372216A" w14:textId="1AD0FD4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ourenc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ourenco&lt;/Author&gt;&lt;Year&gt;2023&lt;/Year&gt;&lt;RecNum&gt;3626&lt;/RecNum&gt;&lt;DisplayText&gt;&lt;style face="superscript"&gt;[201]&lt;/style&gt;&lt;/DisplayText&gt;&lt;record&gt;&lt;rec-number&gt;3626&lt;/rec-number&gt;&lt;foreign-keys&gt;&lt;key app="EN" db-id="f5w5azf2ndxvsjeezw9vzvwzreextstaasa0" timestamp="1692258279"&gt;3626&lt;/key&gt;&lt;/foreign-keys&gt;&lt;ref-type name="Journal Article"&gt;17&lt;/ref-type&gt;&lt;contributors&gt;&lt;authors&gt;&lt;author&gt;Lourenco, Ana P&lt;/author&gt;&lt;author&gt;Slanetz, Priscilla J&lt;/author&gt;&lt;author&gt;Baird, Grayson L&lt;/author&gt;&lt;/authors&gt;&lt;/contributors&gt;&lt;auth-address&gt;From the Department of Diagnostic Imaging, Warren Alpert Medical School of Brown University and Rhode Island Hospital, 593 Eddy St, 3rd Floor, Providence, RI 02903 (A.P.L., G.L.B.); and Department of Radiology, Boston University Medical Center, Boston, Mass (P.J.S.).&lt;/auth-address&gt;&lt;titles&gt;&lt;title&gt;Rise of ChatGPT: It May Be Time to Reassess How We Teach and Test Radiology Residents&lt;/title&gt;&lt;secondary-title&gt;Radiology&lt;/secondary-title&gt;&lt;/titles&gt;&lt;periodical&gt;&lt;full-title&gt;RADIOLOGY&lt;/full-title&gt;&lt;/periodical&gt;&lt;pages&gt;e231053&lt;/pages&gt;&lt;volume&gt;307&lt;/volume&gt;&lt;number&gt;5&lt;/number&gt;&lt;edition&gt;2023/05/16&lt;/edition&gt;&lt;keywords&gt;&lt;keyword&gt;Humans&lt;/keyword&gt;&lt;keyword&gt;Radiology/education&lt;/keyword&gt;&lt;keyword&gt;Radiography&lt;/keyword&gt;&lt;/keywords&gt;&lt;dates&gt;&lt;year&gt;2023&lt;/year&gt;&lt;pub-dates&gt;&lt;date&gt;Jun&lt;/date&gt;&lt;/pub-dates&gt;&lt;/dates&gt;&lt;isbn&gt;0033-8419&lt;/isbn&gt;&lt;accession-num&gt;37191490&lt;/accession-num&gt;&lt;urls&gt;&lt;/urls&gt;&lt;electronic-resource-num&gt;10.1148/radiol.231053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42681E0" w14:textId="6A8AF5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341" w:type="pct"/>
            <w:vAlign w:val="center"/>
          </w:tcPr>
          <w:p w14:paraId="04517028" w14:textId="6FF294C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434852B9" w14:textId="5E47DFD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489A52C8" w14:textId="2322DBCA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636698BF" w14:textId="387C9A2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71FECC46" w14:textId="4E12810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6EF810E" w14:textId="36ED19A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35A58FD8" w14:textId="77777777" w:rsidTr="002531EA">
        <w:tc>
          <w:tcPr>
            <w:tcW w:w="637" w:type="pct"/>
            <w:vAlign w:val="center"/>
          </w:tcPr>
          <w:p w14:paraId="587AC16B" w14:textId="66AD2C9F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enichou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enichou&lt;/Author&gt;&lt;Year&gt;2023&lt;/Year&gt;&lt;RecNum&gt;883&lt;/RecNum&gt;&lt;DisplayText&gt;&lt;style face="superscript"&gt;[202]&lt;/style&gt;&lt;/DisplayText&gt;&lt;record&gt;&lt;rec-number&gt;883&lt;/rec-number&gt;&lt;foreign-keys&gt;&lt;key app="EN" db-id="f5w5azf2ndxvsjeezw9vzvwzreextstaasa0" timestamp="1692257699"&gt;883&lt;/key&gt;&lt;/foreign-keys&gt;&lt;ref-type name="Journal Article"&gt;17&lt;/ref-type&gt;&lt;contributors&gt;&lt;authors&gt;&lt;author&gt;Benichou, L&lt;/author&gt;&lt;/authors&gt;&lt;/contributors&gt;&lt;auth-address&gt;Service de chirurgie maxillo-faciale et stomatologie, Groupe Hospitalier Paris St-Joseph, 185 rue Raymond Losserand 75014 PARIS. Electronic address: drbenilud@gmail.com.&amp;#xD;OpenAI, 3180 18th St, San Francisco, CA 94110, Etats-Unis.&lt;/auth-address&gt;&lt;titles&gt;&lt;title&gt;Role de l&amp;apos;utilisation de l&amp;apos;intelligence artificielle ChatGPT dans la redaction des articles scientifiques medicaux The Role of Using ChatGPT AI in Writing Medical Scientific Articles&lt;/title&gt;&lt;secondary-title&gt;Journal of stomatology, oral and maxillofacial surgery&lt;/secondary-title&gt;&lt;/titles&gt;&lt;periodical&gt;&lt;full-title&gt;Journal of stomatology, oral and maxillofacial surgery&lt;/full-title&gt;&lt;/periodical&gt;&lt;pages&gt;101456&lt;/pages&gt;&lt;volume&gt;124&lt;/volume&gt;&lt;number&gt;7944&lt;/number&gt;&lt;keywords&gt;&lt;keyword&gt;Artificial intelligence&lt;/keyword&gt;&lt;keyword&gt;ChatGPT&lt;/keyword&gt;&lt;keyword&gt;Medical scientific articles&lt;/keyword&gt;&lt;keyword&gt;Medical research&lt;/keyword&gt;&lt;/keywords&gt;&lt;dates&gt;&lt;year&gt;2023&lt;/year&gt;&lt;pub-dates&gt;&lt;date&gt;2023 Mar 24 (Epub 2023 Mar 24)&lt;/date&gt;&lt;/pub-dates&gt;&lt;/dates&gt;&lt;isbn&gt;2468-7855&lt;/isbn&gt;&lt;accession-num&gt;MEDLINE:36966950&lt;/accession-num&gt;&lt;work-type&gt;Journal Article&lt;/work-type&gt;&lt;urls&gt;&lt;/urls&gt;&lt;electronic-resource-num&gt;10.1016/j.jormas.2023.101456&lt;/electronic-resource-num&gt;&lt;access-date&gt;2023-03-2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B394934" w14:textId="000D285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stomatology, oral and maxillofacial surgery</w:t>
            </w:r>
          </w:p>
        </w:tc>
        <w:tc>
          <w:tcPr>
            <w:tcW w:w="341" w:type="pct"/>
            <w:vAlign w:val="center"/>
          </w:tcPr>
          <w:p w14:paraId="1FBA25E9" w14:textId="13D244B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ance</w:t>
            </w:r>
          </w:p>
        </w:tc>
        <w:tc>
          <w:tcPr>
            <w:tcW w:w="439" w:type="pct"/>
            <w:vAlign w:val="center"/>
          </w:tcPr>
          <w:p w14:paraId="434D2334" w14:textId="3D67BFB6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ort communication</w:t>
            </w:r>
          </w:p>
        </w:tc>
        <w:tc>
          <w:tcPr>
            <w:tcW w:w="536" w:type="pct"/>
            <w:vAlign w:val="center"/>
          </w:tcPr>
          <w:p w14:paraId="014C4747" w14:textId="1261AC31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65729E9" w14:textId="40FCE36B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8EFB58D" w14:textId="40AD66F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F14A25C" w14:textId="529D6CBF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 w:hint="eastAsia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rs</w:t>
            </w:r>
          </w:p>
        </w:tc>
      </w:tr>
      <w:tr w:rsidR="002531EA" w:rsidRPr="0095752B" w14:paraId="3F322C94" w14:textId="77777777" w:rsidTr="002531EA">
        <w:tc>
          <w:tcPr>
            <w:tcW w:w="637" w:type="pct"/>
            <w:vAlign w:val="center"/>
          </w:tcPr>
          <w:p w14:paraId="54FFA713" w14:textId="6C27627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iswa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iswas&lt;/Author&gt;&lt;Year&gt;2023&lt;/Year&gt;&lt;RecNum&gt;678&lt;/RecNum&gt;&lt;DisplayText&gt;&lt;style face="superscript"&gt;[203]&lt;/style&gt;&lt;/DisplayText&gt;&lt;record&gt;&lt;rec-number&gt;678&lt;/rec-number&gt;&lt;foreign-keys&gt;&lt;key app="EN" db-id="f5w5azf2ndxvsjeezw9vzvwzreextstaasa0" timestamp="1692257699"&gt;678&lt;/key&gt;&lt;/foreign-keys&gt;&lt;ref-type name="Journal Article"&gt;17&lt;/ref-type&gt;&lt;contributors&gt;&lt;authors&gt;&lt;author&gt;Biswas, Som S&lt;/author&gt;&lt;/authors&gt;&lt;/contributors&gt;&lt;auth-address&gt;Univ Tennessee, Le Bonheur Childrens Hosp, Hlth Sci Ctr, Memphis, TN 37996 USA&lt;/auth-address&gt;&lt;titles&gt;&lt;title&gt;Role of Chat GPT in Public Health&lt;/title&gt;&lt;secondary-title&gt;ANNALS OF BIOMEDICAL ENGINEERING&lt;/secondary-title&gt;&lt;/titles&gt;&lt;periodical&gt;&lt;full-title&gt;ANNALS OF BIOMEDICAL ENGINEERING&lt;/full-title&gt;&lt;/periodical&gt;&lt;pages&gt;868-869&lt;/pages&gt;&lt;volume&gt;51&lt;/volume&gt;&lt;number&gt;5&lt;/number&gt;&lt;keywords&gt;&lt;keyword&gt;AI&lt;/keyword&gt;&lt;keyword&gt;Public health&lt;/keyword&gt;&lt;keyword&gt;ChatGPT&lt;/keyword&gt;&lt;/keywords&gt;&lt;dates&gt;&lt;year&gt;2023&lt;/year&gt;&lt;pub-dates&gt;&lt;date&gt;2023 MAY&lt;/date&gt;&lt;/pub-dates&gt;&lt;/dates&gt;&lt;isbn&gt;0090-6964&amp;#xD;1573-9686&lt;/isbn&gt;&lt;accession-num&gt;WOS:000952468700001&lt;/accession-num&gt;&lt;work-type&gt;Letter&lt;/work-type&gt;&lt;urls&gt;&lt;/urls&gt;&lt;custom6&gt;MAR 2023&lt;/custom6&gt;&lt;electronic-resource-num&gt;10.1007/s10439-023-03172-7&lt;/electronic-resource-num&gt;&lt;access-date&gt;2023-04-0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06BB832" w14:textId="78D0F44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7F862AE8" w14:textId="3FA054A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928F0D4" w14:textId="3E6C107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12ABDA3F" w14:textId="1417574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5E06592" w14:textId="5E7BE1D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ublic Health</w:t>
            </w:r>
          </w:p>
        </w:tc>
        <w:tc>
          <w:tcPr>
            <w:tcW w:w="1025" w:type="pct"/>
            <w:vAlign w:val="center"/>
          </w:tcPr>
          <w:p w14:paraId="6D1F1C93" w14:textId="0FA8802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Providing information on public health issues, such as infectious diseases, chronic diseases, and environmental health hazards</w:t>
            </w:r>
          </w:p>
          <w:p w14:paraId="5D9832DB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Answering questions about health promotion and disease prevention strategies</w:t>
            </w:r>
          </w:p>
          <w:p w14:paraId="32E3D45A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Explaining the role of community health workers and health educators</w:t>
            </w:r>
          </w:p>
          <w:p w14:paraId="69563D89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Discussing the impact of social and environmental factors on community health</w:t>
            </w:r>
          </w:p>
          <w:p w14:paraId="6CA58534" w14:textId="0B0CA80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5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roviding information about community health programs and services</w:t>
            </w:r>
          </w:p>
        </w:tc>
        <w:tc>
          <w:tcPr>
            <w:tcW w:w="802" w:type="pct"/>
            <w:vAlign w:val="center"/>
          </w:tcPr>
          <w:p w14:paraId="63F11AC6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  <w:p w14:paraId="67D31359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te bias</w:t>
            </w:r>
          </w:p>
          <w:p w14:paraId="24F3FCB3" w14:textId="621DCF1D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6617B201" w14:textId="77777777" w:rsidTr="002531EA">
        <w:tc>
          <w:tcPr>
            <w:tcW w:w="637" w:type="pct"/>
            <w:vAlign w:val="center"/>
          </w:tcPr>
          <w:p w14:paraId="596D86C3" w14:textId="2C05CDD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iswas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iswas&lt;/Author&gt;&lt;Year&gt;2023&lt;/Year&gt;&lt;RecNum&gt;3718&lt;/RecNum&gt;&lt;DisplayText&gt;&lt;style face="superscript"&gt;[204]&lt;/style&gt;&lt;/DisplayText&gt;&lt;record&gt;&lt;rec-number&gt;3718&lt;/rec-number&gt;&lt;foreign-keys&gt;&lt;key app="EN" db-id="f5w5azf2ndxvsjeezw9vzvwzreextstaasa0" timestamp="1692258279"&gt;3718&lt;/key&gt;&lt;/foreign-keys&gt;&lt;ref-type name="Journal Article"&gt;17&lt;/ref-type&gt;&lt;contributors&gt;&lt;authors&gt;&lt;author&gt;Biswas, Som S&lt;/author&gt;&lt;/authors&gt;&lt;/contributors&gt;&lt;auth-address&gt;Department of Pediatric Radiology, Le Bonheur Children&amp;apos;s Hospital, The University of Tennessee Health Science Center, Memphis, TN, 38103, USA. sbiswas8@uthsc.edu.&lt;/auth-address&gt;&lt;titles&gt;&lt;title&gt;Role of ChatGPT in radiology with a focus on pediatric radiology: proof by examples&lt;/title&gt;&lt;secondary-title&gt;Pediatr Radiol&lt;/secondary-title&gt;&lt;/titles&gt;&lt;periodical&gt;&lt;full-title&gt;Pediatr Radiol&lt;/full-title&gt;&lt;/periodical&gt;&lt;pages&gt;818-822&lt;/pages&gt;&lt;volume&gt;53&lt;/volume&gt;&lt;number&gt;5&lt;/number&gt;&lt;edition&gt;2023/04/28&lt;/edition&gt;&lt;keywords&gt;&lt;keyword&gt;Child&lt;/keyword&gt;&lt;keyword&gt;Humans&lt;/keyword&gt;&lt;keyword&gt;Radiology&lt;/keyword&gt;&lt;keyword&gt;Radiography&lt;/keyword&gt;&lt;/keywords&gt;&lt;dates&gt;&lt;year&gt;2023&lt;/year&gt;&lt;pub-dates&gt;&lt;date&gt;May&lt;/date&gt;&lt;/pub-dates&gt;&lt;/dates&gt;&lt;isbn&gt;0301-0449&lt;/isbn&gt;&lt;accession-num&gt;37106089&lt;/accession-num&gt;&lt;urls&gt;&lt;/urls&gt;&lt;electronic-resource-num&gt;10.1007/s00247-023-05675-w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8AC66AE" w14:textId="109C1246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ediatr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</w:t>
            </w:r>
            <w:proofErr w:type="spellEnd"/>
          </w:p>
        </w:tc>
        <w:tc>
          <w:tcPr>
            <w:tcW w:w="341" w:type="pct"/>
            <w:vAlign w:val="center"/>
          </w:tcPr>
          <w:p w14:paraId="08EC2C6E" w14:textId="5CC397F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ermany</w:t>
            </w:r>
          </w:p>
        </w:tc>
        <w:tc>
          <w:tcPr>
            <w:tcW w:w="439" w:type="pct"/>
            <w:vAlign w:val="center"/>
          </w:tcPr>
          <w:p w14:paraId="67713E51" w14:textId="1A705EF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mentary</w:t>
            </w:r>
          </w:p>
        </w:tc>
        <w:tc>
          <w:tcPr>
            <w:tcW w:w="536" w:type="pct"/>
            <w:vAlign w:val="center"/>
          </w:tcPr>
          <w:p w14:paraId="7E7098C4" w14:textId="3F5B4F7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0A19442" w14:textId="2D0408A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1025" w:type="pct"/>
            <w:vAlign w:val="center"/>
          </w:tcPr>
          <w:p w14:paraId="1A294F8F" w14:textId="7F97C80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rovide diagnosis and treatment opinions</w:t>
            </w:r>
          </w:p>
          <w:p w14:paraId="11C187F6" w14:textId="3E1F707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information on radiation safety guidelines and regulations</w:t>
            </w:r>
          </w:p>
        </w:tc>
        <w:tc>
          <w:tcPr>
            <w:tcW w:w="802" w:type="pct"/>
            <w:vAlign w:val="center"/>
          </w:tcPr>
          <w:p w14:paraId="55037236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5B4B3DE7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4889B5FE" w14:textId="48B47008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gal responsibility</w:t>
            </w:r>
          </w:p>
        </w:tc>
      </w:tr>
      <w:tr w:rsidR="002531EA" w:rsidRPr="0095752B" w14:paraId="21BD4D80" w14:textId="77777777" w:rsidTr="002531EA">
        <w:tc>
          <w:tcPr>
            <w:tcW w:w="637" w:type="pct"/>
            <w:vAlign w:val="center"/>
          </w:tcPr>
          <w:p w14:paraId="4671D496" w14:textId="431A42E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Datt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Datt&lt;/Author&gt;&lt;Year&gt;2023&lt;/Year&gt;&lt;RecNum&gt;871&lt;/RecNum&gt;&lt;DisplayText&gt;&lt;style face="superscript"&gt;[205]&lt;/style&gt;&lt;/DisplayText&gt;&lt;record&gt;&lt;rec-number&gt;871&lt;/rec-number&gt;&lt;foreign-keys&gt;&lt;key app="EN" db-id="f5w5azf2ndxvsjeezw9vzvwzreextstaasa0" timestamp="1692257699"&gt;871&lt;/key&gt;&lt;/foreign-keys&gt;&lt;ref-type name="Journal Article"&gt;17&lt;/ref-type&gt;&lt;contributors&gt;&lt;authors&gt;&lt;author&gt;Datt, Mohit&lt;/author&gt;&lt;author&gt;Sharma, Himanshu&lt;/author&gt;&lt;author&gt;Aggarwal, Nikita&lt;/author&gt;&lt;author&gt;Sharma, Shivani&lt;/author&gt;&lt;/authors&gt;&lt;/contributors&gt;&lt;auth-address&gt;Dr BR Ambedkar Natl Inst Technol, Dept Ind &amp;amp; Prod Engn, Jalandhar, India&amp;#xD;Dr BR Ambedkar Natl Inst Technol, Dept Civil Engn, Jalandhar, India&amp;#xD;Dr BR Ambedkar Natl Inst Technol, Dept Elect &amp;amp; Commun Engn, Jalandhar, India&lt;/auth-address&gt;&lt;titles&gt;&lt;title&gt;Role of ChatGPT-4 for Medical Researchers&lt;/title&gt;&lt;secondary-title&gt;ANNALS OF BIOMEDICAL ENGINEERING&lt;/secondary-title&gt;&lt;/titles&gt;&lt;periodical&gt;&lt;full-title&gt;ANNALS OF BIOMEDICAL ENGINEERING&lt;/full-title&gt;&lt;/periodical&gt;&lt;keywords&gt;&lt;keyword&gt;ChatGPT-4&lt;/keyword&gt;&lt;keyword&gt;Medical researchers&lt;/keyword&gt;&lt;keyword&gt;NLP&lt;/keyword&gt;&lt;keyword&gt;Open artificial intelligence&lt;/keyword&gt;&lt;/keywords&gt;&lt;dates&gt;&lt;year&gt;2023&lt;/year&gt;&lt;pub-dates&gt;&lt;date&gt;2023 AUG 1&lt;/date&gt;&lt;/pub-dates&gt;&lt;/dates&gt;&lt;isbn&gt;0090-6964&amp;#xD;1573-9686&lt;/isbn&gt;&lt;accession-num&gt;WOS:001041274100001&lt;/accession-num&gt;&lt;work-type&gt;Article&amp;#xD;Early Access&lt;/work-type&gt;&lt;urls&gt;&lt;/urls&gt;&lt;custom6&gt;AUG 2023&lt;/custom6&gt;&lt;electronic-resource-num&gt;10.1007/s10439-023-03336-5&lt;/electronic-resource-num&gt;&lt;access-date&gt;2023-08-1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6A60DD2" w14:textId="13FAF132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0B6D1253" w14:textId="5206F0A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7264B63E" w14:textId="4C23F7A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1CB05C4A" w14:textId="49B62014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34D14EC9" w14:textId="575435E6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CC84EEF" w14:textId="7A80781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proofErr w:type="spellStart"/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medical professionals or researchers in clinical contexts as a virtual assistant</w:t>
            </w:r>
          </w:p>
        </w:tc>
        <w:tc>
          <w:tcPr>
            <w:tcW w:w="802" w:type="pct"/>
            <w:vAlign w:val="center"/>
          </w:tcPr>
          <w:p w14:paraId="3AA6B63D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5068773B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te bias</w:t>
            </w:r>
          </w:p>
          <w:p w14:paraId="26209EE8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0B88FF78" w14:textId="71873CC7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17EB3EBD" w14:textId="77777777" w:rsidTr="002531EA">
        <w:tc>
          <w:tcPr>
            <w:tcW w:w="637" w:type="pct"/>
            <w:vAlign w:val="center"/>
          </w:tcPr>
          <w:p w14:paraId="3CE5688C" w14:textId="1904E43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lfertshof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GZlcnRzaG9mZXI8L0F1dGhvcj48WWVhcj4yMDIzPC9Z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bGZlcnRzaG9mZXI8L0F1dGhvcj48WWVhcj4yMDIzPC9Z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AA4C996" w14:textId="331FF1FA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3ED63BE3" w14:textId="1ADCF48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ermany</w:t>
            </w:r>
          </w:p>
        </w:tc>
        <w:tc>
          <w:tcPr>
            <w:tcW w:w="439" w:type="pct"/>
            <w:vAlign w:val="center"/>
          </w:tcPr>
          <w:p w14:paraId="3BC43660" w14:textId="13A0C4A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7166E294" w14:textId="7DBC4897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30F4293" w14:textId="54A4916B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B79D027" w14:textId="486BA00B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B333E57" w14:textId="63E7AE98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72A49317" w14:textId="77777777" w:rsidTr="002531EA">
        <w:tc>
          <w:tcPr>
            <w:tcW w:w="637" w:type="pct"/>
            <w:vAlign w:val="center"/>
          </w:tcPr>
          <w:p w14:paraId="42320C4D" w14:textId="50CB5D8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upt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dXB0YTwvQXV0aG9yPjxZZWFyPjIwMjM8L1llYXI+PFJl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HdXB0YTwvQXV0aG9yPjxZZWFyPjIwMjM8L1llYXI+PFJl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132C741" w14:textId="79DBCA42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ademic emergency medicine</w:t>
            </w:r>
          </w:p>
        </w:tc>
        <w:tc>
          <w:tcPr>
            <w:tcW w:w="341" w:type="pct"/>
            <w:vAlign w:val="center"/>
          </w:tcPr>
          <w:p w14:paraId="3412BA71" w14:textId="1F45A20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4D8752DF" w14:textId="79E05D56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5B831C56" w14:textId="4CDB4E9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FE2FB96" w14:textId="7FC550B1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rgency</w:t>
            </w:r>
          </w:p>
        </w:tc>
        <w:tc>
          <w:tcPr>
            <w:tcW w:w="1025" w:type="pct"/>
            <w:vAlign w:val="center"/>
          </w:tcPr>
          <w:p w14:paraId="51DA9C5B" w14:textId="4BF9344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Assist in clinical decision-making</w:t>
            </w:r>
          </w:p>
        </w:tc>
        <w:tc>
          <w:tcPr>
            <w:tcW w:w="802" w:type="pct"/>
            <w:vAlign w:val="center"/>
          </w:tcPr>
          <w:p w14:paraId="4AAD3A5B" w14:textId="4A21ECF0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DA4DAC4" w14:textId="77777777" w:rsidTr="002531EA">
        <w:tc>
          <w:tcPr>
            <w:tcW w:w="637" w:type="pct"/>
            <w:vAlign w:val="center"/>
          </w:tcPr>
          <w:p w14:paraId="73CFC9FD" w14:textId="75BCD64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uzzaccarin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uzzaccarini&lt;/Author&gt;&lt;Year&gt;2023&lt;/Year&gt;&lt;RecNum&gt;994&lt;/RecNum&gt;&lt;DisplayText&gt;&lt;style face="superscript"&gt;[208]&lt;/style&gt;&lt;/DisplayText&gt;&lt;record&gt;&lt;rec-number&gt;994&lt;/rec-number&gt;&lt;foreign-keys&gt;&lt;key app="EN" db-id="f5w5azf2ndxvsjeezw9vzvwzreextstaasa0" timestamp="1692257699"&gt;994&lt;/key&gt;&lt;/foreign-keys&gt;&lt;ref-type name="Journal Article"&gt;17&lt;/ref-type&gt;&lt;contributors&gt;&lt;authors&gt;&lt;author&gt;Buzzaccarini, Giovanni&lt;/author&gt;&lt;author&gt;Degliuomini, Rebecca Susanna&lt;/author&gt;&lt;author&gt;Borin, Marco&lt;/author&gt;&lt;/authors&gt;&lt;/contributors&gt;&lt;auth-address&gt;Univ Vita Salute San Raffaele, IRCCS San Raffaele Sci Inst, Dept Obstet &amp;amp; Gynaecol, Via Olgettina 58-60, I-20132 Milan, Italy&amp;#xD;ASST Grande Osped Metropolitano Niguarda, UOC Otorhinolaryngol, Piazza Osped Maggiore 3, I-20162 Milan, Italy&lt;/auth-address&gt;&lt;titles&gt;&lt;title&gt;The Artificial Intelligence application in Aesthetic Medicine: How ChatGPT can Revolutionize the Aesthetic World&lt;/title&gt;&lt;secondary-title&gt;AESTHETIC PLASTIC SURGERY&lt;/secondary-title&gt;&lt;/titles&gt;&lt;periodical&gt;&lt;full-title&gt;AESTHETIC PLASTIC SURGERY&lt;/full-title&gt;&lt;/periodical&gt;&lt;pages&gt;2211–2212&lt;/pages&gt;&lt;volume&gt;47&lt;/volume&gt;&lt;number&gt;5&lt;/number&gt;&lt;section&gt;ASST Grande Osped Metropolitano Niguarda&lt;/section&gt;&lt;dates&gt;&lt;year&gt;2023&lt;/year&gt;&lt;pub-dates&gt;&lt;date&gt;2023 MAY 31&lt;/date&gt;&lt;/pub-dates&gt;&lt;/dates&gt;&lt;isbn&gt;0364-216X&amp;#xD;1432-5241&lt;/isbn&gt;&lt;accession-num&gt;WOS:001000155100003&lt;/accession-num&gt;&lt;work-type&gt;Letter&amp;#xD;Early Access&lt;/work-type&gt;&lt;urls&gt;&lt;/urls&gt;&lt;custom6&gt;MAY 2023&lt;/custom6&gt;&lt;electronic-resource-num&gt;10.1007/s00266-023-03416-w&lt;/electronic-resource-num&gt;&lt;access-date&gt;2023-06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81BE567" w14:textId="7C864BC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plastic surgery</w:t>
            </w:r>
          </w:p>
        </w:tc>
        <w:tc>
          <w:tcPr>
            <w:tcW w:w="341" w:type="pct"/>
            <w:vAlign w:val="center"/>
          </w:tcPr>
          <w:p w14:paraId="013C4F41" w14:textId="03C773A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taly</w:t>
            </w:r>
          </w:p>
        </w:tc>
        <w:tc>
          <w:tcPr>
            <w:tcW w:w="439" w:type="pct"/>
            <w:vAlign w:val="center"/>
          </w:tcPr>
          <w:p w14:paraId="01B911E3" w14:textId="00B3A980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33EFD775" w14:textId="11E3E82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3296601" w14:textId="6F4E02D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Medicine</w:t>
            </w:r>
          </w:p>
        </w:tc>
        <w:tc>
          <w:tcPr>
            <w:tcW w:w="1025" w:type="pct"/>
            <w:vAlign w:val="center"/>
          </w:tcPr>
          <w:p w14:paraId="0E779890" w14:textId="2713C3E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sonalize treatment plans</w:t>
            </w:r>
          </w:p>
          <w:p w14:paraId="1D24978B" w14:textId="572B936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ing patient satisfaction and the overall success of aesthetic procedures</w:t>
            </w:r>
          </w:p>
          <w:p w14:paraId="1FD67110" w14:textId="3DC2930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reduce the workload of healthcare providers, allowing them to focus on more complex cases and improve the overall quality of care</w:t>
            </w:r>
          </w:p>
          <w:p w14:paraId="363AEBEC" w14:textId="6C8F981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By staying up to date with the latest research and best practices in aesthetic medicine</w:t>
            </w:r>
          </w:p>
        </w:tc>
        <w:tc>
          <w:tcPr>
            <w:tcW w:w="802" w:type="pct"/>
            <w:vAlign w:val="center"/>
          </w:tcPr>
          <w:p w14:paraId="4E710522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2AA12B9D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0D799DBC" w14:textId="631DDD87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1B48B1E7" w14:textId="77777777" w:rsidTr="002531EA">
        <w:tc>
          <w:tcPr>
            <w:tcW w:w="637" w:type="pct"/>
            <w:vAlign w:val="center"/>
          </w:tcPr>
          <w:p w14:paraId="55075D9D" w14:textId="06C9BAE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insse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inssen&lt;/Author&gt;&lt;Year&gt;2023&lt;/Year&gt;&lt;RecNum&gt;656&lt;/RecNum&gt;&lt;DisplayText&gt;&lt;style face="superscript"&gt;[209]&lt;/style&gt;&lt;/DisplayText&gt;&lt;record&gt;&lt;rec-number&gt;656&lt;/rec-number&gt;&lt;foreign-keys&gt;&lt;key app="EN" db-id="f5w5azf2ndxvsjeezw9vzvwzreextstaasa0" timestamp="1692257699"&gt;656&lt;/key&gt;&lt;/foreign-keys&gt;&lt;ref-type name="Journal Article"&gt;17&lt;/ref-type&gt;&lt;contributors&gt;&lt;authors&gt;&lt;author&gt;Minssen, Timo&lt;/author&gt;&lt;author&gt;Vayena, Effy&lt;/author&gt;&lt;author&gt;Cohen, I. Glenn&lt;/author&gt;&lt;/authors&gt;&lt;/contributors&gt;&lt;auth-address&gt;Univ Copenhagen, Ctr Adv Studies Biomed Innovat Law, Copenhagen, Denmark&amp;#xD;Univ Cambridge, Ctr Law Med &amp;amp; Life Sci, Cambridge, England&amp;#xD;Swiss Fed Inst Technol, Inst Translat Med, Swiss Fed Inst Technol Zurich, Zurich, Switzerland&amp;#xD;Harvard Univ, Petrie Flom Ctr Hlth Law Policy Biotechnol &amp;amp; Bioet, Harvard Law Sch, Cambridge, MA USA&amp;#xD;Harvard Univ, 1525 Massachusetts Ave, Cambridge, MA 02138 USA&lt;/auth-address&gt;&lt;titles&gt;&lt;title&gt;The Challenges for Regulating Medical Use of ChatGPT and Other Large Language Models&lt;/title&gt;&lt;secondary-title&gt;JAMA-JOURNAL OF THE AMERICAN MEDICAL ASSOCIATION&lt;/secondary-title&gt;&lt;/titles&gt;&lt;periodical&gt;&lt;full-title&gt;JAMA-JOURNAL OF THE AMERICAN MEDICAL ASSOCIATION&lt;/full-title&gt;&lt;/periodical&gt;&lt;pages&gt;315–316&lt;/pages&gt;&lt;volume&gt;330&lt;/volume&gt;&lt;number&gt;4&lt;/number&gt;&lt;dates&gt;&lt;year&gt;2023&lt;/year&gt;&lt;pub-dates&gt;&lt;date&gt;2023 JUL 6&lt;/date&gt;&lt;/pub-dates&gt;&lt;/dates&gt;&lt;isbn&gt;0098-7484&amp;#xD;1538-3598&lt;/isbn&gt;&lt;accession-num&gt;WOS:001025154600002&lt;/accession-num&gt;&lt;work-type&gt;Editorial Material&amp;#xD;Early Access&lt;/work-type&gt;&lt;urls&gt;&lt;/urls&gt;&lt;custom6&gt;JUL 2023&lt;/custom6&gt;&lt;electronic-resource-num&gt;10.1001/jama.2023.9651&lt;/electronic-resource-num&gt;&lt;access-date&gt;2023-07-2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0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AB3E18D" w14:textId="282D96B2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ama-journal of the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medical association</w:t>
            </w:r>
          </w:p>
        </w:tc>
        <w:tc>
          <w:tcPr>
            <w:tcW w:w="341" w:type="pct"/>
            <w:vAlign w:val="center"/>
          </w:tcPr>
          <w:p w14:paraId="51E0B058" w14:textId="770E575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33D9FCCE" w14:textId="78639D9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4CC446B3" w14:textId="128B865C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20D90F08" w14:textId="0DAE42BA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2225CC1" w14:textId="7142A21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B4D3074" w14:textId="47159908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</w:tc>
      </w:tr>
      <w:tr w:rsidR="002531EA" w:rsidRPr="0095752B" w14:paraId="2B918D46" w14:textId="77777777" w:rsidTr="002531EA">
        <w:tc>
          <w:tcPr>
            <w:tcW w:w="637" w:type="pct"/>
            <w:vAlign w:val="center"/>
          </w:tcPr>
          <w:p w14:paraId="733BA65D" w14:textId="58556DE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he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hen&lt;/Author&gt;&lt;Year&gt;2023&lt;/Year&gt;&lt;RecNum&gt;437&lt;/RecNum&gt;&lt;DisplayText&gt;&lt;style face="superscript"&gt;[210]&lt;/style&gt;&lt;/DisplayText&gt;&lt;record&gt;&lt;rec-number&gt;437&lt;/rec-number&gt;&lt;foreign-keys&gt;&lt;key app="EN" db-id="f5w5azf2ndxvsjeezw9vzvwzreextstaasa0" timestamp="1692257475"&gt;437&lt;/key&gt;&lt;/foreign-keys&gt;&lt;ref-type name="Journal Article"&gt;17&lt;/ref-type&gt;&lt;contributors&gt;&lt;authors&gt;&lt;author&gt;Chen, Ryan&lt;/author&gt;&lt;author&gt;Yuying, Zhang&lt;/author&gt;&lt;author&gt;Choi, Stephanie&lt;/author&gt;&lt;author&gt;Nguyen, Dan&lt;/author&gt;&lt;author&gt;Levin, Nikki A&lt;/author&gt;&lt;/authors&gt;&lt;/contributors&gt;&lt;auth-address&gt;University of Massachusetts Chan Medical School, Worcester, Massachusetts.&amp;#xD;Department of Dermatology, University of Massachusetts Chan Medical School, Worcester, Massachusetts. Electronic address: nikki.levin@umassmemorial.org.&lt;/auth-address&gt;&lt;titles&gt;&lt;title&gt;The chatbots are coming: Risks and benefits of consumer-facing artificial intelligence in clinical dermatology&lt;/title&gt;&lt;secondary-title&gt;Journal of the American Academy of Dermatology&lt;/secondary-title&gt;&lt;/titles&gt;&lt;periodical&gt;&lt;full-title&gt;Journal of the American Academy of Dermatology&lt;/full-title&gt;&lt;/periodical&gt;&lt;pages&gt;872–874&lt;/pages&gt;&lt;volume&gt;89&lt;/volume&gt;&lt;number&gt;4&lt;/number&gt;&lt;keywords&gt;&lt;keyword&gt;Artificial intelligence&lt;/keyword&gt;&lt;keyword&gt;chatbot&lt;/keyword&gt;&lt;keyword&gt;clinical dermatology&lt;/keyword&gt;&lt;keyword&gt;digital health&lt;/keyword&gt;&lt;keyword&gt;patient education&lt;/keyword&gt;&lt;keyword&gt;technology&lt;/keyword&gt;&lt;/keywords&gt;&lt;dates&gt;&lt;year&gt;2023&lt;/year&gt;&lt;pub-dates&gt;&lt;date&gt;2023 Jun 15 (Epub 2023 Jun 15)&lt;/date&gt;&lt;/pub-dates&gt;&lt;/dates&gt;&lt;isbn&gt;1097-6787&lt;/isbn&gt;&lt;accession-num&gt;MEDLINE:37328001&lt;/accession-num&gt;&lt;work-type&gt;Journal Article&lt;/work-type&gt;&lt;urls&gt;&lt;/urls&gt;&lt;electronic-resource-num&gt;10.1016/j.jaad.2023.05.088&lt;/electronic-resource-num&gt;&lt;access-date&gt;2023-06-2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D626F86" w14:textId="25D5452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American Academy of Dermatology</w:t>
            </w:r>
          </w:p>
        </w:tc>
        <w:tc>
          <w:tcPr>
            <w:tcW w:w="341" w:type="pct"/>
            <w:vAlign w:val="center"/>
          </w:tcPr>
          <w:p w14:paraId="345D29C4" w14:textId="01C9E72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51825FB" w14:textId="0765EF85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3A760FF6" w14:textId="1D7C883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E4F1AEB" w14:textId="27DE305A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logy</w:t>
            </w:r>
          </w:p>
        </w:tc>
        <w:tc>
          <w:tcPr>
            <w:tcW w:w="1025" w:type="pct"/>
            <w:vAlign w:val="center"/>
          </w:tcPr>
          <w:p w14:paraId="1BC89F50" w14:textId="245192B1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A946FCA" w14:textId="59ACE99E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113E2C54" w14:textId="77777777" w:rsidTr="002531EA">
        <w:tc>
          <w:tcPr>
            <w:tcW w:w="637" w:type="pct"/>
            <w:vAlign w:val="center"/>
          </w:tcPr>
          <w:p w14:paraId="4E801F9C" w14:textId="32FF9DD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esk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esko&lt;/Author&gt;&lt;Year&gt;2023&lt;/Year&gt;&lt;RecNum&gt;598&lt;/RecNum&gt;&lt;DisplayText&gt;&lt;style face="superscript"&gt;[211]&lt;/style&gt;&lt;/DisplayText&gt;&lt;record&gt;&lt;rec-number&gt;598&lt;/rec-number&gt;&lt;foreign-keys&gt;&lt;key app="EN" db-id="f5w5azf2ndxvsjeezw9vzvwzreextstaasa0" timestamp="1692257699"&gt;598&lt;/key&gt;&lt;/foreign-keys&gt;&lt;ref-type name="Journal Article"&gt;17&lt;/ref-type&gt;&lt;contributors&gt;&lt;authors&gt;&lt;author&gt;Mesko, Bertalan&lt;/author&gt;&lt;/authors&gt;&lt;/contributors&gt;&lt;auth-address&gt;Med Futurist Inst, Povl Bang Jensen 2-B1 4-1, H-1118 Budapest, Hungary&amp;#xD;Semmelweis Univ, Dept Behav Sci, Budapest, Hungary&lt;/auth-address&gt;&lt;titles&gt;&lt;title&gt;The ChatGPT (Generative Artificial Intelligence) Revolution Has Made Artificial Intelligence Approachable for Medical Professionals&lt;/title&gt;&lt;secondary-title&gt;JOURNAL OF MEDICAL INTERNET RESEARCH&lt;/secondary-title&gt;&lt;/titles&gt;&lt;periodical&gt;&lt;full-title&gt;JOURNAL OF MEDICAL INTERNET RESEARCH&lt;/full-title&gt;&lt;/periodical&gt;&lt;pages&gt;e48392&lt;/pages&gt;&lt;volume&gt;25&lt;/volume&gt;&lt;section&gt;Med Futurist Inst&lt;/section&gt;&lt;keywords&gt;&lt;keyword&gt;Artificial intelligence&lt;/keyword&gt;&lt;keyword&gt;digital health&lt;/keyword&gt;&lt;keyword&gt;future&lt;/keyword&gt;&lt;keyword&gt;technology&lt;/keyword&gt;&lt;keyword&gt;ChatGPT&lt;/keyword&gt;&lt;keyword&gt;medical practice&lt;/keyword&gt;&lt;keyword&gt;large language model&lt;/keyword&gt;&lt;keyword&gt;language model&lt;/keyword&gt;&lt;keyword&gt;generative&lt;/keyword&gt;&lt;keyword&gt;conversational agent&lt;/keyword&gt;&lt;keyword&gt;conversation agents&lt;/keyword&gt;&lt;keyword&gt;chatbot&lt;/keyword&gt;&lt;keyword&gt;generated text&lt;/keyword&gt;&lt;keyword&gt;computer generated&lt;/keyword&gt;&lt;keyword&gt;medical education&lt;/keyword&gt;&lt;keyword&gt;continuing education&lt;/keyword&gt;&lt;keyword&gt;professional development&lt;/keyword&gt;&lt;keyword&gt;curriculum&lt;/keyword&gt;&lt;keyword&gt;curricula&lt;/keyword&gt;&lt;/keywords&gt;&lt;dates&gt;&lt;year&gt;2023&lt;/year&gt;&lt;pub-dates&gt;&lt;date&gt;2023 JUN 22&lt;/date&gt;&lt;/pub-dates&gt;&lt;/dates&gt;&lt;isbn&gt;1438-8871&lt;/isbn&gt;&lt;accession-num&gt;WOS:001021010800006&lt;/accession-num&gt;&lt;work-type&gt;Article&lt;/work-type&gt;&lt;urls&gt;&lt;/urls&gt;&lt;custom7&gt;e48392&lt;/custom7&gt;&lt;electronic-resource-num&gt;10.2196/48392&lt;/electronic-resource-num&gt;&lt;access-date&gt;2023-08-0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8D917E9" w14:textId="71BDD37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medical internet research</w:t>
            </w:r>
          </w:p>
        </w:tc>
        <w:tc>
          <w:tcPr>
            <w:tcW w:w="341" w:type="pct"/>
            <w:vAlign w:val="center"/>
          </w:tcPr>
          <w:p w14:paraId="4B773271" w14:textId="78685A5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ungary</w:t>
            </w:r>
          </w:p>
        </w:tc>
        <w:tc>
          <w:tcPr>
            <w:tcW w:w="439" w:type="pct"/>
            <w:vAlign w:val="center"/>
          </w:tcPr>
          <w:p w14:paraId="36D6E900" w14:textId="062568D7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6DB57792" w14:textId="687562A5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65B8FC52" w14:textId="7A5645AE" w:rsidR="002531EA" w:rsidRPr="0095752B" w:rsidRDefault="009662A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4B4BF5E" w14:textId="5ABC1A12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251E2A01" w14:textId="7D411A19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5993F71C" w14:textId="77777777" w:rsidTr="002531EA">
        <w:tc>
          <w:tcPr>
            <w:tcW w:w="637" w:type="pct"/>
            <w:vAlign w:val="center"/>
          </w:tcPr>
          <w:p w14:paraId="34E79F2A" w14:textId="54D2F16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radshaw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radshaw&lt;/Author&gt;&lt;Year&gt;2023&lt;/Year&gt;&lt;RecNum&gt;1085&lt;/RecNum&gt;&lt;DisplayText&gt;&lt;style face="superscript"&gt;[212]&lt;/style&gt;&lt;/DisplayText&gt;&lt;record&gt;&lt;rec-number&gt;1085&lt;/rec-number&gt;&lt;foreign-keys&gt;&lt;key app="EN" db-id="f5w5azf2ndxvsjeezw9vzvwzreextstaasa0" timestamp="1692257699"&gt;1085&lt;/key&gt;&lt;/foreign-keys&gt;&lt;ref-type name="Journal Article"&gt;17&lt;/ref-type&gt;&lt;contributors&gt;&lt;authors&gt;&lt;author&gt;Bradshaw, Jace C&lt;/author&gt;&lt;/authors&gt;&lt;/contributors&gt;&lt;auth-address&gt;Johns Hopkins Univ, Sch Med, Dept Emergency Med &amp;amp; Anesthesiol, Baltimore, MD 21218 USA&amp;#xD;Johns Hopkins Univ, Sch Med, Dept Crit Care Med, Baltimore, MD 21218 USA&lt;/auth-address&gt;&lt;titles&gt;&lt;title&gt;The ChatGPT Era: Artificial Intelligence in Emergency Medicine&lt;/title&gt;&lt;secondary-title&gt;ANNALS OF EMERGENCY MEDICINE&lt;/secondary-title&gt;&lt;/titles&gt;&lt;periodical&gt;&lt;full-title&gt;ANNALS OF EMERGENCY MEDICINE&lt;/full-title&gt;&lt;/periodical&gt;&lt;pages&gt;764-765&lt;/pages&gt;&lt;volume&gt;81&lt;/volume&gt;&lt;number&gt;6&lt;/number&gt;&lt;dates&gt;&lt;year&gt;2023&lt;/year&gt;&lt;pub-dates&gt;&lt;date&gt;2023 JUN&lt;/date&gt;&lt;/pub-dates&gt;&lt;/dates&gt;&lt;isbn&gt;0196-0644&amp;#xD;1097-6760&lt;/isbn&gt;&lt;accession-num&gt;WOS:001002015500001&lt;/accession-num&gt;&lt;work-type&gt;Letter&lt;/work-type&gt;&lt;urls&gt;&lt;/urls&gt;&lt;custom6&gt;MAY 2023&lt;/custom6&gt;&lt;electronic-resource-num&gt;10.1016/j.annemergmed.2023.01.022&lt;/electronic-resource-num&gt;&lt;access-date&gt;2023-06-2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DEDAB69" w14:textId="0F6682EF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emergency medicine</w:t>
            </w:r>
          </w:p>
        </w:tc>
        <w:tc>
          <w:tcPr>
            <w:tcW w:w="341" w:type="pct"/>
            <w:vAlign w:val="center"/>
          </w:tcPr>
          <w:p w14:paraId="71D59F67" w14:textId="67B8B63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B511E77" w14:textId="2FB95E94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620A925F" w14:textId="1C005F1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A9E29DE" w14:textId="554DA71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mergency Medicine</w:t>
            </w:r>
          </w:p>
        </w:tc>
        <w:tc>
          <w:tcPr>
            <w:tcW w:w="1025" w:type="pct"/>
            <w:vAlign w:val="center"/>
          </w:tcPr>
          <w:p w14:paraId="6EA058DE" w14:textId="5BCA595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the efficiency and accuracy of patient care</w:t>
            </w:r>
          </w:p>
          <w:p w14:paraId="187E3FDA" w14:textId="7CD20DE2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Quickly extract and analyze patient information</w:t>
            </w:r>
          </w:p>
          <w:p w14:paraId="3E6443C5" w14:textId="216B888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Q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ickly and accurately generate personalized discharge summaries for their patients</w:t>
            </w:r>
          </w:p>
          <w:p w14:paraId="30B8FDF2" w14:textId="3562167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e the burden of data entry and increase the accuracy of patient information</w:t>
            </w:r>
          </w:p>
        </w:tc>
        <w:tc>
          <w:tcPr>
            <w:tcW w:w="802" w:type="pct"/>
            <w:vAlign w:val="center"/>
          </w:tcPr>
          <w:p w14:paraId="43F2EDA7" w14:textId="4593310F" w:rsidR="002531EA" w:rsidRPr="0095752B" w:rsidRDefault="009662A0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9A74D48" w14:textId="77777777" w:rsidTr="002531EA">
        <w:tc>
          <w:tcPr>
            <w:tcW w:w="637" w:type="pct"/>
            <w:vAlign w:val="center"/>
          </w:tcPr>
          <w:p w14:paraId="72B684C7" w14:textId="496B359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Zhimi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Zhimin&lt;/Author&gt;&lt;Year&gt;2023&lt;/Year&gt;&lt;RecNum&gt;1047&lt;/RecNum&gt;&lt;DisplayText&gt;&lt;style face="superscript"&gt;[213]&lt;/style&gt;&lt;/DisplayText&gt;&lt;record&gt;&lt;rec-number&gt;1047&lt;/rec-number&gt;&lt;foreign-keys&gt;&lt;key app="EN" db-id="f5w5azf2ndxvsjeezw9vzvwzreextstaasa0" timestamp="1692257699"&gt;1047&lt;/key&gt;&lt;/foreign-keys&gt;&lt;ref-type name="Journal Article"&gt;17&lt;/ref-type&gt;&lt;contributors&gt;&lt;authors&gt;&lt;author&gt;Zhimin, Tan&lt;/author&gt;&lt;author&gt;Qiyu, He&lt;/author&gt;&lt;author&gt;Shijian, Feng&lt;/author&gt;&lt;/authors&gt;&lt;/contributors&gt;&lt;auth-address&gt;Department of Anaesthesiology, West China Hospital of Sichuan University, Sichuan Province, Chengdu, 610041, China.&amp;#xD;Department of Urology, West China Hospital of Sichuan University, Sichuan Province, Chengdu, 610041, China.&lt;/auth-address&gt;&lt;titles&gt;&lt;title&gt;The collision of ChatGPT and traditional medicine: perspective from bibliometric analysis&lt;/title&gt;&lt;secondary-title&gt;International journal of surgery (London, England)&lt;/secondary-title&gt;&lt;/titles&gt;&lt;periodical&gt;&lt;full-title&gt;International journal of surgery (London, England)&lt;/full-title&gt;&lt;/periodical&gt;&lt;pages&gt;3713–3714&lt;/pages&gt;&lt;volume&gt;109&lt;/volume&gt;&lt;number&gt;11&lt;/number&gt;&lt;dates&gt;&lt;year&gt;2023&lt;/year&gt;&lt;pub-dates&gt;&lt;date&gt;2023 Aug 10 (Epub 2023 Aug 10)&lt;/date&gt;&lt;/pub-dates&gt;&lt;/dates&gt;&lt;isbn&gt;1743-9159&lt;/isbn&gt;&lt;accession-num&gt;MEDLINE:37566908&lt;/accession-num&gt;&lt;work-type&gt;Journal Article&lt;/work-type&gt;&lt;urls&gt;&lt;/urls&gt;&lt;electronic-resource-num&gt;10.1097/JS9.0000000000000662&lt;/electronic-resource-num&gt;&lt;access-date&gt;2023-08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59AA4A8" w14:textId="1607C3A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ternational journal of surgery (London, England)</w:t>
            </w:r>
          </w:p>
        </w:tc>
        <w:tc>
          <w:tcPr>
            <w:tcW w:w="341" w:type="pct"/>
            <w:vAlign w:val="center"/>
          </w:tcPr>
          <w:p w14:paraId="18AB6407" w14:textId="42E9881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02290D5B" w14:textId="1A159BD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BF200FF" w14:textId="34F3FE67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E1D2589" w14:textId="2CE4801D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24861B9" w14:textId="0F29FA3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ding early intervention and adverse event prevention</w:t>
            </w:r>
          </w:p>
          <w:p w14:paraId="7DD9A3D6" w14:textId="746F861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ables efficient real-time clinical decision support and documentation</w:t>
            </w:r>
          </w:p>
          <w:p w14:paraId="216F3A56" w14:textId="799751F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 medical students as a self-learning tool</w:t>
            </w:r>
          </w:p>
          <w:p w14:paraId="431DB6CE" w14:textId="7072CF8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owering patients to understand their conditions</w:t>
            </w:r>
          </w:p>
          <w:p w14:paraId="0F35BCBC" w14:textId="6488C58C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5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hances the efficiency of medical research</w:t>
            </w:r>
          </w:p>
        </w:tc>
        <w:tc>
          <w:tcPr>
            <w:tcW w:w="802" w:type="pct"/>
            <w:vAlign w:val="center"/>
          </w:tcPr>
          <w:p w14:paraId="32428CD5" w14:textId="0CA095D6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nsparency</w:t>
            </w:r>
          </w:p>
          <w:p w14:paraId="1B96221C" w14:textId="2852D420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46B83F0A" w14:textId="77777777" w:rsidTr="002531EA">
        <w:tc>
          <w:tcPr>
            <w:tcW w:w="637" w:type="pct"/>
            <w:vAlign w:val="center"/>
          </w:tcPr>
          <w:p w14:paraId="217C293C" w14:textId="335A9DF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Ferreir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Ferreira&lt;/Author&gt;&lt;Year&gt;2023&lt;/Year&gt;&lt;RecNum&gt;4475&lt;/RecNum&gt;&lt;DisplayText&gt;&lt;style face="superscript"&gt;[214]&lt;/style&gt;&lt;/DisplayText&gt;&lt;record&gt;&lt;rec-number&gt;4475&lt;/rec-number&gt;&lt;foreign-keys&gt;&lt;key app="EN" db-id="f5w5azf2ndxvsjeezw9vzvwzreextstaasa0" timestamp="1692258364"&gt;4475&lt;/key&gt;&lt;/foreign-keys&gt;&lt;ref-type name="Journal Article"&gt;17&lt;/ref-type&gt;&lt;contributors&gt;&lt;authors&gt;&lt;author&gt;Ferreira, Alana Luna&lt;/author&gt;&lt;author&gt;Lipoff, Jules B&lt;/author&gt;&lt;/authors&gt;&lt;/contributors&gt;&lt;titles&gt;&lt;title&gt;The complex ethics of applying ChatGPT and language model artificial intelligence in dermatology&lt;/title&gt;&lt;secondary-title&gt;Journal of the American Academy of Dermatology&lt;/secondary-title&gt;&lt;/titles&gt;&lt;periodical&gt;&lt;full-title&gt;Journal of the American Academy of Dermatology&lt;/full-title&gt;&lt;/periodical&gt;&lt;pages&gt;e157–e158&lt;/pages&gt;&lt;volume&gt;89&lt;/volume&gt;&lt;number&gt;4&lt;/number&gt;&lt;keywords&gt;&lt;keyword&gt;Artificial intelligence&lt;/keyword&gt;&lt;keyword&gt;beneficence&lt;/keyword&gt;&lt;keyword&gt;clinical practice&lt;/keyword&gt;&lt;keyword&gt;dermatology&lt;/keyword&gt;&lt;keyword&gt;ethics&lt;/keyword&gt;&lt;keyword&gt;human&lt;/keyword&gt;&lt;keyword&gt;human experiment&lt;/keyword&gt;&lt;keyword&gt;justice&lt;/keyword&gt;&lt;keyword&gt;language&lt;/keyword&gt;&lt;keyword&gt;letter&lt;/keyword&gt;&lt;keyword&gt;nonmaleficence&lt;/keyword&gt;&lt;/keywords&gt;&lt;dates&gt;&lt;year&gt;2023&lt;/year&gt;&lt;/dates&gt;&lt;isbn&gt;1097-6787&lt;/isbn&gt;&lt;work-type&gt;Article in Press&lt;/work-type&gt;&lt;urls&gt;&lt;related-urls&gt;&lt;url&gt;http://www.embase.j.yyttgd.top/search/results?subaction=viewrecord&amp;amp;id=L641477137&amp;amp;from=export&lt;/url&gt;&lt;url&gt;http://dx.doi.org/10.1016/j.jaad.2023.05.054&lt;/url&gt;&lt;/related-urls&gt;&lt;/urls&gt;&lt;custom5&gt;37263382&lt;/custom5&gt;&lt;electronic-resource-num&gt;10.1016/j.jaad.2023.05.054&lt;/electronic-resource-num&gt;&lt;remote-database-name&gt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63E2EBF" w14:textId="4FD55C5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American Academy of Dermatology</w:t>
            </w:r>
          </w:p>
        </w:tc>
        <w:tc>
          <w:tcPr>
            <w:tcW w:w="341" w:type="pct"/>
            <w:vAlign w:val="center"/>
          </w:tcPr>
          <w:p w14:paraId="3A942C61" w14:textId="4744802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1775AA8" w14:textId="195161A8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ADDBB91" w14:textId="37F4F45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7719007" w14:textId="79E01CEA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D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rmatology</w:t>
            </w:r>
          </w:p>
        </w:tc>
        <w:tc>
          <w:tcPr>
            <w:tcW w:w="1025" w:type="pct"/>
            <w:vAlign w:val="center"/>
          </w:tcPr>
          <w:p w14:paraId="0AAF3B08" w14:textId="5513B3A6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8CD7C45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ics</w:t>
            </w:r>
          </w:p>
          <w:p w14:paraId="64E5ECF1" w14:textId="0FCD7B86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7F785740" w14:textId="4DD8C369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62C8B7D0" w14:textId="77777777" w:rsidTr="002531EA">
        <w:tc>
          <w:tcPr>
            <w:tcW w:w="637" w:type="pct"/>
            <w:vAlign w:val="center"/>
          </w:tcPr>
          <w:p w14:paraId="36F9E1DA" w14:textId="4A1A399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He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Heng&lt;/Author&gt;&lt;Year&gt;2023&lt;/Year&gt;&lt;RecNum&gt;549&lt;/RecNum&gt;&lt;DisplayText&gt;&lt;style face="superscript"&gt;[215]&lt;/style&gt;&lt;/DisplayText&gt;&lt;record&gt;&lt;rec-number&gt;549&lt;/rec-number&gt;&lt;foreign-keys&gt;&lt;key app="EN" db-id="f5w5azf2ndxvsjeezw9vzvwzreextstaasa0" timestamp="1692257699"&gt;549&lt;/key&gt;&lt;/foreign-keys&gt;&lt;ref-type name="Journal Article"&gt;17&lt;/ref-type&gt;&lt;contributors&gt;&lt;authors&gt;&lt;author&gt;Heng, Jonathan J. Y&lt;/author&gt;&lt;author&gt;Teo, Desmond B&lt;/author&gt;&lt;author&gt;Tan, L. F&lt;/author&gt;&lt;/authors&gt;&lt;/contributors&gt;&lt;auth-address&gt;Natl Univ Singapore, Yong Loo Lin Sch Med, Singapore, Singapore&amp;#xD;Alexandra Hosp, Chron &amp;amp; Fast Programmes, Singapore, Singapore&amp;#xD;Alexandra Hosp, Hlth Ageing Programme, Singapore, Singapore&amp;#xD;Blk20A Alexandra Hosp, Hlth Ageing Programme, 378 Alexandra Rd, Singapore 159964, Singapore&lt;/auth-address&gt;&lt;titles&gt;&lt;title&gt;The impact of Chat Generative Pre-trained Transformer (ChatGPT) on medical education&lt;/title&gt;&lt;secondary-title&gt;POSTGRADUATE MEDICAL JOURNAL&lt;/secondary-title&gt;&lt;/titles&gt;&lt;periodical&gt;&lt;full-title&gt;POSTGRADUATE MEDICAL JOURNAL&lt;/full-title&gt;&lt;/periodical&gt;&lt;pages&gt;1125–1127&lt;/pages&gt;&lt;volume&gt;99&lt;/volume&gt;&lt;number&gt;1176&lt;/number&gt;&lt;section&gt;Alexandra Hosp&amp;#xD;Blk20A Alexandra Hosp&lt;/section&gt;&lt;keywords&gt;&lt;keyword&gt;ChatGPT&lt;/keyword&gt;&lt;keyword&gt;Artificial intelligence&lt;/keyword&gt;&lt;keyword&gt;medical education&lt;/keyword&gt;&lt;/keywords&gt;&lt;dates&gt;&lt;year&gt;2023&lt;/year&gt;&lt;pub-dates&gt;&lt;date&gt;2023 JUL 18&lt;/date&gt;&lt;/pub-dates&gt;&lt;/dates&gt;&lt;isbn&gt;0032-5473&amp;#xD;1469-0756&lt;/isbn&gt;&lt;accession-num&gt;WOS:001031254900001&lt;/accession-num&gt;&lt;work-type&gt;Article&amp;#xD;Early Access&lt;/work-type&gt;&lt;urls&gt;&lt;/urls&gt;&lt;custom6&gt;JUL 2023&lt;/custom6&gt;&lt;electronic-resource-num&gt;10.1093/postmj/qgad058&lt;/electronic-resource-num&gt;&lt;access-date&gt;2023-08-0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D27E3D2" w14:textId="7536259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ostgraduate medical journal</w:t>
            </w:r>
          </w:p>
        </w:tc>
        <w:tc>
          <w:tcPr>
            <w:tcW w:w="341" w:type="pct"/>
            <w:vAlign w:val="center"/>
          </w:tcPr>
          <w:p w14:paraId="3E5BD198" w14:textId="750BA4F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ingapore</w:t>
            </w:r>
          </w:p>
        </w:tc>
        <w:tc>
          <w:tcPr>
            <w:tcW w:w="439" w:type="pct"/>
            <w:vAlign w:val="center"/>
          </w:tcPr>
          <w:p w14:paraId="63849A0B" w14:textId="6ED5312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7116926D" w14:textId="5BDEF017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09FC5829" w14:textId="6FDFBC59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0CEDA69" w14:textId="75498263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A9DCCDC" w14:textId="201C0AED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B1D7443" w14:textId="77777777" w:rsidTr="002531EA">
        <w:tc>
          <w:tcPr>
            <w:tcW w:w="637" w:type="pct"/>
            <w:vAlign w:val="center"/>
          </w:tcPr>
          <w:p w14:paraId="3E961C9C" w14:textId="1782156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hmed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hmed&lt;/Author&gt;&lt;Year&gt;2023&lt;/Year&gt;&lt;RecNum&gt;826&lt;/RecNum&gt;&lt;DisplayText&gt;&lt;style face="superscript"&gt;[216]&lt;/style&gt;&lt;/DisplayText&gt;&lt;record&gt;&lt;rec-number&gt;826&lt;/rec-number&gt;&lt;foreign-keys&gt;&lt;key app="EN" db-id="f5w5azf2ndxvsjeezw9vzvwzreextstaasa0" timestamp="1692257699"&gt;826&lt;/key&gt;&lt;/foreign-keys&gt;&lt;ref-type name="Journal Article"&gt;17&lt;/ref-type&gt;&lt;contributors&gt;&lt;authors&gt;&lt;author&gt;Ahmed, Sirwan Khalid&lt;/author&gt;&lt;/authors&gt;&lt;/contributors&gt;&lt;titles&gt;&lt;title&gt;The Impact of ChatGPT on the Nursing Profession: Revolutionizing Patient Care and Education&lt;/title&gt;&lt;secondary-title&gt;ANNALS OF BIOMEDICAL ENGINEERING&lt;/secondary-title&gt;&lt;/titles&gt;&lt;periodical&gt;&lt;full-title&gt;ANNALS OF BIOMEDICAL ENGINEERING&lt;/full-title&gt;&lt;/periodical&gt;&lt;pages&gt;2351-2352&lt;/pages&gt;&lt;volume&gt;51&lt;/volume&gt;&lt;number&gt;11&lt;/number&gt;&lt;keywords&gt;&lt;keyword&gt;Artificial intelligence&lt;/keyword&gt;&lt;keyword&gt;ChatGPT&lt;/keyword&gt;&lt;keyword&gt;Limitation&lt;/keyword&gt;&lt;keyword&gt;Nursing education&lt;/keyword&gt;&lt;keyword&gt;Nursing practice&lt;/keyword&gt;&lt;/keywords&gt;&lt;dates&gt;&lt;year&gt;2023&lt;/year&gt;&lt;pub-dates&gt;&lt;date&gt;2023 JUN 2&lt;/date&gt;&lt;/pub-dates&gt;&lt;/dates&gt;&lt;isbn&gt;0090-6964&amp;#xD;1573-9686&lt;/isbn&gt;&lt;accession-num&gt;WOS:001000495000002&lt;/accession-num&gt;&lt;work-type&gt;Letter&amp;#xD;Early Access&lt;/work-type&gt;&lt;urls&gt;&lt;/urls&gt;&lt;custom6&gt;JUN 2023&lt;/custom6&gt;&lt;electronic-resource-num&gt;10.1007/s10439-023-03262-6&lt;/electronic-resource-num&gt;&lt;access-date&gt;2023-06-1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2F1A66C" w14:textId="49A11741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5B8A2638" w14:textId="02B59B4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raq</w:t>
            </w:r>
          </w:p>
        </w:tc>
        <w:tc>
          <w:tcPr>
            <w:tcW w:w="439" w:type="pct"/>
            <w:vAlign w:val="center"/>
          </w:tcPr>
          <w:p w14:paraId="5DE919E5" w14:textId="4A9658CD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52934114" w14:textId="28D50A0C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763482C4" w14:textId="24D2227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ing</w:t>
            </w:r>
          </w:p>
        </w:tc>
        <w:tc>
          <w:tcPr>
            <w:tcW w:w="1025" w:type="pct"/>
            <w:vAlign w:val="center"/>
          </w:tcPr>
          <w:p w14:paraId="578985A0" w14:textId="2890AD2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mote patient care and education</w:t>
            </w:r>
          </w:p>
        </w:tc>
        <w:tc>
          <w:tcPr>
            <w:tcW w:w="802" w:type="pct"/>
            <w:vAlign w:val="center"/>
          </w:tcPr>
          <w:p w14:paraId="51D81EAB" w14:textId="45DE03DC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688D2A82" w14:textId="77777777" w:rsidTr="002531EA">
        <w:tc>
          <w:tcPr>
            <w:tcW w:w="637" w:type="pct"/>
            <w:vAlign w:val="center"/>
          </w:tcPr>
          <w:p w14:paraId="306538AC" w14:textId="2C61236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h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hn&lt;/Author&gt;&lt;Year&gt;2023&lt;/Year&gt;&lt;RecNum&gt;1052&lt;/RecNum&gt;&lt;DisplayText&gt;&lt;style face="superscript"&gt;[217]&lt;/style&gt;&lt;/DisplayText&gt;&lt;record&gt;&lt;rec-number&gt;1052&lt;/rec-number&gt;&lt;foreign-keys&gt;&lt;key app="EN" db-id="f5w5azf2ndxvsjeezw9vzvwzreextstaasa0" timestamp="1692257699"&gt;1052&lt;/key&gt;&lt;/foreign-keys&gt;&lt;ref-type name="Journal Article"&gt;17&lt;/ref-type&gt;&lt;contributors&gt;&lt;authors&gt;&lt;author&gt;Ahn, Sangzin&lt;/author&gt;&lt;/authors&gt;&lt;/contributors&gt;&lt;auth-address&gt;Department of Pharmacology and Pharmacogenomics Research Center, College of Medicine, Inje University, Busan, Korea.&amp;#xD;Center for Personalized Precision Medicine of Tuberculosis, College of Medicine, Inje University, Busan, Korea.&lt;/auth-address&gt;&lt;titles&gt;&lt;title&gt;The impending impacts of large language models on medical education&lt;/title&gt;&lt;secondary-title&gt;Korean journal of medical education&lt;/secondary-title&gt;&lt;/titles&gt;&lt;periodical&gt;&lt;full-title&gt;Korean journal of medical education&lt;/full-title&gt;&lt;/periodical&gt;&lt;pages&gt;103-107&lt;/pages&gt;&lt;volume&gt;35&lt;/volume&gt;&lt;number&gt;1&lt;/number&gt;&lt;dates&gt;&lt;year&gt;2023&lt;/year&gt;&lt;pub-dates&gt;&lt;date&gt;2023 03 (Epub 2023 Feb 28)&lt;/date&gt;&lt;/pub-dates&gt;&lt;/dates&gt;&lt;isbn&gt;2005-7288&lt;/isbn&gt;&lt;accession-num&gt;MEDLINE:36858381&lt;/accession-num&gt;&lt;work-type&gt;Journal Article&amp;#xD;Research Support, Non-U.S. Gov&amp;apos;t&lt;/work-type&gt;&lt;urls&gt;&lt;/urls&gt;&lt;electronic-resource-num&gt;10.3946/kjme.2023.253&lt;/electronic-resource-num&gt;&lt;access-date&gt;2023-03-0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E461239" w14:textId="58FD36D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Korean journal of medical education</w:t>
            </w:r>
          </w:p>
        </w:tc>
        <w:tc>
          <w:tcPr>
            <w:tcW w:w="341" w:type="pct"/>
            <w:vAlign w:val="center"/>
          </w:tcPr>
          <w:p w14:paraId="6136076C" w14:textId="052CFF4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Korea</w:t>
            </w:r>
          </w:p>
        </w:tc>
        <w:tc>
          <w:tcPr>
            <w:tcW w:w="439" w:type="pct"/>
            <w:vAlign w:val="center"/>
          </w:tcPr>
          <w:p w14:paraId="70C797AB" w14:textId="725E6499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3412685E" w14:textId="679256A4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13AB1B2" w14:textId="6EDBDC6B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415F57B" w14:textId="0F0572A9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rieve information</w:t>
            </w:r>
          </w:p>
          <w:p w14:paraId="69773FA1" w14:textId="5F0C682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G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erate essays and articles</w:t>
            </w:r>
          </w:p>
          <w:p w14:paraId="1ED0FC6D" w14:textId="7A057BAF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G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erate human-like speech</w:t>
            </w:r>
          </w:p>
          <w:p w14:paraId="03BFC173" w14:textId="3F66D3A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</w:t>
            </w: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.</w:t>
            </w:r>
            <w:r w:rsidR="007A51AF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son in a form of chain of thought</w:t>
            </w:r>
          </w:p>
        </w:tc>
        <w:tc>
          <w:tcPr>
            <w:tcW w:w="802" w:type="pct"/>
            <w:vAlign w:val="center"/>
          </w:tcPr>
          <w:p w14:paraId="6E6D0CB3" w14:textId="54150AD2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B73AB0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54C5C3A6" w14:textId="77777777" w:rsidTr="002531EA">
        <w:tc>
          <w:tcPr>
            <w:tcW w:w="637" w:type="pct"/>
            <w:vAlign w:val="center"/>
          </w:tcPr>
          <w:p w14:paraId="326DDF76" w14:textId="76C3398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oo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oo&lt;/Author&gt;&lt;Year&gt;2023&lt;/Year&gt;&lt;RecNum&gt;1013&lt;/RecNum&gt;&lt;DisplayText&gt;&lt;style face="superscript"&gt;[218]&lt;/style&gt;&lt;/DisplayText&gt;&lt;record&gt;&lt;rec-number&gt;1013&lt;/rec-number&gt;&lt;foreign-keys&gt;&lt;key app="EN" db-id="f5w5azf2ndxvsjeezw9vzvwzreextstaasa0" timestamp="1692257699"&gt;1013&lt;/key&gt;&lt;/foreign-keys&gt;&lt;ref-type name="Journal Article"&gt;17&lt;/ref-type&gt;&lt;contributors&gt;&lt;authors&gt;&lt;author&gt;Koo, Malcolm&lt;/author&gt;&lt;/authors&gt;&lt;/contributors&gt;&lt;auth-address&gt;Graduate Institute of Long-term Care, Tzu Chi University of Science and Technology, 880, Sec. 2, Chien-kuo Road, Hualien 970302, Taiwan, Republic of China.&amp;#xD;Dalla Lana School of Public Health, University of Toronto, Toronto, Canada.&lt;/auth-address&gt;&lt;titles&gt;&lt;title&gt;The Importance of Proper Use of ChatGPT in Medical Writing&lt;/title&gt;&lt;secondary-title&gt;Radiology&lt;/secondary-title&gt;&lt;/titles&gt;&lt;periodical&gt;&lt;full-title&gt;RADIOLOGY&lt;/full-title&gt;&lt;/periodical&gt;&lt;pages&gt;e230312-e230312&lt;/pages&gt;&lt;volume&gt;307&lt;/volume&gt;&lt;number&gt;3&lt;/number&gt;&lt;dates&gt;&lt;year&gt;2023&lt;/year&gt;&lt;pub-dates&gt;&lt;date&gt;2023 05 (Epub 2023 Mar 07)&lt;/date&gt;&lt;/pub-dates&gt;&lt;/dates&gt;&lt;isbn&gt;1527-1315&lt;/isbn&gt;&lt;accession-num&gt;MEDLINE:36880946&lt;/accession-num&gt;&lt;work-type&gt;Letter&amp;#xD;Comment&lt;/work-type&gt;&lt;urls&gt;&lt;/urls&gt;&lt;electronic-resource-num&gt;10.1148/radiol.230312&lt;/electronic-resource-num&gt;&lt;access-date&gt;2023-04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FAE82FB" w14:textId="35C3C04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341" w:type="pct"/>
            <w:vAlign w:val="center"/>
          </w:tcPr>
          <w:p w14:paraId="34E39A9F" w14:textId="31B41C1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1AAF8B86" w14:textId="625F8452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B884B46" w14:textId="0CF34647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6BCB418" w14:textId="03A3E92A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45E3354" w14:textId="3A34EA1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writing</w:t>
            </w:r>
          </w:p>
          <w:p w14:paraId="7CE3CCB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Increase efficiency</w:t>
            </w:r>
          </w:p>
          <w:p w14:paraId="6055B344" w14:textId="4A31995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Language translation</w:t>
            </w:r>
          </w:p>
        </w:tc>
        <w:tc>
          <w:tcPr>
            <w:tcW w:w="802" w:type="pct"/>
            <w:vAlign w:val="center"/>
          </w:tcPr>
          <w:p w14:paraId="7928B38F" w14:textId="77777777" w:rsidR="0029369C" w:rsidRDefault="0029369C" w:rsidP="0029369C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  <w:p w14:paraId="52CB1A88" w14:textId="4C0CF609" w:rsidR="002531EA" w:rsidRPr="0095752B" w:rsidRDefault="0029369C" w:rsidP="0029369C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748B1B83" w14:textId="77777777" w:rsidTr="002531EA">
        <w:tc>
          <w:tcPr>
            <w:tcW w:w="637" w:type="pct"/>
            <w:vAlign w:val="center"/>
          </w:tcPr>
          <w:p w14:paraId="1003C238" w14:textId="55C6B80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Wa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Wang&lt;/Author&gt;&lt;Year&gt;2023&lt;/Year&gt;&lt;RecNum&gt;4994&lt;/RecNum&gt;&lt;DisplayText&gt;&lt;style face="superscript"&gt;[219]&lt;/style&gt;&lt;/DisplayText&gt;&lt;record&gt;&lt;rec-number&gt;4994&lt;/rec-number&gt;&lt;foreign-keys&gt;&lt;key app="EN" db-id="f5w5azf2ndxvsjeezw9vzvwzreextstaasa0" timestamp="1706357911"&gt;4994&lt;/key&gt;&lt;/foreign-keys&gt;&lt;ref-type name="Journal Article"&gt;17&lt;/ref-type&gt;&lt;contributors&gt;&lt;authors&gt;&lt;author&gt;Wang, L. K.&lt;/author&gt;&lt;author&gt;Paidisetty, P. S.&lt;/author&gt;&lt;author&gt;Cano, A. M.&lt;/author&gt;&lt;/authors&gt;&lt;/contributors&gt;&lt;auth-address&gt;John Sealy School of Medicine, University of Texas Medical Branch, Galveston, TX, USA.&amp;#xD;McGovern Medical School, University of Texas Health Science Center, Houston, TX, USA.&lt;/auth-address&gt;&lt;titles&gt;&lt;title&gt;The next paradigm shift? ChatGPT, artificial intelligence, and medical education&lt;/title&gt;&lt;secondary-title&gt;Med Teach&lt;/secondary-title&gt;&lt;/titles&gt;&lt;periodical&gt;&lt;full-title&gt;Med Teach&lt;/full-title&gt;&lt;/periodical&gt;&lt;pages&gt;925&lt;/pages&gt;&lt;volume&gt;45&lt;/volume&gt;&lt;number&gt;8&lt;/number&gt;&lt;edition&gt;2023/04/11&lt;/edition&gt;&lt;keywords&gt;&lt;keyword&gt;Humans&lt;/keyword&gt;&lt;keyword&gt;*Artificial Intelligence&lt;/keyword&gt;&lt;keyword&gt;*Education, Medical&lt;/keyword&gt;&lt;/keywords&gt;&lt;dates&gt;&lt;year&gt;2023&lt;/year&gt;&lt;pub-dates&gt;&lt;date&gt;Aug&lt;/date&gt;&lt;/pub-dates&gt;&lt;/dates&gt;&lt;isbn&gt;0142-159x&lt;/isbn&gt;&lt;accession-num&gt;37036176&lt;/accession-num&gt;&lt;urls&gt;&lt;/urls&gt;&lt;electronic-resource-num&gt;10.1080/0142159x.2023.2198663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1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6718276" w14:textId="33A338C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edical teacher</w:t>
            </w:r>
          </w:p>
        </w:tc>
        <w:tc>
          <w:tcPr>
            <w:tcW w:w="341" w:type="pct"/>
            <w:vAlign w:val="center"/>
          </w:tcPr>
          <w:p w14:paraId="4BA6A376" w14:textId="0F3F870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2D9C15B" w14:textId="7071B90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6DB9196" w14:textId="6914BAC5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306CCC95" w14:textId="4234A023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8F14698" w14:textId="77F03B2C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B2E2696" w14:textId="561B0CBB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408BFDBC" w14:textId="77777777" w:rsidTr="002531EA">
        <w:tc>
          <w:tcPr>
            <w:tcW w:w="637" w:type="pct"/>
            <w:vAlign w:val="center"/>
          </w:tcPr>
          <w:p w14:paraId="2C69C012" w14:textId="43D9B558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aumgartn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aumgartner&lt;/Author&gt;&lt;Year&gt;2023&lt;/Year&gt;&lt;RecNum&gt;2462&lt;/RecNum&gt;&lt;DisplayText&gt;&lt;style face="superscript"&gt;[220]&lt;/style&gt;&lt;/DisplayText&gt;&lt;record&gt;&lt;rec-number&gt;2462&lt;/rec-number&gt;&lt;foreign-keys&gt;&lt;key app="EN" db-id="f5w5azf2ndxvsjeezw9vzvwzreextstaasa0" timestamp="1692257828"&gt;2462&lt;/key&gt;&lt;/foreign-keys&gt;&lt;ref-type name="Journal Article"&gt;17&lt;/ref-type&gt;&lt;contributors&gt;&lt;authors&gt;&lt;author&gt;Baumgartner, C&lt;/author&gt;&lt;/authors&gt;&lt;/contributors&gt;&lt;auth-address&gt;C. Baumgartner, Graz University of Technology, Institute of Health Care Engineering with European Testing Center of Medical Devices, Graz, Austria&lt;/auth-address&gt;&lt;titles&gt;&lt;title&gt;The opportunities and pitfalls of ChatGPT in clinical and translational medicine&lt;/title&gt;&lt;secondary-title&gt;Clinical and Translational Medicine&lt;/secondary-title&gt;&lt;/titles&gt;&lt;periodical&gt;&lt;full-title&gt;CLINICAL AND TRANSLATIONAL MEDICINE&lt;/full-title&gt;&lt;/periodical&gt;&lt;pages&gt;e1206&lt;/pages&gt;&lt;volume&gt;13&lt;/volume&gt;&lt;number&gt;3&lt;/number&gt;&lt;keywords&gt;&lt;keyword&gt;computer&lt;/keyword&gt;&lt;keyword&gt;access to information&lt;/keyword&gt;&lt;keyword&gt;Artificial intelligence&lt;/keyword&gt;&lt;keyword&gt;clinical medicine&lt;/keyword&gt;&lt;keyword&gt;health care personnel&lt;/keyword&gt;&lt;keyword&gt;human computer interaction&lt;/keyword&gt;&lt;keyword&gt;information processing&lt;/keyword&gt;&lt;keyword&gt;note&lt;/keyword&gt;&lt;keyword&gt;translational medicine&lt;/keyword&gt;&lt;keyword&gt;workload&lt;/keyword&gt;&lt;/keywords&gt;&lt;dates&gt;&lt;year&gt;2023&lt;/year&gt;&lt;/dates&gt;&lt;isbn&gt;2001-1326&lt;/isbn&gt;&lt;work-type&gt;Note&lt;/work-type&gt;&lt;urls&gt;&lt;related-urls&gt;&lt;url&gt;http://www.embase.j.yyttgd.top/search/results?subaction=viewrecord&amp;amp;id=L2022353223&amp;amp;from=export&lt;/url&gt;&lt;url&gt;http://dx.doi.org/10.1002/ctm2.1206&lt;/url&gt;&lt;/related-urls&gt;&lt;/urls&gt;&lt;custom5&gt;36854881&lt;/custom5&gt;&lt;electronic-resource-num&gt;10.1002/ctm2.1206&lt;/electronic-resource-num&gt;&lt;remote-database-name&gt;Embase&amp;#xD;Medline&lt;/remote-database-name&gt;&lt;language&gt;English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BA8ACAD" w14:textId="6312932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Translational Medicine</w:t>
            </w:r>
          </w:p>
        </w:tc>
        <w:tc>
          <w:tcPr>
            <w:tcW w:w="341" w:type="pct"/>
            <w:vAlign w:val="center"/>
          </w:tcPr>
          <w:p w14:paraId="40F56468" w14:textId="5AA52AC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ia</w:t>
            </w:r>
          </w:p>
        </w:tc>
        <w:tc>
          <w:tcPr>
            <w:tcW w:w="439" w:type="pct"/>
            <w:vAlign w:val="center"/>
          </w:tcPr>
          <w:p w14:paraId="2119B17D" w14:textId="5A6CBB75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mentary</w:t>
            </w:r>
          </w:p>
        </w:tc>
        <w:tc>
          <w:tcPr>
            <w:tcW w:w="536" w:type="pct"/>
            <w:vAlign w:val="center"/>
          </w:tcPr>
          <w:p w14:paraId="71BADBBA" w14:textId="66C4449D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288C6E2D" w14:textId="12891D58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E6B74B6" w14:textId="3137786F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EB27B60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  <w:p w14:paraId="6C8D777E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71C9E8B8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6B694514" w14:textId="7E6D2D1A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sinformation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4C13FB4A" w14:textId="77777777" w:rsidTr="002531EA">
        <w:tc>
          <w:tcPr>
            <w:tcW w:w="637" w:type="pct"/>
            <w:vAlign w:val="center"/>
          </w:tcPr>
          <w:p w14:paraId="702E7876" w14:textId="43C6204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aumgartner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aumgartner&lt;/Author&gt;&lt;Year&gt;2023&lt;/Year&gt;&lt;RecNum&gt;1057&lt;/RecNum&gt;&lt;DisplayText&gt;&lt;style face="superscript"&gt;[221]&lt;/style&gt;&lt;/DisplayText&gt;&lt;record&gt;&lt;rec-number&gt;1057&lt;/rec-number&gt;&lt;foreign-keys&gt;&lt;key app="EN" db-id="f5w5azf2ndxvsjeezw9vzvwzreextstaasa0" timestamp="1692257699"&gt;1057&lt;/key&gt;&lt;/foreign-keys&gt;&lt;ref-type name="Journal Article"&gt;17&lt;/ref-type&gt;&lt;contributors&gt;&lt;authors&gt;&lt;author&gt;Baumgartner, Christian&lt;/author&gt;&lt;/authors&gt;&lt;/contributors&gt;&lt;auth-address&gt;Graz Univ Technol, Inst Hlth Care Engn European Testing Ctr Med Devic, Graz, Austria&lt;/auth-address&gt;&lt;titles&gt;&lt;title&gt;The potential impact of ChatGPT in clinical and translational medicine&lt;/title&gt;&lt;secondary-title&gt;CLINICAL AND TRANSLATIONAL MEDICINE&lt;/secondary-title&gt;&lt;/titles&gt;&lt;periodical&gt;&lt;full-title&gt;CLINICAL AND TRANSLATIONAL MEDICINE&lt;/full-title&gt;&lt;/periodical&gt;&lt;volume&gt;13&lt;/volume&gt;&lt;number&gt;3&lt;/number&gt;&lt;dates&gt;&lt;year&gt;2023&lt;/year&gt;&lt;pub-dates&gt;&lt;date&gt;2023 MAR&lt;/date&gt;&lt;/pub-dates&gt;&lt;/dates&gt;&lt;isbn&gt;2001-1326&lt;/isbn&gt;&lt;accession-num&gt;WOS:000941273100001&lt;/accession-num&gt;&lt;work-type&gt;Editorial Material&lt;/work-type&gt;&lt;urls&gt;&lt;/urls&gt;&lt;custom7&gt;e1206&lt;/custom7&gt;&lt;electronic-resource-num&gt;10.1002/ctm2.1206&lt;/electronic-resource-num&gt;&lt;access-date&gt;2023-05-0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E6F6524" w14:textId="650ADE7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and Translational Medicine</w:t>
            </w:r>
          </w:p>
        </w:tc>
        <w:tc>
          <w:tcPr>
            <w:tcW w:w="341" w:type="pct"/>
            <w:vAlign w:val="center"/>
          </w:tcPr>
          <w:p w14:paraId="4288069F" w14:textId="6D06A04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ia</w:t>
            </w:r>
          </w:p>
        </w:tc>
        <w:tc>
          <w:tcPr>
            <w:tcW w:w="439" w:type="pct"/>
            <w:vAlign w:val="center"/>
          </w:tcPr>
          <w:p w14:paraId="7772D501" w14:textId="45C9645A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mentary</w:t>
            </w:r>
          </w:p>
        </w:tc>
        <w:tc>
          <w:tcPr>
            <w:tcW w:w="536" w:type="pct"/>
            <w:vAlign w:val="center"/>
          </w:tcPr>
          <w:p w14:paraId="0B628000" w14:textId="28FCE6E4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CD5448F" w14:textId="6F5138C7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ranslation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</w:t>
            </w:r>
          </w:p>
        </w:tc>
        <w:tc>
          <w:tcPr>
            <w:tcW w:w="1025" w:type="pct"/>
            <w:vAlign w:val="center"/>
          </w:tcPr>
          <w:p w14:paraId="38D66DFF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Access to up-to-date information</w:t>
            </w:r>
          </w:p>
          <w:p w14:paraId="154690FA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Improved patient engagement</w:t>
            </w:r>
          </w:p>
          <w:p w14:paraId="7CB40381" w14:textId="4F34894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Reduced workload for healthcare providers</w:t>
            </w:r>
          </w:p>
        </w:tc>
        <w:tc>
          <w:tcPr>
            <w:tcW w:w="802" w:type="pct"/>
            <w:vAlign w:val="center"/>
          </w:tcPr>
          <w:p w14:paraId="1A77796B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29F76E7C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20F758BC" w14:textId="4DCB93C7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,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7FC75DBD" w14:textId="77777777" w:rsidTr="002531EA">
        <w:tc>
          <w:tcPr>
            <w:tcW w:w="637" w:type="pct"/>
            <w:vAlign w:val="center"/>
          </w:tcPr>
          <w:p w14:paraId="6A1BBF22" w14:textId="4120136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i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Jing&lt;/Author&gt;&lt;Year&gt;2023&lt;/Year&gt;&lt;RecNum&gt;865&lt;/RecNum&gt;&lt;DisplayText&gt;&lt;style face="superscript"&gt;[222]&lt;/style&gt;&lt;/DisplayText&gt;&lt;record&gt;&lt;rec-number&gt;865&lt;/rec-number&gt;&lt;foreign-keys&gt;&lt;key app="EN" db-id="f5w5azf2ndxvsjeezw9vzvwzreextstaasa0" timestamp="1692257699"&gt;865&lt;/key&gt;&lt;/foreign-keys&gt;&lt;ref-type name="Journal Article"&gt;17&lt;/ref-type&gt;&lt;contributors&gt;&lt;authors&gt;&lt;author&gt;Jing, Yang&lt;/author&gt;&lt;author&gt;Por, Lip Yee&lt;/author&gt;&lt;author&gt;Leong, Ming Chern&lt;/author&gt;&lt;author&gt;Ku, Chin Soon&lt;/author&gt;&lt;/authors&gt;&lt;/contributors&gt;&lt;auth-address&gt;Univ Malaya, Fac Comp Sci &amp;amp; Informat Technol, Dept Comp Syst &amp;amp; Technol, Kuala Lumpur 50603, Malaysia&amp;#xD;Inst Jantung Negara, Paediat &amp;amp; Congenital Heart Ctr, 145 Jalan Tun Razak, Kuala Lumpur 51200, Malaysia&amp;#xD;Univ Tunku Abdul Rahman, Dept Comp Sci, Kampar 31900, Malaysia&lt;/auth-address&gt;&lt;titles&gt;&lt;title&gt;The Potential of ChatGPT in Assisting Children with Down Syndrome&lt;/title&gt;&lt;secondary-title&gt;ANNALS OF BIOMEDICAL ENGINEERING&lt;/secondary-title&gt;&lt;/titles&gt;&lt;periodical&gt;&lt;full-title&gt;ANNALS OF BIOMEDICAL ENGINEERING&lt;/full-title&gt;&lt;/periodical&gt;&lt;pages&gt;2638–2640&lt;/pages&gt;&lt;volume&gt;51&lt;/volume&gt;&lt;number&gt;12&lt;/number&gt;&lt;section&gt;Inst Jantung Negara&lt;/section&gt;&lt;keywords&gt;&lt;keyword&gt;ChatGPT&lt;/keyword&gt;&lt;keyword&gt;Down syndrome&lt;/keyword&gt;&lt;keyword&gt;Education&lt;/keyword&gt;&lt;keyword&gt;Learning&lt;/keyword&gt;&lt;keyword&gt;Social interaction&lt;/keyword&gt;&lt;/keywords&gt;&lt;dates&gt;&lt;year&gt;2023&lt;/year&gt;&lt;pub-dates&gt;&lt;date&gt;2023 JUN 18&lt;/date&gt;&lt;/pub-dates&gt;&lt;/dates&gt;&lt;isbn&gt;0090-6964&amp;#xD;1573-9686&lt;/isbn&gt;&lt;accession-num&gt;WOS:001013401100006&lt;/accession-num&gt;&lt;work-type&gt;Letter&amp;#xD;Early Access&lt;/work-type&gt;&lt;urls&gt;&lt;/urls&gt;&lt;custom6&gt;JUN 2023&lt;/custom6&gt;&lt;electronic-resource-num&gt;10.1007/s10439-023-03281-3&lt;/electronic-resource-num&gt;&lt;access-date&gt;2023-07-23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EA1A295" w14:textId="15F1CFC7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69E6E63F" w14:textId="5680A06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alaysia</w:t>
            </w:r>
          </w:p>
        </w:tc>
        <w:tc>
          <w:tcPr>
            <w:tcW w:w="439" w:type="pct"/>
            <w:vAlign w:val="center"/>
          </w:tcPr>
          <w:p w14:paraId="5A1C00F6" w14:textId="719E049F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7F5DC3CA" w14:textId="06A1FD7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B2D2833" w14:textId="38140E65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19D70BE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Enhance Education and Learning</w:t>
            </w:r>
          </w:p>
          <w:p w14:paraId="2FFAE232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Facilitate Communication and Social Skills</w:t>
            </w:r>
          </w:p>
          <w:p w14:paraId="46C46258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Support Daily Living Skills</w:t>
            </w:r>
          </w:p>
          <w:p w14:paraId="1E6C0445" w14:textId="76FD9D1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4. Promote Emotional Well-Being Emotional</w:t>
            </w:r>
          </w:p>
        </w:tc>
        <w:tc>
          <w:tcPr>
            <w:tcW w:w="802" w:type="pct"/>
            <w:vAlign w:val="center"/>
          </w:tcPr>
          <w:p w14:paraId="30EC9971" w14:textId="74790AE3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33A26815" w14:textId="77777777" w:rsidTr="002531EA">
        <w:tc>
          <w:tcPr>
            <w:tcW w:w="637" w:type="pct"/>
            <w:vAlign w:val="center"/>
          </w:tcPr>
          <w:p w14:paraId="6C952DD1" w14:textId="0DD9E7F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og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oga&lt;/Author&gt;&lt;Year&gt;2023&lt;/Year&gt;&lt;RecNum&gt;1048&lt;/RecNum&gt;&lt;DisplayText&gt;&lt;style face="superscript"&gt;[223]&lt;/style&gt;&lt;/DisplayText&gt;&lt;record&gt;&lt;rec-number&gt;1048&lt;/rec-number&gt;&lt;foreign-keys&gt;&lt;key app="EN" db-id="f5w5azf2ndxvsjeezw9vzvwzreextstaasa0" timestamp="1692257699"&gt;1048&lt;/key&gt;&lt;/foreign-keys&gt;&lt;ref-type name="Journal Article"&gt;17&lt;/ref-type&gt;&lt;contributors&gt;&lt;authors&gt;&lt;author&gt;Koga, Shunsuke&lt;/author&gt;&lt;/authors&gt;&lt;/contributors&gt;&lt;auth-address&gt;Mayo Clin, Dept Neurosci, 4500 San Pablo Rd S, Jacksonville, FL 32224 USA&lt;/auth-address&gt;&lt;titles&gt;&lt;title&gt;The Potential of ChatGPT in Medical Education: Focusing on USMLE Preparation&lt;/title&gt;&lt;secondary-title&gt;ANNALS OF BIOMEDICAL ENGINEERING&lt;/secondary-title&gt;&lt;/titles&gt;&lt;periodical&gt;&lt;full-title&gt;ANNALS OF BIOMEDICAL ENGINEERING&lt;/full-title&gt;&lt;/periodical&gt;&lt;pages&gt;2123–2124&lt;/pages&gt;&lt;volume&gt;51&lt;/volume&gt;&lt;number&gt;10&lt;/number&gt;&lt;dates&gt;&lt;year&gt;2023&lt;/year&gt;&lt;pub-dates&gt;&lt;date&gt;2023 MAY 29&lt;/date&gt;&lt;/pub-dates&gt;&lt;/dates&gt;&lt;isbn&gt;0090-6964&amp;#xD;1573-9686&lt;/isbn&gt;&lt;accession-num&gt;WOS:000998466200003&lt;/accession-num&gt;&lt;work-type&gt;Letter&amp;#xD;Early Access&lt;/work-type&gt;&lt;urls&gt;&lt;/urls&gt;&lt;custom6&gt;MAY 2023&lt;/custom6&gt;&lt;electronic-resource-num&gt;10.1007/s10439-023-03253-7&lt;/electronic-resource-num&gt;&lt;access-date&gt;2023-06-1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1A9FE4F" w14:textId="7B56CBB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118DDD84" w14:textId="75E847B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0A77C901" w14:textId="46B359E1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066D9BF" w14:textId="5D127C53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74BC3892" w14:textId="101196EE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3D31E1D" w14:textId="455C1CB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 learning</w:t>
            </w:r>
          </w:p>
        </w:tc>
        <w:tc>
          <w:tcPr>
            <w:tcW w:w="802" w:type="pct"/>
            <w:vAlign w:val="center"/>
          </w:tcPr>
          <w:p w14:paraId="05374017" w14:textId="7D051C34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41F8878F" w14:textId="77777777" w:rsidTr="002531EA">
        <w:tc>
          <w:tcPr>
            <w:tcW w:w="637" w:type="pct"/>
            <w:vAlign w:val="center"/>
          </w:tcPr>
          <w:p w14:paraId="026F1CA9" w14:textId="62BBA23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unmi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dW5taW5nPC9BdXRob3I+PFllYXI+MjAyMzwvWWVhcj48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LdW5taW5nPC9BdXRob3I+PFllYXI+MjAyMzwvWWVhcj48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56806EC" w14:textId="01A514DF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02DE4189" w14:textId="58D8416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2384E848" w14:textId="37F6E37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CCFDEE3" w14:textId="2847ABC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0DA674F2" w14:textId="60962C3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int Arthroplasty</w:t>
            </w:r>
          </w:p>
        </w:tc>
        <w:tc>
          <w:tcPr>
            <w:tcW w:w="1025" w:type="pct"/>
            <w:vAlign w:val="center"/>
          </w:tcPr>
          <w:p w14:paraId="45E13085" w14:textId="62A38A44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B0F3887" w14:textId="10F0FFCA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imited accuracy</w:t>
            </w:r>
          </w:p>
        </w:tc>
      </w:tr>
      <w:tr w:rsidR="002531EA" w:rsidRPr="0095752B" w14:paraId="2C7B25DC" w14:textId="77777777" w:rsidTr="002531EA">
        <w:tc>
          <w:tcPr>
            <w:tcW w:w="637" w:type="pct"/>
            <w:vAlign w:val="center"/>
          </w:tcPr>
          <w:p w14:paraId="6F61627D" w14:textId="5DB6428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hervenak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hervenak&lt;/Author&gt;&lt;Year&gt;2023&lt;/Year&gt;&lt;RecNum&gt;712&lt;/RecNum&gt;&lt;DisplayText&gt;&lt;style face="superscript"&gt;[225]&lt;/style&gt;&lt;/DisplayText&gt;&lt;record&gt;&lt;rec-number&gt;712&lt;/rec-number&gt;&lt;foreign-keys&gt;&lt;key app="EN" db-id="f5w5azf2ndxvsjeezw9vzvwzreextstaasa0" timestamp="1692257699"&gt;712&lt;/key&gt;&lt;/foreign-keys&gt;&lt;ref-type name="Journal Article"&gt;17&lt;/ref-type&gt;&lt;contributors&gt;&lt;authors&gt;&lt;author&gt;Chervenak, Joseph&lt;/author&gt;&lt;author&gt;Lieman, Harry&lt;/author&gt;&lt;author&gt;Blanco-Breindel, Miranda&lt;/author&gt;&lt;author&gt;Jindal, Sangita&lt;/author&gt;&lt;/authors&gt;&lt;/contributors&gt;&lt;auth-address&gt;Albert Einstein College of Medicine/Montefiore&amp;apos;s Institute for Reproductive Medicine and Health, Hartsdale, New York. Electronic address: joseph.chervenak@gmail.com.&amp;#xD;Albert Einstein College of Medicine/Montefiore&amp;apos;s Institute for Reproductive Medicine and Health, Hartsdale, New York.&lt;/auth-address&gt;&lt;titles&gt;&lt;title&gt;The promise and peril of using a large language model to obtain clinical information: ChatGPT performs strongly as a fertility counseling tool with limitations&lt;/title&gt;&lt;secondary-title&gt;Fertility and sterility&lt;/secondary-title&gt;&lt;/titles&gt;&lt;periodical&gt;&lt;full-title&gt;FERTILITY AND STERILITY&lt;/full-title&gt;&lt;/periodical&gt;&lt;pages&gt;575–583&lt;/pages&gt;&lt;volume&gt;120&lt;/volume&gt;&lt;number&gt;3 Pt 2&lt;/number&gt;&lt;keywords&gt;&lt;keyword&gt;Artificial intelligence&lt;/keyword&gt;&lt;keyword&gt;counseling&lt;/keyword&gt;&lt;keyword&gt;fertility knowledge&lt;/keyword&gt;&lt;keyword&gt;natural language processing&lt;/keyword&gt;&lt;keyword&gt;online&lt;/keyword&gt;&lt;/keywords&gt;&lt;dates&gt;&lt;year&gt;2023&lt;/year&gt;&lt;pub-dates&gt;&lt;date&gt;2023 May 20 (Epub 2023 May 20)&lt;/date&gt;&lt;/pub-dates&gt;&lt;/dates&gt;&lt;isbn&gt;1556-5653&lt;/isbn&gt;&lt;accession-num&gt;MEDLINE:37217092&lt;/accession-num&gt;&lt;work-type&gt;Journal Article&lt;/work-type&gt;&lt;urls&gt;&lt;/urls&gt;&lt;electronic-resource-num&gt;10.1016/j.fertnstert.2023.05.151&lt;/electronic-resource-num&gt;&lt;access-date&gt;2023-05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FC3DE3E" w14:textId="05FC6E9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ertility and sterility</w:t>
            </w:r>
          </w:p>
        </w:tc>
        <w:tc>
          <w:tcPr>
            <w:tcW w:w="341" w:type="pct"/>
            <w:vAlign w:val="center"/>
          </w:tcPr>
          <w:p w14:paraId="6831B083" w14:textId="402C55E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54D7013" w14:textId="2BFC7C1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ers</w:t>
            </w:r>
          </w:p>
        </w:tc>
        <w:tc>
          <w:tcPr>
            <w:tcW w:w="536" w:type="pct"/>
            <w:vAlign w:val="center"/>
          </w:tcPr>
          <w:p w14:paraId="16D1649E" w14:textId="0C54C22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A0DC175" w14:textId="7240E015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CC3B151" w14:textId="70DE367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ing increase access to understanding and managing fertility</w:t>
            </w:r>
          </w:p>
        </w:tc>
        <w:tc>
          <w:tcPr>
            <w:tcW w:w="802" w:type="pct"/>
            <w:vAlign w:val="center"/>
          </w:tcPr>
          <w:p w14:paraId="7A766E87" w14:textId="130830F8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</w:tc>
      </w:tr>
      <w:tr w:rsidR="002531EA" w:rsidRPr="0095752B" w14:paraId="2EB03E4B" w14:textId="77777777" w:rsidTr="002531EA">
        <w:tc>
          <w:tcPr>
            <w:tcW w:w="637" w:type="pct"/>
            <w:vAlign w:val="center"/>
          </w:tcPr>
          <w:p w14:paraId="206B8EBC" w14:textId="13FB097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ror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rora&lt;/Author&gt;&lt;Year&gt;2023&lt;/Year&gt;&lt;RecNum&gt;1071&lt;/RecNum&gt;&lt;DisplayText&gt;&lt;style face="superscript"&gt;[226]&lt;/style&gt;&lt;/DisplayText&gt;&lt;record&gt;&lt;rec-number&gt;1071&lt;/rec-number&gt;&lt;foreign-keys&gt;&lt;key app="EN" db-id="f5w5azf2ndxvsjeezw9vzvwzreextstaasa0" timestamp="1692257699"&gt;1071&lt;/key&gt;&lt;/foreign-keys&gt;&lt;ref-type name="Journal Article"&gt;17&lt;/ref-type&gt;&lt;contributors&gt;&lt;authors&gt;&lt;author&gt;Arora, Anmol&lt;/author&gt;&lt;author&gt;Arora, Ananya&lt;/author&gt;&lt;/authors&gt;&lt;/contributors&gt;&lt;auth-address&gt;Univ Cambridge, Sch Clin Med, Cambridge CB2 0SP, England&lt;/auth-address&gt;&lt;titles&gt;&lt;title&gt;The promise of large language models in health care&lt;/title&gt;&lt;secondary-title&gt;LANCET&lt;/secondary-title&gt;&lt;/titles&gt;&lt;periodical&gt;&lt;full-title&gt;LANCET&lt;/full-title&gt;&lt;/periodical&gt;&lt;pages&gt;641-642&lt;/pages&gt;&lt;volume&gt;401&lt;/volume&gt;&lt;number&gt;10377&lt;/number&gt;&lt;dates&gt;&lt;year&gt;2023&lt;/year&gt;&lt;pub-dates&gt;&lt;date&gt;2023 FEB 25&lt;/date&gt;&lt;/pub-dates&gt;&lt;/dates&gt;&lt;isbn&gt;0140-6736&amp;#xD;1474-547X&lt;/isbn&gt;&lt;accession-num&gt;WOS:000949004900001&lt;/accession-num&gt;&lt;work-type&gt;Letter&lt;/work-type&gt;&lt;urls&gt;&lt;/urls&gt;&lt;access-date&gt;2023-03-30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6F234E6" w14:textId="6B0577F3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ancet</w:t>
            </w:r>
          </w:p>
        </w:tc>
        <w:tc>
          <w:tcPr>
            <w:tcW w:w="341" w:type="pct"/>
            <w:vAlign w:val="center"/>
          </w:tcPr>
          <w:p w14:paraId="44E44C3F" w14:textId="2F85C3B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K</w:t>
            </w:r>
          </w:p>
        </w:tc>
        <w:tc>
          <w:tcPr>
            <w:tcW w:w="439" w:type="pct"/>
            <w:vAlign w:val="center"/>
          </w:tcPr>
          <w:p w14:paraId="054DEDEC" w14:textId="648F3BD0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rrespondence</w:t>
            </w:r>
          </w:p>
        </w:tc>
        <w:tc>
          <w:tcPr>
            <w:tcW w:w="536" w:type="pct"/>
            <w:vAlign w:val="center"/>
          </w:tcPr>
          <w:p w14:paraId="19AD32D4" w14:textId="6857C467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635" w:type="pct"/>
            <w:vAlign w:val="center"/>
          </w:tcPr>
          <w:p w14:paraId="2483BC6B" w14:textId="0A169C95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6CE020B2" w14:textId="5621054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Summarize the patient's length of stay Compose a discharge letter</w:t>
            </w:r>
          </w:p>
        </w:tc>
        <w:tc>
          <w:tcPr>
            <w:tcW w:w="802" w:type="pct"/>
            <w:vAlign w:val="center"/>
          </w:tcPr>
          <w:p w14:paraId="06E80BE1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6D5345F8" w14:textId="51516413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s</w:t>
            </w:r>
          </w:p>
        </w:tc>
      </w:tr>
      <w:tr w:rsidR="002531EA" w:rsidRPr="0095752B" w14:paraId="1ECF1623" w14:textId="77777777" w:rsidTr="002531EA">
        <w:tc>
          <w:tcPr>
            <w:tcW w:w="637" w:type="pct"/>
            <w:vAlign w:val="center"/>
          </w:tcPr>
          <w:p w14:paraId="5BB038B5" w14:textId="6C7BE41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hammad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ohammad&lt;/Author&gt;&lt;Year&gt;2023&lt;/Year&gt;&lt;RecNum&gt;868&lt;/RecNum&gt;&lt;DisplayText&gt;&lt;style face="superscript"&gt;[227]&lt;/style&gt;&lt;/DisplayText&gt;&lt;record&gt;&lt;rec-number&gt;868&lt;/rec-number&gt;&lt;foreign-keys&gt;&lt;key app="EN" db-id="f5w5azf2ndxvsjeezw9vzvwzreextstaasa0" timestamp="1692257699"&gt;868&lt;/key&gt;&lt;/foreign-keys&gt;&lt;ref-type name="Journal Article"&gt;17&lt;/ref-type&gt;&lt;contributors&gt;&lt;authors&gt;&lt;author&gt;Mohammad, Bushra&lt;/author&gt;&lt;author&gt;Supti, Turjana&lt;/author&gt;&lt;author&gt;Alzubaidi, Mahmood&lt;/author&gt;&lt;author&gt;Shah, Hurmat&lt;/author&gt;&lt;author&gt;Alam, Tanvir&lt;/author&gt;&lt;author&gt;Shah, Zubair&lt;/author&gt;&lt;author&gt;Househ, Mowafa&lt;/author&gt;&lt;/authors&gt;&lt;/contributors&gt;&lt;auth-address&gt;College of Science and Engineering, Hamad Bin Khalifa University, Doha, Qatar.&lt;/auth-address&gt;&lt;titles&gt;&lt;title&gt;The Pros and Cons of Using ChatGPT in Medical Education: A Scoping Review&lt;/title&gt;&lt;secondary-title&gt;Studies in health technology and informatics&lt;/secondary-title&gt;&lt;/titles&gt;&lt;periodical&gt;&lt;full-title&gt;Studies in health technology and informatics&lt;/full-title&gt;&lt;/periodical&gt;&lt;pages&gt;644-647&lt;/pages&gt;&lt;volume&gt;305&lt;/volume&gt;&lt;keywords&gt;&lt;keyword&gt;ChatGPT&lt;/keyword&gt;&lt;keyword&gt;Chatbot&lt;/keyword&gt;&lt;keyword&gt;Medical Education&lt;/keyword&gt;&lt;keyword&gt;Open AI&lt;/keyword&gt;&lt;/keywords&gt;&lt;dates&gt;&lt;year&gt;2023&lt;/year&gt;&lt;pub-dates&gt;&lt;date&gt;2023 Jun 29&lt;/date&gt;&lt;/pub-dates&gt;&lt;/dates&gt;&lt;isbn&gt;1879-8365&lt;/isbn&gt;&lt;accession-num&gt;MEDLINE:37387114&lt;/accession-num&gt;&lt;work-type&gt;Review&amp;#xD;Journal Article&lt;/work-type&gt;&lt;urls&gt;&lt;/urls&gt;&lt;electronic-resource-num&gt;10.3233/SHTI230580&lt;/electronic-resource-num&gt;&lt;access-date&gt;2023-07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FC8B616" w14:textId="5DB2D92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tudies in health technology and informatics</w:t>
            </w:r>
          </w:p>
        </w:tc>
        <w:tc>
          <w:tcPr>
            <w:tcW w:w="341" w:type="pct"/>
            <w:vAlign w:val="center"/>
          </w:tcPr>
          <w:p w14:paraId="61FE42B5" w14:textId="31424C1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Qatar</w:t>
            </w:r>
          </w:p>
        </w:tc>
        <w:tc>
          <w:tcPr>
            <w:tcW w:w="439" w:type="pct"/>
            <w:vAlign w:val="center"/>
          </w:tcPr>
          <w:p w14:paraId="7251F5FD" w14:textId="4048C6A0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</w:t>
            </w:r>
          </w:p>
        </w:tc>
        <w:tc>
          <w:tcPr>
            <w:tcW w:w="536" w:type="pct"/>
            <w:vAlign w:val="center"/>
          </w:tcPr>
          <w:p w14:paraId="4D56DBC0" w14:textId="73642AA1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183943DF" w14:textId="2081A898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1D16C36" w14:textId="36C79CA5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fering personalized, interactive, and readily available learning experiences</w:t>
            </w:r>
          </w:p>
          <w:p w14:paraId="67ED83CC" w14:textId="4D8C0FB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e patient outcomes and advance the medical field</w:t>
            </w:r>
          </w:p>
        </w:tc>
        <w:tc>
          <w:tcPr>
            <w:tcW w:w="802" w:type="pct"/>
            <w:vAlign w:val="center"/>
          </w:tcPr>
          <w:p w14:paraId="1DE61562" w14:textId="279B7C59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263A5DED" w14:textId="77777777" w:rsidTr="002531EA">
        <w:tc>
          <w:tcPr>
            <w:tcW w:w="637" w:type="pct"/>
            <w:vAlign w:val="center"/>
          </w:tcPr>
          <w:p w14:paraId="494703E1" w14:textId="4CC7B47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Lee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Lee&lt;/Author&gt;&lt;Year&gt;2023&lt;/Year&gt;&lt;RecNum&gt;667&lt;/RecNum&gt;&lt;DisplayText&gt;&lt;style face="superscript"&gt;[228]&lt;/style&gt;&lt;/DisplayText&gt;&lt;record&gt;&lt;rec-number&gt;667&lt;/rec-number&gt;&lt;foreign-keys&gt;&lt;key app="EN" db-id="f5w5azf2ndxvsjeezw9vzvwzreextstaasa0" timestamp="1692257699"&gt;667&lt;/key&gt;&lt;/foreign-keys&gt;&lt;ref-type name="Journal Article"&gt;17&lt;/ref-type&gt;&lt;contributors&gt;&lt;authors&gt;&lt;author&gt;Lee, Hyunsu&lt;/author&gt;&lt;/authors&gt;&lt;/contributors&gt;&lt;auth-address&gt;Keimyung Univ, Sch Med, Dept Med Informat, 223,1095 Dalgubeoldae Ro, Daegu, South Korea&lt;/auth-address&gt;&lt;titles&gt;&lt;title&gt;The rise of ChatGPT: Exploring its potential in medical education&lt;/title&gt;&lt;secondary-title&gt;ANATOMICAL SCIENCES EDUCATION&lt;/secondary-title&gt;&lt;/titles&gt;&lt;periodical&gt;&lt;full-title&gt;ANATOMICAL SCIENCES EDUCATION&lt;/full-title&gt;&lt;/periodical&gt;&lt;keywords&gt;&lt;keyword&gt;ChatGPT&lt;/keyword&gt;&lt;keyword&gt;Artificial intelligence&lt;/keyword&gt;&lt;keyword&gt;medical education&lt;/keyword&gt;&lt;keyword&gt;natural language processing&lt;/keyword&gt;&lt;keyword&gt;virtual teaching assistant&lt;/keyword&gt;&lt;/keywords&gt;&lt;dates&gt;&lt;year&gt;2023&lt;/year&gt;&lt;pub-dates&gt;&lt;date&gt;2023 MAR 28&lt;/date&gt;&lt;/pub-dates&gt;&lt;/dates&gt;&lt;isbn&gt;1935-9772&amp;#xD;1935-9780&lt;/isbn&gt;&lt;accession-num&gt;WOS:000959370700001&lt;/accession-num&gt;&lt;work-type&gt;Editorial Material&amp;#xD;Early Access&lt;/work-type&gt;&lt;urls&gt;&lt;/urls&gt;&lt;custom6&gt;MAR 2023&lt;/custom6&gt;&lt;electronic-resource-num&gt;10.1002/ase.2270&lt;/electronic-resource-num&gt;&lt;access-date&gt;2023-04-15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2BB70DC" w14:textId="2957B3F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atomical sciences education</w:t>
            </w:r>
          </w:p>
        </w:tc>
        <w:tc>
          <w:tcPr>
            <w:tcW w:w="341" w:type="pct"/>
            <w:vAlign w:val="center"/>
          </w:tcPr>
          <w:p w14:paraId="3BE56EF4" w14:textId="4BE3314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Korea</w:t>
            </w:r>
          </w:p>
        </w:tc>
        <w:tc>
          <w:tcPr>
            <w:tcW w:w="439" w:type="pct"/>
            <w:vAlign w:val="center"/>
          </w:tcPr>
          <w:p w14:paraId="6BDE67F8" w14:textId="5CCE4B8C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4E47936C" w14:textId="5BDA3FC1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2AEF79AA" w14:textId="292D85FE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B674578" w14:textId="2B995C0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learning</w:t>
            </w:r>
          </w:p>
          <w:p w14:paraId="33E0C803" w14:textId="7777777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2. Increase efficiency</w:t>
            </w:r>
          </w:p>
          <w:p w14:paraId="401B4A05" w14:textId="5165F68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3. Improved accuracy</w:t>
            </w:r>
          </w:p>
        </w:tc>
        <w:tc>
          <w:tcPr>
            <w:tcW w:w="802" w:type="pct"/>
            <w:vAlign w:val="center"/>
          </w:tcPr>
          <w:p w14:paraId="7DD4921D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hics</w:t>
            </w:r>
          </w:p>
          <w:p w14:paraId="6345ED08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  <w:p w14:paraId="2B9D4327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580385CE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4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giarism</w:t>
            </w:r>
          </w:p>
          <w:p w14:paraId="71F384CB" w14:textId="6918C351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5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ademic dishonesty</w:t>
            </w:r>
          </w:p>
        </w:tc>
      </w:tr>
      <w:tr w:rsidR="002531EA" w:rsidRPr="0095752B" w14:paraId="7E85EB69" w14:textId="77777777" w:rsidTr="002531EA">
        <w:tc>
          <w:tcPr>
            <w:tcW w:w="637" w:type="pct"/>
            <w:vAlign w:val="center"/>
          </w:tcPr>
          <w:p w14:paraId="1607F8E6" w14:textId="0FEEA0D3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ardikaningsih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ardikaningsih&lt;/Author&gt;&lt;Year&gt;2023&lt;/Year&gt;&lt;RecNum&gt;1135&lt;/RecNum&gt;&lt;DisplayText&gt;&lt;style face="superscript"&gt;[229]&lt;/style&gt;&lt;/DisplayText&gt;&lt;record&gt;&lt;rec-number&gt;1135&lt;/rec-number&gt;&lt;foreign-keys&gt;&lt;key app="EN" db-id="f5w5azf2ndxvsjeezw9vzvwzreextstaasa0" timestamp="1692257699"&gt;1135&lt;/key&gt;&lt;/foreign-keys&gt;&lt;ref-type name="Journal Article"&gt;17&lt;/ref-type&gt;&lt;contributors&gt;&lt;authors&gt;&lt;author&gt;Mardikaningsih, Agusti&lt;/author&gt;&lt;author&gt;Asmaroini, Ambiro Puji&lt;/author&gt;&lt;author&gt;Lani, Ahmad&lt;/author&gt;&lt;author&gt;Padillah, Raup&lt;/author&gt;&lt;/authors&gt;&lt;/contributors&gt;&lt;auth-address&gt;IKIP Budi Utomo Malang, Malang 65111, East Java, Indonesia&amp;#xD;Univ Muhammadiyah Ponorogo, Ponorogo 63471, East Java, Indonesia&amp;#xD;Univ Negeri Malang, Malang 65114, East Java, Indonesia&amp;#xD;Univ PGRI Banyuwangi, Banyuwangi 41482, East Java, Indonesia&lt;/auth-address&gt;&lt;titles&gt;&lt;title&gt;The risk of ChatGPT as a first aid method: considering the potential danger for mental health support among young adults without professional assistance&lt;/title&gt;&lt;secondary-title&gt;JOURNAL OF PUBLIC HEALTH&lt;/secondary-title&gt;&lt;/titles&gt;&lt;periodical&gt;&lt;full-title&gt;JOURNAL OF PUBLIC HEALTH&lt;/full-title&gt;&lt;/periodical&gt;&lt;pages&gt;e823–e824&lt;/pages&gt;&lt;volume&gt;45&lt;/volume&gt;&lt;number&gt;4&lt;/number&gt;&lt;section&gt;IKIP Budi Utomo Malang&amp;#xD;Univ Muhammadiyah Ponorogo&amp;#xD;Univ PGRI Banyuwangi&lt;/section&gt;&lt;dates&gt;&lt;year&gt;2023&lt;/year&gt;&lt;pub-dates&gt;&lt;date&gt;2023 JUL 13&lt;/date&gt;&lt;/pub-dates&gt;&lt;/dates&gt;&lt;isbn&gt;1741-3842&amp;#xD;1741-3850&lt;/isbn&gt;&lt;accession-num&gt;WOS:001027196000001&lt;/accession-num&gt;&lt;work-type&gt;Letter&amp;#xD;Early Access&lt;/work-type&gt;&lt;urls&gt;&lt;/urls&gt;&lt;custom6&gt;JUL 2023&lt;/custom6&gt;&lt;electronic-resource-num&gt;10.1093/pubmed/fdad107&lt;/electronic-resource-num&gt;&lt;access-date&gt;2023-07-2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2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0837DDF" w14:textId="10E8CED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public health</w:t>
            </w:r>
          </w:p>
        </w:tc>
        <w:tc>
          <w:tcPr>
            <w:tcW w:w="341" w:type="pct"/>
            <w:vAlign w:val="center"/>
          </w:tcPr>
          <w:p w14:paraId="5F80B21F" w14:textId="09EC22A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onesia</w:t>
            </w:r>
          </w:p>
        </w:tc>
        <w:tc>
          <w:tcPr>
            <w:tcW w:w="439" w:type="pct"/>
            <w:vAlign w:val="center"/>
          </w:tcPr>
          <w:p w14:paraId="673E2E7E" w14:textId="1DF3982C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78A92CE" w14:textId="6FADA574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A2ECC6A" w14:textId="0024E7FB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nt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</w:t>
            </w:r>
          </w:p>
        </w:tc>
        <w:tc>
          <w:tcPr>
            <w:tcW w:w="1025" w:type="pct"/>
            <w:vAlign w:val="center"/>
          </w:tcPr>
          <w:p w14:paraId="7064E7B4" w14:textId="527A32A5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2147276B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  <w:p w14:paraId="6FB1C828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6A19E57D" w14:textId="6E7FC65A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</w:tc>
      </w:tr>
      <w:tr w:rsidR="002531EA" w:rsidRPr="0095752B" w14:paraId="21F646BB" w14:textId="77777777" w:rsidTr="002531EA">
        <w:tc>
          <w:tcPr>
            <w:tcW w:w="637" w:type="pct"/>
            <w:vAlign w:val="center"/>
          </w:tcPr>
          <w:p w14:paraId="34BDDB1E" w14:textId="1C66E79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Ufuk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Ufuk&lt;/Author&gt;&lt;Year&gt;2023&lt;/Year&gt;&lt;RecNum&gt;654&lt;/RecNum&gt;&lt;DisplayText&gt;&lt;style face="superscript"&gt;[230]&lt;/style&gt;&lt;/DisplayText&gt;&lt;record&gt;&lt;rec-number&gt;654&lt;/rec-number&gt;&lt;foreign-keys&gt;&lt;key app="EN" db-id="f5w5azf2ndxvsjeezw9vzvwzreextstaasa0" timestamp="1692257699"&gt;654&lt;/key&gt;&lt;/foreign-keys&gt;&lt;ref-type name="Journal Article"&gt;17&lt;/ref-type&gt;&lt;contributors&gt;&lt;authors&gt;&lt;author&gt;Ufuk, Furkan&lt;/author&gt;&lt;/authors&gt;&lt;/contributors&gt;&lt;auth-address&gt;Department of Radiology, School of Medicine, University of Pamukkale, Denizli, Turkey.&lt;/auth-address&gt;&lt;titles&gt;&lt;title&gt;The Role and Limitations of Large Language Models Such as ChatGPT in Clinical Settings and Medical Journalism&lt;/title&gt;&lt;secondary-title&gt;Radiology&lt;/secondary-title&gt;&lt;/titles&gt;&lt;periodical&gt;&lt;full-title&gt;RADIOLOGY&lt;/full-title&gt;&lt;/periodical&gt;&lt;pages&gt;e230276-e230276&lt;/pages&gt;&lt;volume&gt;307&lt;/volume&gt;&lt;number&gt;3&lt;/number&gt;&lt;dates&gt;&lt;year&gt;2023&lt;/year&gt;&lt;pub-dates&gt;&lt;date&gt;2023 May (Epub 2023 Mar 07)&lt;/date&gt;&lt;/pub-dates&gt;&lt;/dates&gt;&lt;isbn&gt;1527-1315&lt;/isbn&gt;&lt;accession-num&gt;MEDLINE:36880943&lt;/accession-num&gt;&lt;work-type&gt;Letter&lt;/work-type&gt;&lt;urls&gt;&lt;/urls&gt;&lt;electronic-resource-num&gt;10.1148/radiol.230276&lt;/electronic-resource-num&gt;&lt;access-date&gt;2023-04-26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C4D3F3E" w14:textId="6EA4636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adiology</w:t>
            </w:r>
          </w:p>
        </w:tc>
        <w:tc>
          <w:tcPr>
            <w:tcW w:w="341" w:type="pct"/>
            <w:vAlign w:val="center"/>
          </w:tcPr>
          <w:p w14:paraId="5A7FE39F" w14:textId="3386376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urkey</w:t>
            </w:r>
          </w:p>
        </w:tc>
        <w:tc>
          <w:tcPr>
            <w:tcW w:w="439" w:type="pct"/>
            <w:vAlign w:val="center"/>
          </w:tcPr>
          <w:p w14:paraId="774C2A24" w14:textId="1629A496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3FF9B00C" w14:textId="713C7227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8E397B2" w14:textId="34F5C7D2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7E3F719C" w14:textId="404F848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view manuscripts for grammar, spelling, and punctuation errors</w:t>
            </w:r>
          </w:p>
        </w:tc>
        <w:tc>
          <w:tcPr>
            <w:tcW w:w="802" w:type="pct"/>
            <w:vAlign w:val="center"/>
          </w:tcPr>
          <w:p w14:paraId="1270579A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  <w:p w14:paraId="1F84C851" w14:textId="77777777" w:rsidR="0029369C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  <w:p w14:paraId="62F667BA" w14:textId="22411153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Ethics</w:t>
            </w:r>
          </w:p>
        </w:tc>
      </w:tr>
      <w:tr w:rsidR="002531EA" w:rsidRPr="0095752B" w14:paraId="6ECCFAB9" w14:textId="77777777" w:rsidTr="002531EA">
        <w:tc>
          <w:tcPr>
            <w:tcW w:w="637" w:type="pct"/>
            <w:vAlign w:val="center"/>
          </w:tcPr>
          <w:p w14:paraId="7C6B6DA6" w14:textId="7640671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evg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ZXZnaTwvQXV0aG9yPjxZZWFyPjIwMjM8L1llYXI+PFJl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ZXZnaTwvQXV0aG9yPjxZZWFyPjIwMjM8L1llYXI+PFJl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21807686" w14:textId="141E667D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urosurgical review</w:t>
            </w:r>
          </w:p>
        </w:tc>
        <w:tc>
          <w:tcPr>
            <w:tcW w:w="341" w:type="pct"/>
            <w:vAlign w:val="center"/>
          </w:tcPr>
          <w:p w14:paraId="584FA448" w14:textId="64AE1C4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urkey</w:t>
            </w:r>
          </w:p>
        </w:tc>
        <w:tc>
          <w:tcPr>
            <w:tcW w:w="439" w:type="pct"/>
            <w:vAlign w:val="center"/>
          </w:tcPr>
          <w:p w14:paraId="025E4171" w14:textId="59E0936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liminary study</w:t>
            </w:r>
          </w:p>
        </w:tc>
        <w:tc>
          <w:tcPr>
            <w:tcW w:w="536" w:type="pct"/>
            <w:vAlign w:val="center"/>
          </w:tcPr>
          <w:p w14:paraId="75013303" w14:textId="509AEB2D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A0EE550" w14:textId="6CC71A85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N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athological</w:t>
            </w:r>
          </w:p>
        </w:tc>
        <w:tc>
          <w:tcPr>
            <w:tcW w:w="1025" w:type="pct"/>
            <w:vAlign w:val="center"/>
          </w:tcPr>
          <w:p w14:paraId="38801C22" w14:textId="7AF6AA2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lp students and residents develop the necessary academic skills and theoretical knowledge</w:t>
            </w:r>
          </w:p>
        </w:tc>
        <w:tc>
          <w:tcPr>
            <w:tcW w:w="802" w:type="pct"/>
            <w:vAlign w:val="center"/>
          </w:tcPr>
          <w:p w14:paraId="25C417AC" w14:textId="31FB9D77" w:rsidR="002531EA" w:rsidRPr="0095752B" w:rsidRDefault="0029369C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433A0035" w14:textId="77777777" w:rsidTr="002531EA">
        <w:tc>
          <w:tcPr>
            <w:tcW w:w="637" w:type="pct"/>
            <w:vAlign w:val="center"/>
          </w:tcPr>
          <w:p w14:paraId="679E5CDF" w14:textId="179FFEB5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ohe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ohen&lt;/Author&gt;&lt;Year&gt;2023&lt;/Year&gt;&lt;RecNum&gt;923&lt;/RecNum&gt;&lt;DisplayText&gt;&lt;style face="superscript"&gt;[232]&lt;/style&gt;&lt;/DisplayText&gt;&lt;record&gt;&lt;rec-number&gt;923&lt;/rec-number&gt;&lt;foreign-keys&gt;&lt;key app="EN" db-id="f5w5azf2ndxvsjeezw9vzvwzreextstaasa0" timestamp="1692257699"&gt;923&lt;/key&gt;&lt;/foreign-keys&gt;&lt;ref-type name="Journal Article"&gt;17&lt;/ref-type&gt;&lt;contributors&gt;&lt;authors&gt;&lt;author&gt;Cohen, Fred&lt;/author&gt;&lt;/authors&gt;&lt;/contributors&gt;&lt;auth-address&gt;Icahn Sch Med Mt Sinai, Ctr Headache &amp;amp; Facial Pain, Dept Neurol, New York, NY 10029 USA&lt;/auth-address&gt;&lt;titles&gt;&lt;title&gt;The role of artificial intelligence in headache medicine: Potential and peril&lt;/title&gt;&lt;secondary-title&gt;HEADACHE&lt;/secondary-title&gt;&lt;/titles&gt;&lt;periodical&gt;&lt;full-title&gt;HEADACHE&lt;/full-title&gt;&lt;/periodical&gt;&lt;pages&gt;694–696&lt;/pages&gt;&lt;volume&gt;63&lt;/volume&gt;&lt;number&gt;5&lt;/number&gt;&lt;keywords&gt;&lt;keyword&gt;ChatGPT&lt;/keyword&gt;&lt;keyword&gt;artificial&lt;/keyword&gt;&lt;keyword&gt;headache&lt;/keyword&gt;&lt;keyword&gt;intelligence&lt;/keyword&gt;&lt;keyword&gt;medicine&lt;/keyword&gt;&lt;/keywords&gt;&lt;dates&gt;&lt;year&gt;2023&lt;/year&gt;&lt;pub-dates&gt;&lt;date&gt;2023 APR 27&lt;/date&gt;&lt;/pub-dates&gt;&lt;/dates&gt;&lt;isbn&gt;0017-8748&amp;#xD;1526-4610&lt;/isbn&gt;&lt;accession-num&gt;WOS:000979789000001&lt;/accession-num&gt;&lt;work-type&gt;Editorial Material&amp;#xD;Early Access&lt;/work-type&gt;&lt;urls&gt;&lt;/urls&gt;&lt;custom6&gt;APR 2023&lt;/custom6&gt;&lt;electronic-resource-num&gt;10.1111/head.14495&lt;/electronic-resource-num&gt;&lt;access-date&gt;2023-05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3933A58" w14:textId="7972A71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adache</w:t>
            </w:r>
          </w:p>
        </w:tc>
        <w:tc>
          <w:tcPr>
            <w:tcW w:w="341" w:type="pct"/>
            <w:vAlign w:val="center"/>
          </w:tcPr>
          <w:p w14:paraId="1231FB4B" w14:textId="1FFDCA4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22821E00" w14:textId="49267BA0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74C5B0DA" w14:textId="25C5CBCE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5F1E86A4" w14:textId="54CE8793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adache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ine</w:t>
            </w:r>
          </w:p>
        </w:tc>
        <w:tc>
          <w:tcPr>
            <w:tcW w:w="1025" w:type="pct"/>
            <w:vAlign w:val="center"/>
          </w:tcPr>
          <w:p w14:paraId="31202DB3" w14:textId="53FFA1FF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3A8609FD" w14:textId="10F6A442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02E45EC3" w14:textId="77777777" w:rsidTr="002531EA">
        <w:tc>
          <w:tcPr>
            <w:tcW w:w="637" w:type="pct"/>
            <w:vAlign w:val="center"/>
          </w:tcPr>
          <w:p w14:paraId="454A6ADB" w14:textId="68FD20D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shraf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shraf&lt;/Author&gt;&lt;Year&gt;2023&lt;/Year&gt;&lt;RecNum&gt;864&lt;/RecNum&gt;&lt;DisplayText&gt;&lt;style face="superscript"&gt;[233]&lt;/style&gt;&lt;/DisplayText&gt;&lt;record&gt;&lt;rec-number&gt;864&lt;/rec-number&gt;&lt;foreign-keys&gt;&lt;key app="EN" db-id="f5w5azf2ndxvsjeezw9vzvwzreextstaasa0" timestamp="1692257699"&gt;864&lt;/key&gt;&lt;/foreign-keys&gt;&lt;ref-type name="Journal Article"&gt;17&lt;/ref-type&gt;&lt;contributors&gt;&lt;authors&gt;&lt;author&gt;Ashraf, Hamza&lt;/author&gt;&lt;author&gt;Ashfaq, Haider&lt;/author&gt;&lt;/authors&gt;&lt;/contributors&gt;&lt;auth-address&gt;Allama Iqbal Med Coll, Lahore, Punjab, Pakistan&lt;/auth-address&gt;&lt;titles&gt;&lt;title&gt;The Role of ChatGPT in Medical Research: Progress and Limitations&lt;/title&gt;&lt;secondary-title&gt;ANNALS OF BIOMEDICAL ENGINEERING&lt;/secondary-title&gt;&lt;/titles&gt;&lt;periodical&gt;&lt;full-title&gt;ANNALS OF BIOMEDICAL ENGINEERING&lt;/full-title&gt;&lt;/periodical&gt;&lt;pages&gt;458–461&lt;/pages&gt;&lt;volume&gt;52&lt;/volume&gt;&lt;number&gt;3&lt;/number&gt;&lt;section&gt;Allama Iqbal Med Coll&lt;/section&gt;&lt;keywords&gt;&lt;keyword&gt;Artificial intelligence&lt;/keyword&gt;&lt;keyword&gt;ChatGPT&lt;/keyword&gt;&lt;keyword&gt;Medical research&lt;/keyword&gt;&lt;/keywords&gt;&lt;dates&gt;&lt;year&gt;2023&lt;/year&gt;&lt;pub-dates&gt;&lt;date&gt;2023 JUL 14&lt;/date&gt;&lt;/pub-dates&gt;&lt;/dates&gt;&lt;isbn&gt;0090-6964&amp;#xD;1573-9686&lt;/isbn&gt;&lt;accession-num&gt;WOS:001030516700002&lt;/accession-num&gt;&lt;work-type&gt;Letter&amp;#xD;Early Access&lt;/work-type&gt;&lt;urls&gt;&lt;/urls&gt;&lt;custom6&gt;JUL 2023&lt;/custom6&gt;&lt;electronic-resource-num&gt;10.1007/s10439-023-03311-0&lt;/electronic-resource-num&gt;&lt;access-date&gt;2023-08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B69B03C" w14:textId="0EB05E5C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609ACB61" w14:textId="17E1C2E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akistan</w:t>
            </w:r>
          </w:p>
        </w:tc>
        <w:tc>
          <w:tcPr>
            <w:tcW w:w="439" w:type="pct"/>
            <w:vAlign w:val="center"/>
          </w:tcPr>
          <w:p w14:paraId="2D79436C" w14:textId="0C09ADFC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201C5164" w14:textId="58E39299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96B23EB" w14:textId="61082BAD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1E4DF039" w14:textId="003B2C9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arify concepts, theories</w:t>
            </w:r>
          </w:p>
        </w:tc>
        <w:tc>
          <w:tcPr>
            <w:tcW w:w="802" w:type="pct"/>
            <w:vAlign w:val="center"/>
          </w:tcPr>
          <w:p w14:paraId="2A26A89E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F058C4E" w14:textId="59183EC2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human interaction and emotions</w:t>
            </w:r>
          </w:p>
        </w:tc>
      </w:tr>
      <w:tr w:rsidR="002531EA" w:rsidRPr="0095752B" w14:paraId="09F6DE15" w14:textId="77777777" w:rsidTr="002531EA">
        <w:tc>
          <w:tcPr>
            <w:tcW w:w="637" w:type="pct"/>
            <w:vAlign w:val="center"/>
          </w:tcPr>
          <w:p w14:paraId="2E406530" w14:textId="61524CC1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Breedin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Breeding&lt;/Author&gt;&lt;Year&gt;2023&lt;/Year&gt;&lt;RecNum&gt;788&lt;/RecNum&gt;&lt;DisplayText&gt;&lt;style face="superscript"&gt;[234]&lt;/style&gt;&lt;/DisplayText&gt;&lt;record&gt;&lt;rec-number&gt;788&lt;/rec-number&gt;&lt;foreign-keys&gt;&lt;key app="EN" db-id="f5w5azf2ndxvsjeezw9vzvwzreextstaasa0" timestamp="1692257699"&gt;788&lt;/key&gt;&lt;/foreign-keys&gt;&lt;ref-type name="Journal Article"&gt;17&lt;/ref-type&gt;&lt;contributors&gt;&lt;authors&gt;&lt;author&gt;Breeding, Tessa&lt;/author&gt;&lt;author&gt;Martinez, Brian&lt;/author&gt;&lt;author&gt;Patel, Heli&lt;/author&gt;&lt;author&gt;Nasef, Hazem&lt;/author&gt;&lt;author&gt;Arif, Hasan&lt;/author&gt;&lt;author&gt;Nakayama, Don&lt;/author&gt;&lt;author&gt;Elkbuli, Adel&lt;/author&gt;&lt;/authors&gt;&lt;/contributors&gt;&lt;auth-address&gt;NOVA Southeastern Univ, Kiran Patel Coll Allopath Med, Ft Lauderdale, FL USA&amp;#xD;Mercer Univ, Sch Med, Columbus, GA USA&amp;#xD;Piedmont Columbus Reg Hosp, Dept Pediat Surg, Piedmont, GA USA&amp;#xD;Orlando Reg Med Ctr Inc, Dept Surg, Div Trauma &amp;amp; Surg Crit Care, 86 W Underwood St, Orlando, FL 32806 USA&amp;#xD;Orlando Reg Med Ctr Inc, Dept Surg Educ, Orlando, FL 32806 USA&lt;/auth-address&gt;&lt;titles&gt;&lt;title&gt;The Utilization of ChatGPT in Reshaping Future Medical Education and Learning Perspectives: A Curse or a Blessing?&lt;/title&gt;&lt;secondary-title&gt;AMERICAN SURGEON&lt;/secondary-title&gt;&lt;/titles&gt;&lt;periodical&gt;&lt;full-title&gt;AMERICAN SURGEON&lt;/full-title&gt;&lt;/periodical&gt;&lt;pages&gt;560–566&lt;/pages&gt;&lt;volume&gt;90&lt;/volume&gt;&lt;number&gt;4&lt;/number&gt;&lt;section&gt;Piedmont Columbus Reg Hosp&lt;/section&gt;&lt;keywords&gt;&lt;keyword&gt;ChatGPT&lt;/keyword&gt;&lt;keyword&gt;medical education&lt;/keyword&gt;&lt;keyword&gt;medical students&lt;/keyword&gt;&lt;keyword&gt;laypeople&lt;/keyword&gt;&lt;keyword&gt;common surgical conditions&lt;/keyword&gt;&lt;/keywords&gt;&lt;dates&gt;&lt;year&gt;2023&lt;/year&gt;&lt;pub-dates&gt;&lt;date&gt;2023 JUN 13&lt;/date&gt;&lt;/pub-dates&gt;&lt;/dates&gt;&lt;isbn&gt;0003-1348&amp;#xD;1555-9823&lt;/isbn&gt;&lt;accession-num&gt;WOS:001007536500001&lt;/accession-num&gt;&lt;work-type&gt;Article&amp;#xD;Early Access&lt;/work-type&gt;&lt;urls&gt;&lt;/urls&gt;&lt;custom6&gt;JUN 2023&lt;/custom6&gt;&lt;electronic-resource-num&gt;10.1177/00031348231180950&lt;/electronic-resource-num&gt;&lt;access-date&gt;2023-06-27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610A7568" w14:textId="4515A0B2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 surgeon</w:t>
            </w:r>
          </w:p>
        </w:tc>
        <w:tc>
          <w:tcPr>
            <w:tcW w:w="341" w:type="pct"/>
            <w:vAlign w:val="center"/>
          </w:tcPr>
          <w:p w14:paraId="69470333" w14:textId="6402657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452B55C" w14:textId="244234A8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ginal research</w:t>
            </w:r>
          </w:p>
        </w:tc>
        <w:tc>
          <w:tcPr>
            <w:tcW w:w="536" w:type="pct"/>
            <w:vAlign w:val="center"/>
          </w:tcPr>
          <w:p w14:paraId="54047199" w14:textId="04937196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4986D8FE" w14:textId="1180726D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553F5D04" w14:textId="07B28CA1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7AE04CFF" w14:textId="67C9A579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3DBAC359" w14:textId="77777777" w:rsidTr="002531EA">
        <w:tc>
          <w:tcPr>
            <w:tcW w:w="637" w:type="pct"/>
            <w:vAlign w:val="center"/>
          </w:tcPr>
          <w:p w14:paraId="1E338339" w14:textId="560CE22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Kleinig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Kleinig&lt;/Author&gt;&lt;Year&gt;2023&lt;/Year&gt;&lt;RecNum&gt;934&lt;/RecNum&gt;&lt;DisplayText&gt;&lt;style face="superscript"&gt;[235]&lt;/style&gt;&lt;/DisplayText&gt;&lt;record&gt;&lt;rec-number&gt;934&lt;/rec-number&gt;&lt;foreign-keys&gt;&lt;key app="EN" db-id="f5w5azf2ndxvsjeezw9vzvwzreextstaasa0" timestamp="1692257699"&gt;934&lt;/key&gt;&lt;/foreign-keys&gt;&lt;ref-type name="Journal Article"&gt;17&lt;/ref-type&gt;&lt;contributors&gt;&lt;authors&gt;&lt;author&gt;Kleinig, Oliver&lt;/author&gt;&lt;author&gt;Gao, Christina&lt;/author&gt;&lt;author&gt;Bacchi, Stephen&lt;/author&gt;&lt;/authors&gt;&lt;/contributors&gt;&lt;auth-address&gt;Univ Adelaide, Adelaide, SA, Australia&amp;#xD;Royal Adelaide Hosp, Adelaide, SA, Australia&lt;/auth-address&gt;&lt;titles&gt;&lt;title&gt;This too shall pass: the performance of ChatGPT-3.5, ChatGPT-4 and New Bing in an Australian medical licensing examination&lt;/title&gt;&lt;secondary-title&gt;MEDICAL JOURNAL OF AUSTRALIA&lt;/secondary-title&gt;&lt;/titles&gt;&lt;periodical&gt;&lt;full-title&gt;MEDICAL JOURNAL OF AUSTRALIA&lt;/full-title&gt;&lt;/periodical&gt;&lt;pages&gt;237&lt;/pages&gt;&lt;volume&gt;219&lt;/volume&gt;&lt;number&gt;5&lt;/number&gt;&lt;keywords&gt;&lt;keyword&gt;Artificial intelligence&lt;/keyword&gt;&lt;/keywords&gt;&lt;dates&gt;&lt;year&gt;2023&lt;/year&gt;&lt;pub-dates&gt;&lt;date&gt;2023 AUG 1&lt;/date&gt;&lt;/pub-dates&gt;&lt;/dates&gt;&lt;isbn&gt;0025-729X&amp;#xD;1326-5377&lt;/isbn&gt;&lt;accession-num&gt;WOS:001041207200001&lt;/accession-num&gt;&lt;work-type&gt;Letter&amp;#xD;Early Access&lt;/work-type&gt;&lt;urls&gt;&lt;/urls&gt;&lt;custom6&gt;AUG 2023&lt;/custom6&gt;&lt;electronic-resource-num&gt;10.5694/mja2.52061&lt;/electronic-resource-num&gt;&lt;access-date&gt;2023-08-1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773301F9" w14:textId="6D3DC03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Medical journal of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alia</w:t>
            </w:r>
            <w:proofErr w:type="spellEnd"/>
          </w:p>
        </w:tc>
        <w:tc>
          <w:tcPr>
            <w:tcW w:w="341" w:type="pct"/>
            <w:vAlign w:val="center"/>
          </w:tcPr>
          <w:p w14:paraId="7ADFB30D" w14:textId="2DD4C36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A</w:t>
            </w:r>
          </w:p>
        </w:tc>
        <w:tc>
          <w:tcPr>
            <w:tcW w:w="439" w:type="pct"/>
            <w:vAlign w:val="center"/>
          </w:tcPr>
          <w:p w14:paraId="72E4F4D4" w14:textId="3F1677A5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49153A3" w14:textId="73814F1D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66428056" w14:textId="3DDDFA82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20424134" w14:textId="07E0281E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28CC3931" w14:textId="3D6FC70A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2BB96E9E" w14:textId="77777777" w:rsidTr="002531EA">
        <w:tc>
          <w:tcPr>
            <w:tcW w:w="637" w:type="pct"/>
            <w:vAlign w:val="center"/>
          </w:tcPr>
          <w:p w14:paraId="14507BF0" w14:textId="25B97630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cLea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cLean&lt;/Author&gt;&lt;Year&gt;2023&lt;/Year&gt;&lt;RecNum&gt;1430&lt;/RecNum&gt;&lt;DisplayText&gt;&lt;style face="superscript"&gt;[236]&lt;/style&gt;&lt;/DisplayText&gt;&lt;record&gt;&lt;rec-number&gt;1430&lt;/rec-number&gt;&lt;foreign-keys&gt;&lt;key app="EN" db-id="f5w5azf2ndxvsjeezw9vzvwzreextstaasa0" timestamp="1692257699"&gt;1430&lt;/key&gt;&lt;/foreign-keys&gt;&lt;ref-type name="Journal Article"&gt;17&lt;/ref-type&gt;&lt;contributors&gt;&lt;authors&gt;&lt;author&gt;McLean, Aaron Lawson&lt;/author&gt;&lt;/authors&gt;&lt;/contributors&gt;&lt;auth-address&gt;Friedrich Schiller Univ Jena, Jena Univ Hosp, Dept Neurosurg, Klinikum 1, D-07747 Jena, Germany&lt;/auth-address&gt;&lt;titles&gt;&lt;title&gt;Towards Precision Medicine in Spinal Surgery: Leveraging AI Technologies&lt;/title&gt;&lt;secondary-title&gt;ANNALS OF BIOMEDICAL ENGINEERING&lt;/secondary-title&gt;&lt;/titles&gt;&lt;periodical&gt;&lt;full-title&gt;ANNALS OF BIOMEDICAL ENGINEERING&lt;/full-title&gt;&lt;/periodical&gt;&lt;pages&gt;735–737&lt;/pages&gt;&lt;volume&gt;52&lt;/volume&gt;&lt;number&gt;4&lt;/number&gt;&lt;keywords&gt;&lt;keyword&gt;Artificial intelligence&lt;/keyword&gt;&lt;keyword&gt;Data security&lt;/keyword&gt;&lt;keyword&gt;Healthcare technology&lt;/keyword&gt;&lt;keyword&gt;Patient outcomes&lt;/keyword&gt;&lt;keyword&gt;Spinal surgery&lt;/keyword&gt;&lt;keyword&gt;Surgical decision making&lt;/keyword&gt;&lt;/keywords&gt;&lt;dates&gt;&lt;year&gt;2023&lt;/year&gt;&lt;pub-dates&gt;&lt;date&gt;2023 JUL 14&lt;/date&gt;&lt;/pub-dates&gt;&lt;/dates&gt;&lt;isbn&gt;0090-6964&amp;#xD;1573-9686&lt;/isbn&gt;&lt;accession-num&gt;WOS:001030516700003&lt;/accession-num&gt;&lt;work-type&gt;Letter&amp;#xD;Early Access&lt;/work-type&gt;&lt;urls&gt;&lt;/urls&gt;&lt;custom6&gt;JUL 2023&lt;/custom6&gt;&lt;electronic-resource-num&gt;10.1007/s10439-023-03315-w&lt;/electronic-resource-num&gt;&lt;access-date&gt;2023-08-01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6C84D4D" w14:textId="472F741B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0D4A57CB" w14:textId="69ACCCA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ermany</w:t>
            </w:r>
          </w:p>
        </w:tc>
        <w:tc>
          <w:tcPr>
            <w:tcW w:w="439" w:type="pct"/>
            <w:vAlign w:val="center"/>
          </w:tcPr>
          <w:p w14:paraId="7816D1E5" w14:textId="718692D2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1E7F4584" w14:textId="7ECB87D7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39A8E3B" w14:textId="1D57D63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Spinal </w:t>
            </w:r>
            <w:r w:rsidR="00E316F4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</w:tc>
        <w:tc>
          <w:tcPr>
            <w:tcW w:w="1025" w:type="pct"/>
            <w:vAlign w:val="center"/>
          </w:tcPr>
          <w:p w14:paraId="2B4F2688" w14:textId="043390B2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1685F29F" w14:textId="06DAF9A2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lgorithmic bias</w:t>
            </w:r>
          </w:p>
        </w:tc>
      </w:tr>
      <w:tr w:rsidR="002531EA" w:rsidRPr="0095752B" w14:paraId="4D6278A4" w14:textId="77777777" w:rsidTr="002531EA">
        <w:tc>
          <w:tcPr>
            <w:tcW w:w="637" w:type="pct"/>
            <w:vAlign w:val="center"/>
          </w:tcPr>
          <w:p w14:paraId="5AD8805B" w14:textId="5C036D6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Nazario-Johns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Nazario-Johnson&lt;/Author&gt;&lt;Year&gt;2023&lt;/Year&gt;&lt;RecNum&gt;677&lt;/RecNum&gt;&lt;DisplayText&gt;&lt;style face="superscript"&gt;[237]&lt;/style&gt;&lt;/DisplayText&gt;&lt;record&gt;&lt;rec-number&gt;677&lt;/rec-number&gt;&lt;foreign-keys&gt;&lt;key app="EN" db-id="f5w5azf2ndxvsjeezw9vzvwzreextstaasa0" timestamp="1692257699"&gt;677&lt;/key&gt;&lt;/foreign-keys&gt;&lt;ref-type name="Journal Article"&gt;17&lt;/ref-type&gt;&lt;contributors&gt;&lt;authors&gt;&lt;author&gt;Nazario-Johnson, Lleayem&lt;/author&gt;&lt;author&gt;Zaki, Hossam A&lt;/author&gt;&lt;author&gt;Tung, Glenn A&lt;/author&gt;&lt;/authors&gt;&lt;/contributors&gt;&lt;auth-address&gt;Department of Diagnostic Imaging, The Warren Alpert Medical School of Brown University/Rhode Island Hospital, Providence, Rhode Island.&amp;#xD;Department of Diagnostic Imaging, The Warren Alpert Medical School of Brown University/Rhode Island Hospital, Providence, Rhode Island. Electronic address: hossam_zaki@brown.edu.&amp;#xD;Associate Dean for Clinical Affairs, Department of Diagnostic Imaging, The Warren Alpert Medical School of Brown University/Rhode Island Hospital, Providence, Rhode Island.&lt;/auth-address&gt;&lt;titles&gt;&lt;title&gt;Use of Large Language Models to Predict Neuroimaging&lt;/title&gt;&lt;secondary-title&gt;Journal of the American College of Radiology&lt;/secondary-title&gt;&lt;/titles&gt;&lt;periodical&gt;&lt;full-title&gt;Journal of the American College of Radiology&lt;/full-title&gt;&lt;/periodical&gt;&lt;pages&gt;1004–1009&lt;/pages&gt;&lt;volume&gt;20&lt;/volume&gt;&lt;number&gt;10&lt;/number&gt;&lt;keywords&gt;&lt;keyword&gt;Artificial intelligence&lt;/keyword&gt;&lt;keyword&gt;ChatGPT&lt;/keyword&gt;&lt;keyword&gt;clinical decision making&lt;/keyword&gt;&lt;/keywords&gt;&lt;dates&gt;&lt;year&gt;2023&lt;/year&gt;&lt;pub-dates&gt;&lt;date&gt;2023 Jul 08 (Epub 2023 Jul 08)&lt;/date&gt;&lt;/pub-dates&gt;&lt;/dates&gt;&lt;isbn&gt;1558-349X&lt;/isbn&gt;&lt;accession-num&gt;MEDLINE:37423349&lt;/accession-num&gt;&lt;work-type&gt;Journal Article&lt;/work-type&gt;&lt;urls&gt;&lt;/urls&gt;&lt;electronic-resource-num&gt;10.1016/j.jacr.2023.06.008&lt;/electronic-resource-num&gt;&lt;access-date&gt;2023-07-1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F1C22B2" w14:textId="7F1AFD3A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the American College of Radiology</w:t>
            </w:r>
          </w:p>
        </w:tc>
        <w:tc>
          <w:tcPr>
            <w:tcW w:w="341" w:type="pct"/>
            <w:vAlign w:val="center"/>
          </w:tcPr>
          <w:p w14:paraId="056BDA96" w14:textId="49718E6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15AD70C1" w14:textId="7ACCB882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39CB61CC" w14:textId="47B3E0FB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A73A61A" w14:textId="5ACAD8D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euroimaging</w:t>
            </w:r>
          </w:p>
        </w:tc>
        <w:tc>
          <w:tcPr>
            <w:tcW w:w="1025" w:type="pct"/>
            <w:vAlign w:val="center"/>
          </w:tcPr>
          <w:p w14:paraId="4EFACDFD" w14:textId="4706058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pidly and effectively analyze large quantities of patient data</w:t>
            </w:r>
          </w:p>
          <w:p w14:paraId="51B808DD" w14:textId="5313D88D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T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e rapid access to information that LLMs can provide</w:t>
            </w:r>
          </w:p>
        </w:tc>
        <w:tc>
          <w:tcPr>
            <w:tcW w:w="802" w:type="pct"/>
            <w:vAlign w:val="center"/>
          </w:tcPr>
          <w:p w14:paraId="1C38E2D3" w14:textId="573CDB4E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5202714A" w14:textId="77777777" w:rsidTr="002531EA">
        <w:tc>
          <w:tcPr>
            <w:tcW w:w="637" w:type="pct"/>
            <w:vAlign w:val="center"/>
          </w:tcPr>
          <w:p w14:paraId="0EB27E36" w14:textId="6F02F624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iru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aXJ1PC9BdXRob3I+PFllYXI+MjAyMzwvWWVhcj48UmVj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TaXJ1PC9BdXRob3I+PFllYXI+MjAyMzwvWWVhcj48UmVj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8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F8E721C" w14:textId="68CB926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ournal of the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merican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medical informatics association</w:t>
            </w:r>
          </w:p>
        </w:tc>
        <w:tc>
          <w:tcPr>
            <w:tcW w:w="341" w:type="pct"/>
            <w:vAlign w:val="center"/>
          </w:tcPr>
          <w:p w14:paraId="66BC5B42" w14:textId="559BE300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305F0EE" w14:textId="1D5EE48B" w:rsidR="002531EA" w:rsidRPr="0095752B" w:rsidRDefault="00F203D2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75F8C142" w14:textId="04547F6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631B0945" w14:textId="4942A9C5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313C93E7" w14:textId="3AD00723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entify potential improvements to alert logic and support their implementation,</w:t>
            </w:r>
          </w:p>
          <w:p w14:paraId="1F3F857E" w14:textId="1827B9E7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sist experts in formulating their own suggestions for CDS improvement</w:t>
            </w:r>
          </w:p>
        </w:tc>
        <w:tc>
          <w:tcPr>
            <w:tcW w:w="802" w:type="pct"/>
            <w:vAlign w:val="center"/>
          </w:tcPr>
          <w:p w14:paraId="62F0FC0D" w14:textId="476C594E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ited knowledge</w:t>
            </w:r>
          </w:p>
        </w:tc>
      </w:tr>
      <w:tr w:rsidR="002531EA" w:rsidRPr="0095752B" w14:paraId="4AC918D8" w14:textId="77777777" w:rsidTr="002531EA">
        <w:tc>
          <w:tcPr>
            <w:tcW w:w="637" w:type="pct"/>
            <w:vAlign w:val="center"/>
          </w:tcPr>
          <w:p w14:paraId="5A27A02F" w14:textId="28D869D7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run Babu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Arun Babu&lt;/Author&gt;&lt;Year&gt;2023&lt;/Year&gt;&lt;RecNum&gt;3889&lt;/RecNum&gt;&lt;DisplayText&gt;&lt;style face="superscript"&gt;[239]&lt;/style&gt;&lt;/DisplayText&gt;&lt;record&gt;&lt;rec-number&gt;3889&lt;/rec-number&gt;&lt;foreign-keys&gt;&lt;key app="EN" db-id="f5w5azf2ndxvsjeezw9vzvwzreextstaasa0" timestamp="1692258280"&gt;3889&lt;/key&gt;&lt;/foreign-keys&gt;&lt;ref-type name="Journal Article"&gt;17&lt;/ref-type&gt;&lt;contributors&gt;&lt;authors&gt;&lt;author&gt;Arun Babu, T&lt;/author&gt;&lt;author&gt;Sharmila, V&lt;/author&gt;&lt;/authors&gt;&lt;/contributors&gt;&lt;auth-address&gt;Dept of Pediatrics, All India Institute of Medical Sciences (AIIMS), Mangalagiri, Andhra Pradesh, India. Electronic address: babuarun@yahoo.com.&amp;#xD;Dept of Obstetrics &amp;amp; Gynecology, All India Institute of Medical Sciences (AIIMS), Mangalagiri, Andhra Pradesh, India.&lt;/auth-address&gt;&lt;titles&gt;&lt;title&gt;Using artificial intelligence chatbots like &amp;apos;ChatGPT&amp;apos; to draft articles for medical journals - Advantages, limitations, ethical concerns and way forward&lt;/title&gt;&lt;secondary-title&gt;Eur J Obstet Gynecol Reprod Biol&lt;/secondary-title&gt;&lt;/titles&gt;&lt;periodical&gt;&lt;full-title&gt;Eur J Obstet Gynecol Reprod Biol&lt;/full-title&gt;&lt;/periodical&gt;&lt;pages&gt;151&lt;/pages&gt;&lt;volume&gt;286&lt;/volume&gt;&lt;edition&gt;2023/05/21&lt;/edition&gt;&lt;keywords&gt;&lt;keyword&gt;Humans&lt;/keyword&gt;&lt;keyword&gt;Artificial intelligence&lt;/keyword&gt;&lt;keyword&gt;Periodicals as Topic&lt;/keyword&gt;&lt;/keywords&gt;&lt;dates&gt;&lt;year&gt;2023&lt;/year&gt;&lt;pub-dates&gt;&lt;date&gt;Jul&lt;/date&gt;&lt;/pub-dates&gt;&lt;/dates&gt;&lt;isbn&gt;0301-2115&lt;/isbn&gt;&lt;accession-num&gt;37210245&lt;/accession-num&gt;&lt;urls&gt;&lt;/urls&gt;&lt;electronic-resource-num&gt;10.1016/j.ejogrb.2023.05.008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39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478D953" w14:textId="1AF4C7DD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j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bstet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gynecol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prod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biol</w:t>
            </w:r>
          </w:p>
        </w:tc>
        <w:tc>
          <w:tcPr>
            <w:tcW w:w="341" w:type="pct"/>
            <w:vAlign w:val="center"/>
          </w:tcPr>
          <w:p w14:paraId="6B362C2D" w14:textId="06D0D9A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ndia</w:t>
            </w:r>
          </w:p>
        </w:tc>
        <w:tc>
          <w:tcPr>
            <w:tcW w:w="439" w:type="pct"/>
            <w:vAlign w:val="center"/>
          </w:tcPr>
          <w:p w14:paraId="1849B130" w14:textId="5AADADA7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tter to editors</w:t>
            </w:r>
          </w:p>
        </w:tc>
        <w:tc>
          <w:tcPr>
            <w:tcW w:w="536" w:type="pct"/>
            <w:vAlign w:val="center"/>
          </w:tcPr>
          <w:p w14:paraId="5E1F3535" w14:textId="19AB6281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6E4929FD" w14:textId="1D77D1BF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07DCB2CB" w14:textId="18B64470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48485DBD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thics</w:t>
            </w:r>
          </w:p>
          <w:p w14:paraId="38C3CE2B" w14:textId="27E8AC39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</w:t>
            </w:r>
          </w:p>
        </w:tc>
      </w:tr>
      <w:tr w:rsidR="002531EA" w:rsidRPr="0095752B" w14:paraId="16826AAE" w14:textId="77777777" w:rsidTr="002531EA">
        <w:tc>
          <w:tcPr>
            <w:tcW w:w="637" w:type="pct"/>
            <w:vAlign w:val="center"/>
          </w:tcPr>
          <w:p w14:paraId="512D8348" w14:textId="05C555CD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Scerr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Scerri&lt;/Author&gt;&lt;Year&gt;2023&lt;/Year&gt;&lt;RecNum&gt;1026&lt;/RecNum&gt;&lt;DisplayText&gt;&lt;style face="superscript"&gt;[240]&lt;/style&gt;&lt;/DisplayText&gt;&lt;record&gt;&lt;rec-number&gt;1026&lt;/rec-number&gt;&lt;foreign-keys&gt;&lt;key app="EN" db-id="f5w5azf2ndxvsjeezw9vzvwzreextstaasa0" timestamp="1692257699"&gt;1026&lt;/key&gt;&lt;/foreign-keys&gt;&lt;ref-type name="Journal Article"&gt;17&lt;/ref-type&gt;&lt;contributors&gt;&lt;authors&gt;&lt;author&gt;Scerri, Anthony&lt;/author&gt;&lt;author&gt;Morin, Karen H. H&lt;/author&gt;&lt;/authors&gt;&lt;/contributors&gt;&lt;auth-address&gt;Univ Malta, Fac Hlth Sci, Dept Nursing, Msida, Malta&amp;#xD;Univ Wisconsin, Nursing Open, Coll Nursing, Milwaukee, WI USA&lt;/auth-address&gt;&lt;titles&gt;&lt;title&gt;Using chatbots like ChatGPT to support nursing practice&lt;/title&gt;&lt;secondary-title&gt;JOURNAL OF CLINICAL NURSING&lt;/secondary-title&gt;&lt;/titles&gt;&lt;periodical&gt;&lt;full-title&gt;JOURNAL OF CLINICAL NURSING&lt;/full-title&gt;&lt;/periodical&gt;&lt;pages&gt;4211-4213&lt;/pages&gt;&lt;volume&gt;32&lt;/volume&gt;&lt;number&gt;15-16&lt;/number&gt;&lt;keywords&gt;&lt;keyword&gt;Chatbots&lt;/keyword&gt;&lt;keyword&gt;nursing practice&lt;/keyword&gt;&lt;keyword&gt;technology&lt;/keyword&gt;&lt;keyword&gt;clinical decision-making&lt;/keyword&gt;&lt;/keywords&gt;&lt;dates&gt;&lt;year&gt;2023&lt;/year&gt;&lt;pub-dates&gt;&lt;date&gt;2023 AUG&lt;/date&gt;&lt;/pub-dates&gt;&lt;/dates&gt;&lt;isbn&gt;0962-1067&amp;#xD;1365-2702&lt;/isbn&gt;&lt;accession-num&gt;WOS:000944099400001&lt;/accession-num&gt;&lt;work-type&gt;Editorial Material&lt;/work-type&gt;&lt;urls&gt;&lt;/urls&gt;&lt;custom6&gt;MAR 2023&lt;/custom6&gt;&lt;electronic-resource-num&gt;10.1111/jocn.16677&lt;/electronic-resource-num&gt;&lt;access-date&gt;2023-03-18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0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F390B97" w14:textId="211E5FF4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clinical nursing</w:t>
            </w:r>
          </w:p>
        </w:tc>
        <w:tc>
          <w:tcPr>
            <w:tcW w:w="341" w:type="pct"/>
            <w:vAlign w:val="center"/>
          </w:tcPr>
          <w:p w14:paraId="1A7E5A9A" w14:textId="36DF83B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alta</w:t>
            </w:r>
          </w:p>
        </w:tc>
        <w:tc>
          <w:tcPr>
            <w:tcW w:w="439" w:type="pct"/>
            <w:vAlign w:val="center"/>
          </w:tcPr>
          <w:p w14:paraId="7C668901" w14:textId="159D1D60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4A2DB03" w14:textId="6F8A913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6B8A813" w14:textId="31F181A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ing</w:t>
            </w:r>
          </w:p>
        </w:tc>
        <w:tc>
          <w:tcPr>
            <w:tcW w:w="1025" w:type="pct"/>
            <w:vAlign w:val="center"/>
          </w:tcPr>
          <w:p w14:paraId="0B7E060E" w14:textId="5EA34FE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uce repetitive writing and administrative work</w:t>
            </w:r>
          </w:p>
          <w:p w14:paraId="7CBAFC0F" w14:textId="7FAE58B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ing conversation</w:t>
            </w:r>
          </w:p>
          <w:p w14:paraId="2C64B566" w14:textId="104A74F0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3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G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nerate instructions and recommendations</w:t>
            </w:r>
          </w:p>
          <w:p w14:paraId="2514E4A1" w14:textId="04C9EEAE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4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mplified instructions</w:t>
            </w:r>
          </w:p>
        </w:tc>
        <w:tc>
          <w:tcPr>
            <w:tcW w:w="802" w:type="pct"/>
            <w:vAlign w:val="center"/>
          </w:tcPr>
          <w:p w14:paraId="61F23E86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767FD5DC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2D93B48E" w14:textId="2281BA64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6438A61C" w14:textId="77777777" w:rsidTr="002531EA">
        <w:tc>
          <w:tcPr>
            <w:tcW w:w="637" w:type="pct"/>
            <w:vAlign w:val="center"/>
          </w:tcPr>
          <w:p w14:paraId="07B62297" w14:textId="1B2F1A46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ohnso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Kb2huc29uPC9BdXRob3I+PFllYXI+MjAyMzwvWWVhcj48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Kb2huc29uPC9BdXRob3I+PFllYXI+MjAyMzwvWWVhcj48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</w:fldData>
              </w:fldCha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1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A622658" w14:textId="39642D3C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NCI cancer spectrum</w:t>
            </w:r>
          </w:p>
        </w:tc>
        <w:tc>
          <w:tcPr>
            <w:tcW w:w="341" w:type="pct"/>
            <w:vAlign w:val="center"/>
          </w:tcPr>
          <w:p w14:paraId="6265C0F4" w14:textId="5328184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74A83950" w14:textId="144A623D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xperimental study</w:t>
            </w:r>
          </w:p>
        </w:tc>
        <w:tc>
          <w:tcPr>
            <w:tcW w:w="536" w:type="pct"/>
            <w:vAlign w:val="center"/>
          </w:tcPr>
          <w:p w14:paraId="74ABA8BF" w14:textId="03219D6E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78759CCC" w14:textId="666CB4E2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ncology</w:t>
            </w:r>
          </w:p>
        </w:tc>
        <w:tc>
          <w:tcPr>
            <w:tcW w:w="1025" w:type="pct"/>
            <w:vAlign w:val="center"/>
          </w:tcPr>
          <w:p w14:paraId="530D3039" w14:textId="236C2B12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61B7AF62" w14:textId="37B01E43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428CCC51" w14:textId="7A85CCF3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3BFFED20" w14:textId="0F291FA8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6F25B0AC" w14:textId="77777777" w:rsidTr="002531EA">
        <w:tc>
          <w:tcPr>
            <w:tcW w:w="637" w:type="pct"/>
            <w:vAlign w:val="center"/>
          </w:tcPr>
          <w:p w14:paraId="17B88D9B" w14:textId="340BBCA9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Jiali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KaWFsaW48L0F1dGhvcj48WWVhcj4yMDIzPC9ZZWFyPjxS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KaWFsaW48L0F1dGhvcj48WWVhcj4yMDIzPC9ZZWFyPjxS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2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00491A08" w14:textId="11173AA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Journal of medical Internet research</w:t>
            </w:r>
          </w:p>
        </w:tc>
        <w:tc>
          <w:tcPr>
            <w:tcW w:w="341" w:type="pct"/>
            <w:vAlign w:val="center"/>
          </w:tcPr>
          <w:p w14:paraId="0F7843EE" w14:textId="4331396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hina</w:t>
            </w:r>
          </w:p>
        </w:tc>
        <w:tc>
          <w:tcPr>
            <w:tcW w:w="439" w:type="pct"/>
            <w:vAlign w:val="center"/>
          </w:tcPr>
          <w:p w14:paraId="13D2BC95" w14:textId="29295015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O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inion</w:t>
            </w:r>
          </w:p>
        </w:tc>
        <w:tc>
          <w:tcPr>
            <w:tcW w:w="536" w:type="pct"/>
            <w:vAlign w:val="center"/>
          </w:tcPr>
          <w:p w14:paraId="16996E0A" w14:textId="75B24101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71F2D5D" w14:textId="07BD15BA" w:rsidR="002531EA" w:rsidRPr="0095752B" w:rsidRDefault="00DA6216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1025" w:type="pct"/>
            <w:vAlign w:val="center"/>
          </w:tcPr>
          <w:p w14:paraId="4252B74E" w14:textId="5A6F787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en effective in generating patient clinical letters, radiology reports, medical notes, and discharge summaries</w:t>
            </w:r>
          </w:p>
          <w:p w14:paraId="221C0982" w14:textId="365AB62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I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mproving efficiency and accuracy for health care providers</w:t>
            </w:r>
          </w:p>
        </w:tc>
        <w:tc>
          <w:tcPr>
            <w:tcW w:w="802" w:type="pct"/>
            <w:vAlign w:val="center"/>
          </w:tcPr>
          <w:p w14:paraId="4B427DEA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179F5F0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28A57928" w14:textId="53DD5CFB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2454C074" w14:textId="77777777" w:rsidTr="002531EA">
        <w:tc>
          <w:tcPr>
            <w:tcW w:w="637" w:type="pct"/>
            <w:vAlign w:val="center"/>
          </w:tcPr>
          <w:p w14:paraId="62511D11" w14:textId="5E93C182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Gupta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Gupta&lt;/Author&gt;&lt;Year&gt;2023&lt;/Year&gt;&lt;RecNum&gt;3601&lt;/RecNum&gt;&lt;DisplayText&gt;&lt;style face="superscript"&gt;[243]&lt;/style&gt;&lt;/DisplayText&gt;&lt;record&gt;&lt;rec-number&gt;3601&lt;/rec-number&gt;&lt;foreign-keys&gt;&lt;key app="EN" db-id="f5w5azf2ndxvsjeezw9vzvwzreextstaasa0" timestamp="1692258279"&gt;3601&lt;/key&gt;&lt;/foreign-keys&gt;&lt;ref-type name="Journal Article"&gt;17&lt;/ref-type&gt;&lt;contributors&gt;&lt;authors&gt;&lt;author&gt;Gupta, Rohun&lt;/author&gt;&lt;author&gt;Herzog, Isabel&lt;/author&gt;&lt;author&gt;Weisberger, Joseph&lt;/author&gt;&lt;author&gt;Chao, John&lt;/author&gt;&lt;author&gt;Chaiyasate, Kongkrit&lt;/author&gt;&lt;author&gt;Lee, Edward S&lt;/author&gt;&lt;/authors&gt;&lt;/contributors&gt;&lt;auth-address&gt;Oakland University William Beaumont School of Medicine, Rochester, MI, USA. Electronic address: rgupta@oakland.edu.&amp;#xD;Department of Plastic Surgery, Rutgers New Jersey School of Medicine, Newark, NJ, USA.&amp;#xD;Oakland University William Beaumont School of Medicine, Rochester, MI, USA.&lt;/auth-address&gt;&lt;titles&gt;&lt;title&gt;Utilization of ChatGPT for Plastic Surgery Research: Friend or Foe?&lt;/title&gt;&lt;secondary-title&gt;J Plast Reconstr Aesthet Surg&lt;/secondary-title&gt;&lt;/titles&gt;&lt;periodical&gt;&lt;full-title&gt;J Plast Reconstr Aesthet Surg&lt;/full-title&gt;&lt;/periodical&gt;&lt;pages&gt;145-147&lt;/pages&gt;&lt;volume&gt;80&lt;/volume&gt;&lt;edition&gt;2023/04/07&lt;/edition&gt;&lt;keywords&gt;&lt;keyword&gt;Humans&lt;/keyword&gt;&lt;keyword&gt;Language&lt;/keyword&gt;&lt;keyword&gt;Plastic Surgery Procedures&lt;/keyword&gt;&lt;keyword&gt;Postoperative Care&lt;/keyword&gt;&lt;keyword&gt;Referral and Consultation&lt;/keyword&gt;&lt;keyword&gt;Surgery, Plastic&lt;/keyword&gt;&lt;keyword&gt;AI&lt;/keyword&gt;&lt;keyword&gt;Artificial intelligence&lt;/keyword&gt;&lt;keyword&gt;Education&lt;/keyword&gt;&lt;keyword&gt;Systematic reviews&lt;/keyword&gt;&lt;/keywords&gt;&lt;dates&gt;&lt;year&gt;2023&lt;/year&gt;&lt;pub-dates&gt;&lt;date&gt;May&lt;/date&gt;&lt;/pub-dates&gt;&lt;/dates&gt;&lt;isbn&gt;1748-6815&lt;/isbn&gt;&lt;accession-num&gt;37023599&lt;/accession-num&gt;&lt;urls&gt;&lt;/urls&gt;&lt;electronic-resource-num&gt;10.1016/j.bjps.2023.03.004&lt;/electronic-resource-num&gt;&lt;remote-database-provider&gt;NLM&lt;/remote-database-provider&gt;&lt;language&gt;eng&lt;/languag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3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548058AA" w14:textId="1ED0449C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J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plast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econstr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proofErr w:type="spellStart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</w:t>
            </w:r>
            <w:proofErr w:type="spellEnd"/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surg</w:t>
            </w:r>
          </w:p>
        </w:tc>
        <w:tc>
          <w:tcPr>
            <w:tcW w:w="341" w:type="pct"/>
            <w:vAlign w:val="center"/>
          </w:tcPr>
          <w:p w14:paraId="5AD665D2" w14:textId="17778E8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6E0D10FD" w14:textId="50AA2761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0651A2BD" w14:textId="3197A287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H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alth care research</w:t>
            </w:r>
          </w:p>
        </w:tc>
        <w:tc>
          <w:tcPr>
            <w:tcW w:w="635" w:type="pct"/>
            <w:vAlign w:val="center"/>
          </w:tcPr>
          <w:p w14:paraId="04DCE4A3" w14:textId="2897BC54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astic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</w:tc>
        <w:tc>
          <w:tcPr>
            <w:tcW w:w="1025" w:type="pct"/>
            <w:vAlign w:val="center"/>
          </w:tcPr>
          <w:p w14:paraId="293BE8A1" w14:textId="55A1F091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</w:t>
            </w:r>
            <w:r w:rsidR="00D771A7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ssist in clinical decision-making</w:t>
            </w:r>
          </w:p>
        </w:tc>
        <w:tc>
          <w:tcPr>
            <w:tcW w:w="802" w:type="pct"/>
            <w:vAlign w:val="center"/>
          </w:tcPr>
          <w:p w14:paraId="4861F86E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43D613C" w14:textId="02142714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7A5830CA" w14:textId="4F90D3A4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6AE49140" w14:textId="77777777" w:rsidTr="002531EA">
        <w:tc>
          <w:tcPr>
            <w:tcW w:w="637" w:type="pct"/>
            <w:vAlign w:val="center"/>
          </w:tcPr>
          <w:p w14:paraId="70387A3E" w14:textId="7DC024DC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Cox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Cox&lt;/Author&gt;&lt;Year&gt;2023&lt;/Year&gt;&lt;RecNum&gt;1095&lt;/RecNum&gt;&lt;DisplayText&gt;&lt;style face="superscript"&gt;[244]&lt;/style&gt;&lt;/DisplayText&gt;&lt;record&gt;&lt;rec-number&gt;1095&lt;/rec-number&gt;&lt;foreign-keys&gt;&lt;key app="EN" db-id="f5w5azf2ndxvsjeezw9vzvwzreextstaasa0" timestamp="1692257699"&gt;1095&lt;/key&gt;&lt;/foreign-keys&gt;&lt;ref-type name="Journal Article"&gt;17&lt;/ref-type&gt;&lt;contributors&gt;&lt;authors&gt;&lt;author&gt;Cox, Aram&lt;/author&gt;&lt;author&gt;Seth, Ishith&lt;/author&gt;&lt;author&gt;Yi Xie&lt;/author&gt;&lt;author&gt;Hunter-Smith, David J&lt;/author&gt;&lt;author&gt;Rozen, Warren M&lt;/author&gt;&lt;/authors&gt;&lt;/contributors&gt;&lt;auth-address&gt;Peninsula Hlth, Dept Plast Surg, Melbourne, Vic, Australia&amp;#xD;Frankston Hosp, 2 Hastings Rd, Melbourne, Vic 3199, Australia&lt;/auth-address&gt;&lt;titles&gt;&lt;title&gt;Utilizing ChatGPT-4 for Providing Medical Information on Blepharoplasties to Patients&lt;/title&gt;&lt;secondary-title&gt;AESTHETIC SURGERY JOURNAL&lt;/secondary-title&gt;&lt;/titles&gt;&lt;periodical&gt;&lt;full-title&gt;AESTHETIC SURGERY JOURNAL&lt;/full-title&gt;&lt;/periodical&gt;&lt;pages&gt;NP658-NP662&lt;/pages&gt;&lt;volume&gt;43&lt;/volume&gt;&lt;number&gt;8&lt;/number&gt;&lt;section&gt;Peninsula Hlth&lt;/section&gt;&lt;dates&gt;&lt;year&gt;2023&lt;/year&gt;&lt;pub-dates&gt;&lt;date&gt;2023 JUL 15&lt;/date&gt;&lt;/pub-dates&gt;&lt;/dates&gt;&lt;isbn&gt;1090-820X&amp;#xD;1527-330X&lt;/isbn&gt;&lt;accession-num&gt;WOS:000986633000001&lt;/accession-num&gt;&lt;work-type&gt;Letter&lt;/work-type&gt;&lt;urls&gt;&lt;/urls&gt;&lt;custom6&gt;APR 2023&lt;/custom6&gt;&lt;custom7&gt;sjad096&lt;/custom7&gt;&lt;electronic-resource-num&gt;10.1093/asj/sjad096&lt;/electronic-resource-num&gt;&lt;access-date&gt;2023-05-24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4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A8D64EE" w14:textId="03CAB55E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esthetic surgery journal</w:t>
            </w:r>
          </w:p>
        </w:tc>
        <w:tc>
          <w:tcPr>
            <w:tcW w:w="341" w:type="pct"/>
            <w:vAlign w:val="center"/>
          </w:tcPr>
          <w:p w14:paraId="2D65E4AA" w14:textId="00D2454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ustralia</w:t>
            </w:r>
          </w:p>
        </w:tc>
        <w:tc>
          <w:tcPr>
            <w:tcW w:w="439" w:type="pct"/>
            <w:vAlign w:val="center"/>
          </w:tcPr>
          <w:p w14:paraId="39021E4E" w14:textId="11800DCB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21517A4B" w14:textId="30800E59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4DCD4E8F" w14:textId="00D4062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Plastic and </w:t>
            </w:r>
            <w:r w:rsidR="00E316F4">
              <w:rPr>
                <w:rFonts w:asciiTheme="majorBidi" w:eastAsia="DengXian" w:hAnsiTheme="majorBidi" w:cstheme="majorBidi"/>
                <w:sz w:val="22"/>
                <w:szCs w:val="22"/>
              </w:rPr>
              <w:t>R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econstructive </w:t>
            </w:r>
            <w:r w:rsidR="00E316F4">
              <w:rPr>
                <w:rFonts w:asciiTheme="majorBidi" w:eastAsia="DengXian" w:hAnsiTheme="majorBidi" w:cstheme="majorBidi"/>
                <w:sz w:val="22"/>
                <w:szCs w:val="22"/>
              </w:rPr>
              <w:t>S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rgery</w:t>
            </w:r>
          </w:p>
        </w:tc>
        <w:tc>
          <w:tcPr>
            <w:tcW w:w="1025" w:type="pct"/>
            <w:vAlign w:val="center"/>
          </w:tcPr>
          <w:p w14:paraId="584BB072" w14:textId="67430B78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1. Provide information with sufficient depth</w:t>
            </w:r>
          </w:p>
        </w:tc>
        <w:tc>
          <w:tcPr>
            <w:tcW w:w="802" w:type="pct"/>
            <w:vAlign w:val="center"/>
          </w:tcPr>
          <w:p w14:paraId="3BAA0B68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5509DA4D" w14:textId="4116535F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6ABCDFDA" w14:textId="42653E5D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43E32AF4" w14:textId="77777777" w:rsidTr="002531EA">
        <w:tc>
          <w:tcPr>
            <w:tcW w:w="637" w:type="pct"/>
            <w:vAlign w:val="center"/>
          </w:tcPr>
          <w:p w14:paraId="144E6CD7" w14:textId="729FD09E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Montastruc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B422FB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Montastruc&lt;/Author&gt;&lt;Year&gt;2023&lt;/Year&gt;&lt;RecNum&gt;1062&lt;/RecNum&gt;&lt;DisplayText&gt;&lt;style face="superscript"&gt;[245]&lt;/style&gt;&lt;/DisplayText&gt;&lt;record&gt;&lt;rec-number&gt;1062&lt;/rec-number&gt;&lt;foreign-keys&gt;&lt;key app="EN" db-id="f5w5azf2ndxvsjeezw9vzvwzreextstaasa0" timestamp="1692257699"&gt;1062&lt;/key&gt;&lt;/foreign-keys&gt;&lt;ref-type name="Journal Article"&gt;17&lt;/ref-type&gt;&lt;contributors&gt;&lt;authors&gt;&lt;author&gt;Montastruc, Francois&lt;/author&gt;&lt;author&gt;Storck, Wilhelm&lt;/author&gt;&lt;author&gt;de Canecaude, Claire&lt;/author&gt;&lt;author&gt;Victor, Lea&lt;/author&gt;&lt;author&gt;Li, Julien&lt;/author&gt;&lt;author&gt;Cesbron, Candice&lt;/author&gt;&lt;author&gt;Zelmat, Yoann&lt;/author&gt;&lt;author&gt;Barus, Romain&lt;/author&gt;&lt;/authors&gt;&lt;/contributors&gt;&lt;auth-address&gt;Department of Medical and Clinical Pharmacology, Centre of Pharmacovigilance and Pharmacoepidemiology, Faculty of Medicine, Toulouse University Hospital (CHU), Toulouse, France.&amp;#xD;Department of Medical and Clinical Pharmacology, Centre of Pharmacovigilance and Pharmacoepidemiology, Faculty of Medicine, Toulouse University Hospital (CHU), Toulouse, France. romain.barus@univ-tlse3.fr.&lt;/auth-address&gt;&lt;titles&gt;&lt;title&gt;Will artificial intelligence chatbots replace clinical pharmacologists? An exploratory study in clinical practice&lt;/title&gt;&lt;secondary-title&gt;European journal of clinical pharmacology&lt;/secondary-title&gt;&lt;/titles&gt;&lt;periodical&gt;&lt;full-title&gt;European journal of clinical pharmacology&lt;/full-title&gt;&lt;/periodical&gt;&lt;pages&gt;1375–1384&lt;/pages&gt;&lt;volume&gt;79&lt;/volume&gt;&lt;number&gt;10&lt;/number&gt;&lt;keywords&gt;&lt;keyword&gt;Adverse drug reaction&lt;/keyword&gt;&lt;keyword&gt;ChatGPT&lt;/keyword&gt;&lt;keyword&gt;Drug information service&lt;/keyword&gt;&lt;keyword&gt;Pharmacovigilance&lt;/keyword&gt;&lt;keyword&gt;Safety&lt;/keyword&gt;&lt;/keywords&gt;&lt;dates&gt;&lt;year&gt;2023&lt;/year&gt;&lt;pub-dates&gt;&lt;date&gt;2023 Aug 11 (Epub 2023 Aug 11)&lt;/date&gt;&lt;/pub-dates&gt;&lt;/dates&gt;&lt;isbn&gt;1432-1041&lt;/isbn&gt;&lt;accession-num&gt;MEDLINE:37566133&lt;/accession-num&gt;&lt;work-type&gt;Journal Article&lt;/work-type&gt;&lt;urls&gt;&lt;/urls&gt;&lt;electronic-resource-num&gt;10.1007/s00228-023-03547-8&lt;/electronic-resource-num&gt;&lt;access-date&gt;2023-08-12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5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18035497" w14:textId="6F27F9D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uropean journal of clinical pharmacology</w:t>
            </w:r>
          </w:p>
        </w:tc>
        <w:tc>
          <w:tcPr>
            <w:tcW w:w="341" w:type="pct"/>
            <w:vAlign w:val="center"/>
          </w:tcPr>
          <w:p w14:paraId="52D0E152" w14:textId="6BA8BF83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France</w:t>
            </w:r>
          </w:p>
        </w:tc>
        <w:tc>
          <w:tcPr>
            <w:tcW w:w="439" w:type="pct"/>
            <w:vAlign w:val="center"/>
          </w:tcPr>
          <w:p w14:paraId="3260F708" w14:textId="5E68073E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ss-sectional study</w:t>
            </w:r>
          </w:p>
        </w:tc>
        <w:tc>
          <w:tcPr>
            <w:tcW w:w="536" w:type="pct"/>
            <w:vAlign w:val="center"/>
          </w:tcPr>
          <w:p w14:paraId="4CF1CB7E" w14:textId="6B053625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73187597" w14:textId="27698AB0" w:rsidR="002531EA" w:rsidRPr="0095752B" w:rsidRDefault="00E316F4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linical 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harmacology</w:t>
            </w:r>
          </w:p>
        </w:tc>
        <w:tc>
          <w:tcPr>
            <w:tcW w:w="1025" w:type="pct"/>
            <w:vAlign w:val="center"/>
          </w:tcPr>
          <w:p w14:paraId="0C641360" w14:textId="7BF73F48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0FE05699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6B29A2CD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iased</w:t>
            </w:r>
          </w:p>
          <w:p w14:paraId="7648048A" w14:textId="33558308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3.</w:t>
            </w:r>
            <w:r w:rsidR="002531EA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ivacy</w:t>
            </w:r>
          </w:p>
        </w:tc>
      </w:tr>
      <w:tr w:rsidR="002531EA" w:rsidRPr="0095752B" w14:paraId="2BFCC7FC" w14:textId="77777777" w:rsidTr="002531EA">
        <w:tc>
          <w:tcPr>
            <w:tcW w:w="637" w:type="pct"/>
            <w:vAlign w:val="center"/>
          </w:tcPr>
          <w:p w14:paraId="10FE6CCB" w14:textId="6E5CCC6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Abdulai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YmR1bGFpPC9BdXRob3I+PFllYXI+MjAyMzwvWWVhcj48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>
                <w:fldData xml:space="preserve">PEVuZE5vdGU+PENpdGU+PEF1dGhvcj5BYmR1bGFpPC9BdXRob3I+PFllYXI+MjAyMzwvWWVhcj48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</w:fldData>
              </w:fldCha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.DATA </w:instrText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6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4926F287" w14:textId="184E6705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ing inquiry</w:t>
            </w:r>
          </w:p>
        </w:tc>
        <w:tc>
          <w:tcPr>
            <w:tcW w:w="341" w:type="pct"/>
            <w:vAlign w:val="center"/>
          </w:tcPr>
          <w:p w14:paraId="7633107D" w14:textId="6AE45B18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anada</w:t>
            </w:r>
          </w:p>
        </w:tc>
        <w:tc>
          <w:tcPr>
            <w:tcW w:w="439" w:type="pct"/>
            <w:vAlign w:val="center"/>
          </w:tcPr>
          <w:p w14:paraId="200C7762" w14:textId="64363359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C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ommentary</w:t>
            </w:r>
          </w:p>
        </w:tc>
        <w:tc>
          <w:tcPr>
            <w:tcW w:w="536" w:type="pct"/>
            <w:vAlign w:val="center"/>
          </w:tcPr>
          <w:p w14:paraId="194CBAB4" w14:textId="1FEA24BE" w:rsidR="002531EA" w:rsidRPr="0095752B" w:rsidRDefault="00FD65B1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edical education</w:t>
            </w:r>
          </w:p>
        </w:tc>
        <w:tc>
          <w:tcPr>
            <w:tcW w:w="635" w:type="pct"/>
            <w:vAlign w:val="center"/>
          </w:tcPr>
          <w:p w14:paraId="2FA34589" w14:textId="193D12F6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Nursing</w:t>
            </w:r>
          </w:p>
        </w:tc>
        <w:tc>
          <w:tcPr>
            <w:tcW w:w="1025" w:type="pct"/>
            <w:vAlign w:val="center"/>
          </w:tcPr>
          <w:p w14:paraId="25AF70D0" w14:textId="5743AEA2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  <w:tc>
          <w:tcPr>
            <w:tcW w:w="802" w:type="pct"/>
            <w:vAlign w:val="center"/>
          </w:tcPr>
          <w:p w14:paraId="56879F72" w14:textId="5A8F51E5" w:rsidR="002531EA" w:rsidRPr="0095752B" w:rsidRDefault="00DA6216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 w:hint="eastAsia"/>
                <w:sz w:val="22"/>
                <w:szCs w:val="22"/>
              </w:rPr>
              <w:t>N</w:t>
            </w:r>
            <w:r>
              <w:rPr>
                <w:rFonts w:asciiTheme="majorBidi" w:eastAsia="DengXian" w:hAnsiTheme="majorBidi" w:cstheme="majorBidi"/>
                <w:sz w:val="22"/>
                <w:szCs w:val="22"/>
              </w:rPr>
              <w:t>A</w:t>
            </w:r>
          </w:p>
        </w:tc>
      </w:tr>
      <w:tr w:rsidR="002531EA" w:rsidRPr="0095752B" w14:paraId="64C8EF23" w14:textId="77777777" w:rsidTr="002531EA">
        <w:tc>
          <w:tcPr>
            <w:tcW w:w="637" w:type="pct"/>
            <w:vAlign w:val="center"/>
          </w:tcPr>
          <w:p w14:paraId="25A11FCC" w14:textId="361B4A3A" w:rsidR="002531EA" w:rsidRPr="008B12CD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8B12CD">
              <w:rPr>
                <w:rFonts w:asciiTheme="majorBidi" w:eastAsia="DengXian" w:hAnsiTheme="majorBidi" w:cstheme="majorBidi"/>
                <w:sz w:val="22"/>
                <w:szCs w:val="22"/>
              </w:rPr>
              <w:t>Yongbin,2023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begin"/>
            </w:r>
            <w:r w:rsidR="00401747">
              <w:rPr>
                <w:rFonts w:asciiTheme="majorBidi" w:eastAsia="DengXian" w:hAnsiTheme="majorBidi" w:cstheme="majorBidi"/>
                <w:color w:val="000000"/>
                <w:sz w:val="22"/>
              </w:rPr>
              <w:instrText xml:space="preserve"> ADDIN EN.CITE &lt;EndNote&gt;&lt;Cite&gt;&lt;Author&gt;Yongbin&lt;/Author&gt;&lt;Year&gt;2023&lt;/Year&gt;&lt;RecNum&gt;860&lt;/RecNum&gt;&lt;DisplayText&gt;&lt;style face="superscript"&gt;[247]&lt;/style&gt;&lt;/DisplayText&gt;&lt;record&gt;&lt;rec-number&gt;860&lt;/rec-number&gt;&lt;foreign-keys&gt;&lt;key app="EN" db-id="f5w5azf2ndxvsjeezw9vzvwzreextstaasa0" timestamp="1692257699"&gt;860&lt;/key&gt;&lt;/foreign-keys&gt;&lt;ref-type name="Journal Article"&gt;17&lt;/ref-type&gt;&lt;contributors&gt;&lt;authors&gt;&lt;author&gt;Yongbin, He&lt;/author&gt;&lt;author&gt;Haifeng, Tang&lt;/author&gt;&lt;author&gt;Dongxue, Wang&lt;/author&gt;&lt;author&gt;Shuqin, Gu&lt;/author&gt;&lt;author&gt;Guoxin, Ni&lt;/author&gt;&lt;author&gt;Haiyang, Wu&lt;/author&gt;&lt;/authors&gt;&lt;/contributors&gt;&lt;auth-address&gt;Beijing Sport Univ, Sch Sport Med &amp;amp; Rehabil, Beijing, Peoples R China&amp;#xD;Duke Univ, Duke Human Vaccine Inst, Med Ctr, Durham, NC USA&amp;#xD;Xiamen Univ, Affiliated Hosp 1, Dept Rehabil Med, Xiamen, Peoples R China&amp;#xD;Tianjin Med Univ, Tianjin Huanhu Hosp, Dept Spine Surg, Grad Sch, Tianjin, Peoples R China&amp;#xD;Duke Univ, Duke Mol Physiol Inst, Sch Med, Durham, NC 27708 USA&lt;/auth-address&gt;&lt;titles&gt;&lt;title&gt;Will ChatGPT/GPT-4 be a Lighthouse to Guide Spinal Surgeons?&lt;/title&gt;&lt;secondary-title&gt;ANNALS OF BIOMEDICAL ENGINEERING&lt;/secondary-title&gt;&lt;/titles&gt;&lt;periodical&gt;&lt;full-title&gt;ANNALS OF BIOMEDICAL ENGINEERING&lt;/full-title&gt;&lt;/periodical&gt;&lt;pages&gt;1362-1365&lt;/pages&gt;&lt;volume&gt;51&lt;/volume&gt;&lt;number&gt;7&lt;/number&gt;&lt;keywords&gt;&lt;keyword&gt;Artificial intelligence&lt;/keyword&gt;&lt;keyword&gt;Assistant&lt;/keyword&gt;&lt;keyword&gt;Endoscopic spinal surgery&lt;/keyword&gt;&lt;keyword&gt;GPT-4&lt;/keyword&gt;&lt;keyword&gt;Spinal surgeon&lt;/keyword&gt;&lt;/keywords&gt;&lt;dates&gt;&lt;year&gt;2023&lt;/year&gt;&lt;pub-dates&gt;&lt;date&gt;2023 JUL&lt;/date&gt;&lt;/pub-dates&gt;&lt;/dates&gt;&lt;isbn&gt;0090-6964&amp;#xD;1573-9686&lt;/isbn&gt;&lt;accession-num&gt;WOS:000974284000003&lt;/accession-num&gt;&lt;work-type&gt;Letter&lt;/work-type&gt;&lt;urls&gt;&lt;/urls&gt;&lt;custom6&gt;APR 2023&lt;/custom6&gt;&lt;electronic-resource-num&gt;10.1007/s10439-023-03206-0&lt;/electronic-resource-num&gt;&lt;access-date&gt;2023-05-09&lt;/access-date&gt;&lt;/record&gt;&lt;/Cite&gt;&lt;/EndNote&gt;</w:instrTex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separate"/>
            </w:r>
            <w:r w:rsidR="00401747" w:rsidRPr="00401747">
              <w:rPr>
                <w:rFonts w:asciiTheme="majorBidi" w:eastAsia="DengXian" w:hAnsiTheme="majorBidi" w:cstheme="majorBidi"/>
                <w:noProof/>
                <w:color w:val="000000"/>
                <w:sz w:val="22"/>
                <w:vertAlign w:val="superscript"/>
              </w:rPr>
              <w:t>[247]</w:t>
            </w:r>
            <w:r w:rsidRPr="0095752B">
              <w:rPr>
                <w:rFonts w:asciiTheme="majorBidi" w:eastAsia="DengXian" w:hAnsiTheme="majorBidi" w:cstheme="majorBidi"/>
                <w:color w:val="000000"/>
                <w:sz w:val="22"/>
              </w:rPr>
              <w:fldChar w:fldCharType="end"/>
            </w:r>
          </w:p>
        </w:tc>
        <w:tc>
          <w:tcPr>
            <w:tcW w:w="585" w:type="pct"/>
            <w:vAlign w:val="center"/>
          </w:tcPr>
          <w:p w14:paraId="316974EC" w14:textId="3E47D930" w:rsidR="002531EA" w:rsidRPr="0095752B" w:rsidRDefault="0050387F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nnals of biomedical engineering</w:t>
            </w:r>
          </w:p>
        </w:tc>
        <w:tc>
          <w:tcPr>
            <w:tcW w:w="341" w:type="pct"/>
            <w:vAlign w:val="center"/>
          </w:tcPr>
          <w:p w14:paraId="35B73F2D" w14:textId="12AE0FD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USA</w:t>
            </w:r>
          </w:p>
        </w:tc>
        <w:tc>
          <w:tcPr>
            <w:tcW w:w="439" w:type="pct"/>
            <w:vAlign w:val="center"/>
          </w:tcPr>
          <w:p w14:paraId="51FF7917" w14:textId="18BA8454" w:rsidR="002531EA" w:rsidRPr="0095752B" w:rsidRDefault="00E813F0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E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ditorial</w:t>
            </w:r>
          </w:p>
        </w:tc>
        <w:tc>
          <w:tcPr>
            <w:tcW w:w="536" w:type="pct"/>
            <w:vAlign w:val="center"/>
          </w:tcPr>
          <w:p w14:paraId="50D535BB" w14:textId="2835149D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Clinical practice</w:t>
            </w:r>
          </w:p>
        </w:tc>
        <w:tc>
          <w:tcPr>
            <w:tcW w:w="635" w:type="pct"/>
            <w:vAlign w:val="center"/>
          </w:tcPr>
          <w:p w14:paraId="1E7B20A0" w14:textId="1764858F" w:rsidR="002531EA" w:rsidRPr="0095752B" w:rsidRDefault="002531EA" w:rsidP="008B12CD">
            <w:pPr>
              <w:spacing w:line="120" w:lineRule="atLeast"/>
              <w:jc w:val="center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Spinal Surgeons</w:t>
            </w:r>
          </w:p>
        </w:tc>
        <w:tc>
          <w:tcPr>
            <w:tcW w:w="1025" w:type="pct"/>
            <w:vAlign w:val="center"/>
          </w:tcPr>
          <w:p w14:paraId="09E14EA3" w14:textId="78A8A156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B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ring modifications in lifestyle </w:t>
            </w:r>
          </w:p>
          <w:p w14:paraId="749F5DDB" w14:textId="22AF074A" w:rsidR="002531EA" w:rsidRPr="0095752B" w:rsidRDefault="002531EA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2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P</w:t>
            </w:r>
            <w:r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rovide emotional support</w:t>
            </w:r>
          </w:p>
        </w:tc>
        <w:tc>
          <w:tcPr>
            <w:tcW w:w="802" w:type="pct"/>
            <w:vAlign w:val="center"/>
          </w:tcPr>
          <w:p w14:paraId="5DA16F90" w14:textId="77777777" w:rsidR="00E37C12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1.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M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isinformation and </w:t>
            </w:r>
            <w:r w:rsidR="00D312BB">
              <w:rPr>
                <w:rFonts w:asciiTheme="majorBidi" w:eastAsia="DengXian" w:hAnsiTheme="majorBidi" w:cstheme="majorBidi"/>
                <w:sz w:val="22"/>
                <w:szCs w:val="22"/>
              </w:rPr>
              <w:t>L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>ack of reliability</w:t>
            </w:r>
          </w:p>
          <w:p w14:paraId="20E0A28E" w14:textId="188A3099" w:rsidR="002531EA" w:rsidRPr="0095752B" w:rsidRDefault="00E37C12" w:rsidP="008B12CD">
            <w:pPr>
              <w:spacing w:line="120" w:lineRule="atLeast"/>
              <w:jc w:val="left"/>
              <w:rPr>
                <w:rFonts w:asciiTheme="majorBidi" w:eastAsia="DengXian" w:hAnsiTheme="majorBidi" w:cstheme="majorBidi"/>
                <w:sz w:val="22"/>
                <w:szCs w:val="22"/>
              </w:rPr>
            </w:pPr>
            <w:r>
              <w:rPr>
                <w:rFonts w:asciiTheme="majorBidi" w:eastAsia="DengXian" w:hAnsiTheme="majorBidi" w:cstheme="majorBidi"/>
                <w:sz w:val="22"/>
                <w:szCs w:val="22"/>
              </w:rPr>
              <w:t>2.</w:t>
            </w:r>
            <w:r w:rsidR="002531EA" w:rsidRPr="0095752B">
              <w:rPr>
                <w:rFonts w:asciiTheme="majorBidi" w:eastAsia="DengXian" w:hAnsiTheme="majorBidi" w:cstheme="majorBidi"/>
                <w:sz w:val="22"/>
                <w:szCs w:val="22"/>
              </w:rPr>
              <w:t xml:space="preserve"> Limited accuracy</w:t>
            </w:r>
          </w:p>
        </w:tc>
      </w:tr>
    </w:tbl>
    <w:p w14:paraId="3D37A715" w14:textId="5A5276A9" w:rsidR="00D03DC4" w:rsidRPr="00CE3AFC" w:rsidRDefault="00CE3AFC">
      <w:pPr>
        <w:rPr>
          <w:rFonts w:asciiTheme="majorBidi" w:eastAsia="DengXian" w:hAnsiTheme="majorBidi" w:cstheme="majorBidi"/>
          <w:kern w:val="0"/>
          <w:sz w:val="22"/>
        </w:rPr>
      </w:pPr>
      <w:r w:rsidRPr="00CE3AFC">
        <w:rPr>
          <w:rFonts w:asciiTheme="majorBidi" w:eastAsia="DengXian" w:hAnsiTheme="majorBidi" w:cstheme="majorBidi"/>
          <w:kern w:val="0"/>
          <w:sz w:val="22"/>
        </w:rPr>
        <w:t>NA:</w:t>
      </w:r>
      <w:r>
        <w:rPr>
          <w:rFonts w:asciiTheme="majorBidi" w:eastAsia="DengXian" w:hAnsiTheme="majorBidi" w:cstheme="majorBidi"/>
          <w:kern w:val="0"/>
          <w:sz w:val="22"/>
        </w:rPr>
        <w:t xml:space="preserve"> </w:t>
      </w:r>
      <w:r w:rsidRPr="00CE3AFC">
        <w:rPr>
          <w:rFonts w:asciiTheme="majorBidi" w:eastAsia="DengXian" w:hAnsiTheme="majorBidi" w:cstheme="majorBidi"/>
          <w:kern w:val="0"/>
          <w:sz w:val="22"/>
        </w:rPr>
        <w:t>Key characteristics not mentioned in the study</w:t>
      </w:r>
    </w:p>
    <w:p w14:paraId="2C952F26" w14:textId="77777777" w:rsidR="00B85F75" w:rsidRPr="00B85F75" w:rsidRDefault="00D03DC4" w:rsidP="00B85F75">
      <w:pPr>
        <w:pStyle w:val="EndNoteBibliography"/>
        <w:ind w:left="720" w:hanging="720"/>
        <w:rPr>
          <w:noProof/>
        </w:rPr>
      </w:pPr>
      <w:r>
        <w:rPr>
          <w:rFonts w:ascii="DengXian" w:eastAsia="DengXian" w:hAnsi="DengXian"/>
          <w:sz w:val="22"/>
        </w:rPr>
        <w:fldChar w:fldCharType="begin"/>
      </w:r>
      <w:r>
        <w:rPr>
          <w:rFonts w:ascii="DengXian" w:eastAsia="DengXian" w:hAnsi="DengXian"/>
          <w:sz w:val="22"/>
        </w:rPr>
        <w:instrText xml:space="preserve"> ADDIN EN.REFLIST </w:instrText>
      </w:r>
      <w:r>
        <w:rPr>
          <w:rFonts w:ascii="DengXian" w:eastAsia="DengXian" w:hAnsi="DengXian"/>
          <w:sz w:val="22"/>
        </w:rPr>
        <w:fldChar w:fldCharType="separate"/>
      </w:r>
      <w:r w:rsidR="00B85F75" w:rsidRPr="00B85F75">
        <w:rPr>
          <w:noProof/>
        </w:rPr>
        <w:t>1.</w:t>
      </w:r>
      <w:r w:rsidR="00B85F75" w:rsidRPr="00B85F75">
        <w:rPr>
          <w:noProof/>
        </w:rPr>
        <w:tab/>
        <w:t xml:space="preserve">Kim, H.-Y., </w:t>
      </w:r>
      <w:r w:rsidR="00B85F75" w:rsidRPr="00B85F75">
        <w:rPr>
          <w:i/>
          <w:noProof/>
        </w:rPr>
        <w:t>A Case Report on Ground-Level Alternobaric Vertigo Due to Eustachian Tube Dysfunction With the Assistance of Conversational Generative Pre-trained Transformer (ChatGPT).</w:t>
      </w:r>
      <w:r w:rsidR="00B85F75" w:rsidRPr="00B85F75">
        <w:rPr>
          <w:noProof/>
        </w:rPr>
        <w:t xml:space="preserve"> Cureus, 2023. </w:t>
      </w:r>
      <w:r w:rsidR="00B85F75" w:rsidRPr="00B85F75">
        <w:rPr>
          <w:b/>
          <w:noProof/>
        </w:rPr>
        <w:t>15</w:t>
      </w:r>
      <w:r w:rsidR="00B85F75" w:rsidRPr="00B85F75">
        <w:rPr>
          <w:noProof/>
        </w:rPr>
        <w:t>(3): p. e36830-e36830.</w:t>
      </w:r>
    </w:p>
    <w:p w14:paraId="60A9484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.</w:t>
      </w:r>
      <w:r w:rsidRPr="00B85F75">
        <w:rPr>
          <w:noProof/>
        </w:rPr>
        <w:tab/>
        <w:t xml:space="preserve">Galido, P.V., et al., </w:t>
      </w:r>
      <w:r w:rsidRPr="00B85F75">
        <w:rPr>
          <w:i/>
          <w:noProof/>
        </w:rPr>
        <w:t>A Case Study Demonstrating Applications of ChatGPT in the Clinical Management of Treatment-Resistant Schizophrenia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4): p. e38166-e38166.</w:t>
      </w:r>
    </w:p>
    <w:p w14:paraId="16564C2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.</w:t>
      </w:r>
      <w:r w:rsidRPr="00B85F75">
        <w:rPr>
          <w:noProof/>
        </w:rPr>
        <w:tab/>
        <w:t xml:space="preserve">Raxwal, B., P. Baisla, and J. Nath, </w:t>
      </w:r>
      <w:r w:rsidRPr="00B85F75">
        <w:rPr>
          <w:i/>
          <w:noProof/>
        </w:rPr>
        <w:t>A Collaborative Case Report Utilizing ChatGPT AI Technology of Traumatic Right Coronary Artery Dissection Resulting in Inferior Wall ST-Elevation Myocardial Infarction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3): p. e35894-e35894.</w:t>
      </w:r>
    </w:p>
    <w:p w14:paraId="694F9F3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.</w:t>
      </w:r>
      <w:r w:rsidRPr="00B85F75">
        <w:rPr>
          <w:noProof/>
        </w:rPr>
        <w:tab/>
        <w:t xml:space="preserve">Ray, P.P., </w:t>
      </w:r>
      <w:r w:rsidRPr="00B85F75">
        <w:rPr>
          <w:i/>
          <w:noProof/>
        </w:rPr>
        <w:t>A critical analysis of use of ChatGPT in orthopaedics.</w:t>
      </w:r>
      <w:r w:rsidRPr="00B85F75">
        <w:rPr>
          <w:noProof/>
        </w:rPr>
        <w:t xml:space="preserve"> International Orthopaedics, 2023. </w:t>
      </w:r>
      <w:r w:rsidRPr="00B85F75">
        <w:rPr>
          <w:b/>
          <w:noProof/>
        </w:rPr>
        <w:t>47</w:t>
      </w:r>
      <w:r w:rsidRPr="00B85F75">
        <w:rPr>
          <w:noProof/>
        </w:rPr>
        <w:t>(10): p. 2617-2618.</w:t>
      </w:r>
    </w:p>
    <w:p w14:paraId="1F50EFC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.</w:t>
      </w:r>
      <w:r w:rsidRPr="00B85F75">
        <w:rPr>
          <w:noProof/>
        </w:rPr>
        <w:tab/>
        <w:t xml:space="preserve">Sharma, S., et al., </w:t>
      </w:r>
      <w:r w:rsidRPr="00B85F75">
        <w:rPr>
          <w:i/>
          <w:noProof/>
        </w:rPr>
        <w:t>A Critical Review of ChatGPT as a Potential Substitute for Diabetes Educators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5): p. e38380-e38380.</w:t>
      </w:r>
    </w:p>
    <w:p w14:paraId="3DBADB7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.</w:t>
      </w:r>
      <w:r w:rsidRPr="00B85F75">
        <w:rPr>
          <w:noProof/>
        </w:rPr>
        <w:tab/>
        <w:t xml:space="preserve">Yunhan, H., et al., </w:t>
      </w:r>
      <w:r w:rsidRPr="00B85F75">
        <w:rPr>
          <w:i/>
          <w:noProof/>
        </w:rPr>
        <w:t>A digital ally: The potential roles of ChatGPT in mental health services.</w:t>
      </w:r>
      <w:r w:rsidRPr="00B85F75">
        <w:rPr>
          <w:noProof/>
        </w:rPr>
        <w:t xml:space="preserve"> Asian journal of psychiatry, 2023. </w:t>
      </w:r>
      <w:r w:rsidRPr="00B85F75">
        <w:rPr>
          <w:b/>
          <w:noProof/>
        </w:rPr>
        <w:t>88</w:t>
      </w:r>
      <w:r w:rsidRPr="00B85F75">
        <w:rPr>
          <w:noProof/>
        </w:rPr>
        <w:t>: p. 103726-103726.</w:t>
      </w:r>
    </w:p>
    <w:p w14:paraId="1ED5959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.</w:t>
      </w:r>
      <w:r w:rsidRPr="00B85F75">
        <w:rPr>
          <w:noProof/>
        </w:rPr>
        <w:tab/>
        <w:t xml:space="preserve">Baumgartner, C. and D. Baumgartner, </w:t>
      </w:r>
      <w:r w:rsidRPr="00B85F75">
        <w:rPr>
          <w:i/>
          <w:noProof/>
        </w:rPr>
        <w:t>A regulatory challenge for natural language processing (NLP)-based tools such as ChatGPT to be legally used for healthcare decisions. Where are we now?</w:t>
      </w:r>
      <w:r w:rsidRPr="00B85F75">
        <w:rPr>
          <w:noProof/>
        </w:rPr>
        <w:t xml:space="preserve"> Clinical and translational medicine, 2023. </w:t>
      </w:r>
      <w:r w:rsidRPr="00B85F75">
        <w:rPr>
          <w:b/>
          <w:noProof/>
        </w:rPr>
        <w:t>13</w:t>
      </w:r>
      <w:r w:rsidRPr="00B85F75">
        <w:rPr>
          <w:noProof/>
        </w:rPr>
        <w:t>(8): p. e1362-e1362.</w:t>
      </w:r>
    </w:p>
    <w:p w14:paraId="332DFE0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.</w:t>
      </w:r>
      <w:r w:rsidRPr="00B85F75">
        <w:rPr>
          <w:noProof/>
        </w:rPr>
        <w:tab/>
        <w:t xml:space="preserve">Bosbach, W.A., et al., </w:t>
      </w:r>
      <w:r w:rsidRPr="00B85F75">
        <w:rPr>
          <w:i/>
          <w:noProof/>
        </w:rPr>
        <w:t>Ability of ChatGPT to generate competent radiology reports for distal radius fracture by use of RSNA template items and integrated AO classifier.</w:t>
      </w:r>
      <w:r w:rsidRPr="00B85F75">
        <w:rPr>
          <w:noProof/>
        </w:rPr>
        <w:t xml:space="preserve"> Current problems in diagnostic radiology, 2023. </w:t>
      </w:r>
      <w:r w:rsidRPr="00B85F75">
        <w:rPr>
          <w:b/>
          <w:noProof/>
        </w:rPr>
        <w:t>53</w:t>
      </w:r>
      <w:r w:rsidRPr="00B85F75">
        <w:rPr>
          <w:noProof/>
        </w:rPr>
        <w:t>(1): p. 102-110.</w:t>
      </w:r>
    </w:p>
    <w:p w14:paraId="0F4E365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.</w:t>
      </w:r>
      <w:r w:rsidRPr="00B85F75">
        <w:rPr>
          <w:noProof/>
        </w:rPr>
        <w:tab/>
        <w:t xml:space="preserve">Cao, J.J., et al., </w:t>
      </w:r>
      <w:r w:rsidRPr="00B85F75">
        <w:rPr>
          <w:i/>
          <w:noProof/>
        </w:rPr>
        <w:t>Accuracy of Information Provided by ChatGPT Regarding Liver Cancer Surveillance and Diagnosis.</w:t>
      </w:r>
      <w:r w:rsidRPr="00B85F75">
        <w:rPr>
          <w:noProof/>
        </w:rPr>
        <w:t xml:space="preserve"> American journal of roentgenology, 2023. </w:t>
      </w:r>
      <w:r w:rsidRPr="00B85F75">
        <w:rPr>
          <w:b/>
          <w:noProof/>
        </w:rPr>
        <w:t>221</w:t>
      </w:r>
      <w:r w:rsidRPr="00B85F75">
        <w:rPr>
          <w:noProof/>
        </w:rPr>
        <w:t>(4): p. 556-559.</w:t>
      </w:r>
    </w:p>
    <w:p w14:paraId="69A6A80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.</w:t>
      </w:r>
      <w:r w:rsidRPr="00B85F75">
        <w:rPr>
          <w:noProof/>
        </w:rPr>
        <w:tab/>
        <w:t xml:space="preserve">Siqi, L., G. Zheng, and Z. Xuehui, </w:t>
      </w:r>
      <w:r w:rsidRPr="00B85F75">
        <w:rPr>
          <w:i/>
          <w:noProof/>
        </w:rPr>
        <w:t>Advancing the Production of Clinical Medical Devices Through ChatGPT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3): p. 441–445.</w:t>
      </w:r>
    </w:p>
    <w:p w14:paraId="41C07F7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.</w:t>
      </w:r>
      <w:r w:rsidRPr="00B85F75">
        <w:rPr>
          <w:noProof/>
        </w:rPr>
        <w:tab/>
        <w:t xml:space="preserve">Au Yeung, J., et al., </w:t>
      </w:r>
      <w:r w:rsidRPr="00B85F75">
        <w:rPr>
          <w:i/>
          <w:noProof/>
        </w:rPr>
        <w:t>AI chatbots not yet ready for clinical use.</w:t>
      </w:r>
      <w:r w:rsidRPr="00B85F75">
        <w:rPr>
          <w:noProof/>
        </w:rPr>
        <w:t xml:space="preserve"> Frontiers in digital health, 2023. </w:t>
      </w:r>
      <w:r w:rsidRPr="00B85F75">
        <w:rPr>
          <w:b/>
          <w:noProof/>
        </w:rPr>
        <w:t>5</w:t>
      </w:r>
      <w:r w:rsidRPr="00B85F75">
        <w:rPr>
          <w:noProof/>
        </w:rPr>
        <w:t>: p. 1161098-1161098.</w:t>
      </w:r>
    </w:p>
    <w:p w14:paraId="66EC261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.</w:t>
      </w:r>
      <w:r w:rsidRPr="00B85F75">
        <w:rPr>
          <w:noProof/>
        </w:rPr>
        <w:tab/>
        <w:t xml:space="preserve">Anderson, N., et al., </w:t>
      </w:r>
      <w:r w:rsidRPr="00B85F75">
        <w:rPr>
          <w:i/>
          <w:noProof/>
        </w:rPr>
        <w:t>AI did not write this manuscript, or did it? Can we trick the AI text detector into generated texts? The potential future of ChatGPT and AI in Sports &amp; Exercise Medicine manuscript generation.</w:t>
      </w:r>
      <w:r w:rsidRPr="00B85F75">
        <w:rPr>
          <w:noProof/>
        </w:rPr>
        <w:t xml:space="preserve"> BMJ open sport &amp; exercise medicine, 2023. </w:t>
      </w:r>
      <w:r w:rsidRPr="00B85F75">
        <w:rPr>
          <w:b/>
          <w:noProof/>
        </w:rPr>
        <w:t>9</w:t>
      </w:r>
      <w:r w:rsidRPr="00B85F75">
        <w:rPr>
          <w:noProof/>
        </w:rPr>
        <w:t>(1): p. e001568-e001568.</w:t>
      </w:r>
    </w:p>
    <w:p w14:paraId="799575B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.</w:t>
      </w:r>
      <w:r w:rsidRPr="00B85F75">
        <w:rPr>
          <w:noProof/>
        </w:rPr>
        <w:tab/>
        <w:t xml:space="preserve">Hamdoun, S., et al., </w:t>
      </w:r>
      <w:r w:rsidRPr="00B85F75">
        <w:rPr>
          <w:i/>
          <w:noProof/>
        </w:rPr>
        <w:t>AI-Based and Digital Mental Health Apps: Balancing Need and Risk.</w:t>
      </w:r>
      <w:r w:rsidRPr="00B85F75">
        <w:rPr>
          <w:noProof/>
        </w:rPr>
        <w:t xml:space="preserve"> IEEE Technology and Society Magazine, 2023. </w:t>
      </w:r>
      <w:r w:rsidRPr="00B85F75">
        <w:rPr>
          <w:b/>
          <w:noProof/>
        </w:rPr>
        <w:t>42</w:t>
      </w:r>
      <w:r w:rsidRPr="00B85F75">
        <w:rPr>
          <w:noProof/>
        </w:rPr>
        <w:t>(1): p. 25-36.</w:t>
      </w:r>
    </w:p>
    <w:p w14:paraId="1C851B0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.</w:t>
      </w:r>
      <w:r w:rsidRPr="00B85F75">
        <w:rPr>
          <w:noProof/>
        </w:rPr>
        <w:tab/>
        <w:t xml:space="preserve">Lewandowski, M., et al., </w:t>
      </w:r>
      <w:r w:rsidRPr="00B85F75">
        <w:rPr>
          <w:i/>
          <w:noProof/>
        </w:rPr>
        <w:t>An original study of ChatGPT-3.5 and ChatGPT-4 Dermatological Knowledge Level based on the Dermatology Specialty Certificate Examinations.</w:t>
      </w:r>
      <w:r w:rsidRPr="00B85F75">
        <w:rPr>
          <w:noProof/>
        </w:rPr>
        <w:t xml:space="preserve"> Clinical and experimental dermatology, 2023.</w:t>
      </w:r>
    </w:p>
    <w:p w14:paraId="64898B9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.</w:t>
      </w:r>
      <w:r w:rsidRPr="00B85F75">
        <w:rPr>
          <w:noProof/>
        </w:rPr>
        <w:tab/>
        <w:t xml:space="preserve">Agarwal, M., P. Sharma, and A. Goswami, </w:t>
      </w:r>
      <w:r w:rsidRPr="00B85F75">
        <w:rPr>
          <w:i/>
          <w:noProof/>
        </w:rPr>
        <w:t>Analysing the Applicability of ChatGPT, Bard, and Bing to Generate Reasoning-Based Multiple-Choice Questions in Medical Physiology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6): p. e40977-e40977.</w:t>
      </w:r>
    </w:p>
    <w:p w14:paraId="073AF70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.</w:t>
      </w:r>
      <w:r w:rsidRPr="00B85F75">
        <w:rPr>
          <w:noProof/>
        </w:rPr>
        <w:tab/>
        <w:t xml:space="preserve">Gupta, R., et al., </w:t>
      </w:r>
      <w:r w:rsidRPr="00B85F75">
        <w:rPr>
          <w:i/>
          <w:noProof/>
        </w:rPr>
        <w:t>Application of ChatGPT in Cosmetic Plastic Surgery: Ally or Antagonist?</w:t>
      </w:r>
      <w:r w:rsidRPr="00B85F75">
        <w:rPr>
          <w:noProof/>
        </w:rPr>
        <w:t xml:space="preserve"> Aesthetic Surgery Journal, 2023. </w:t>
      </w:r>
      <w:r w:rsidRPr="00B85F75">
        <w:rPr>
          <w:b/>
          <w:noProof/>
        </w:rPr>
        <w:t>43</w:t>
      </w:r>
      <w:r w:rsidRPr="00B85F75">
        <w:rPr>
          <w:noProof/>
        </w:rPr>
        <w:t>(7): p. NP587-NP590.</w:t>
      </w:r>
    </w:p>
    <w:p w14:paraId="521C8F9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.</w:t>
      </w:r>
      <w:r w:rsidRPr="00B85F75">
        <w:rPr>
          <w:noProof/>
        </w:rPr>
        <w:tab/>
        <w:t xml:space="preserve">Schukow, C., et al., </w:t>
      </w:r>
      <w:r w:rsidRPr="00B85F75">
        <w:rPr>
          <w:i/>
          <w:noProof/>
        </w:rPr>
        <w:t>Application of ChatGPT in Routine Diagnostic Pathology: Promises, Pitfalls, and Potential Future Directions.</w:t>
      </w:r>
      <w:r w:rsidRPr="00B85F75">
        <w:rPr>
          <w:noProof/>
        </w:rPr>
        <w:t xml:space="preserve"> Advances in anatomic pathology, 2023. </w:t>
      </w:r>
      <w:r w:rsidRPr="00B85F75">
        <w:rPr>
          <w:b/>
          <w:noProof/>
        </w:rPr>
        <w:t>31</w:t>
      </w:r>
      <w:r w:rsidRPr="00B85F75">
        <w:rPr>
          <w:noProof/>
        </w:rPr>
        <w:t>(1): p. 15–21.</w:t>
      </w:r>
    </w:p>
    <w:p w14:paraId="2C44D0E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.</w:t>
      </w:r>
      <w:r w:rsidRPr="00B85F75">
        <w:rPr>
          <w:noProof/>
        </w:rPr>
        <w:tab/>
        <w:t xml:space="preserve">Morita, P.P., et al., </w:t>
      </w:r>
      <w:r w:rsidRPr="00B85F75">
        <w:rPr>
          <w:i/>
          <w:noProof/>
        </w:rPr>
        <w:t>Applying ChatGPT in public health: a SWOT and PESTLE analysis.</w:t>
      </w:r>
      <w:r w:rsidRPr="00B85F75">
        <w:rPr>
          <w:noProof/>
        </w:rPr>
        <w:t xml:space="preserve"> Frontiers in Public Health, 2023. </w:t>
      </w:r>
      <w:r w:rsidRPr="00B85F75">
        <w:rPr>
          <w:b/>
          <w:noProof/>
        </w:rPr>
        <w:t>11</w:t>
      </w:r>
      <w:r w:rsidRPr="00B85F75">
        <w:rPr>
          <w:noProof/>
        </w:rPr>
        <w:t>: p. 1225861.</w:t>
      </w:r>
    </w:p>
    <w:p w14:paraId="1A7617D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.</w:t>
      </w:r>
      <w:r w:rsidRPr="00B85F75">
        <w:rPr>
          <w:noProof/>
        </w:rPr>
        <w:tab/>
        <w:t xml:space="preserve">Aubignat, M. and E. Diab, </w:t>
      </w:r>
      <w:r w:rsidRPr="00B85F75">
        <w:rPr>
          <w:i/>
          <w:noProof/>
        </w:rPr>
        <w:t>Artificial intelligence and ChatGPT between worst enemy and best friend: The two faces of a revolution and its impact on science and medical schools.</w:t>
      </w:r>
      <w:r w:rsidRPr="00B85F75">
        <w:rPr>
          <w:noProof/>
        </w:rPr>
        <w:t xml:space="preserve"> REVUE NEUROLOGIQUE, 2023. </w:t>
      </w:r>
      <w:r w:rsidRPr="00B85F75">
        <w:rPr>
          <w:b/>
          <w:noProof/>
        </w:rPr>
        <w:t>179</w:t>
      </w:r>
      <w:r w:rsidRPr="00B85F75">
        <w:rPr>
          <w:noProof/>
        </w:rPr>
        <w:t>(6): p. 520-522.</w:t>
      </w:r>
    </w:p>
    <w:p w14:paraId="718627E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.</w:t>
      </w:r>
      <w:r w:rsidRPr="00B85F75">
        <w:rPr>
          <w:noProof/>
        </w:rPr>
        <w:tab/>
        <w:t xml:space="preserve">Fayed, A.M., et al., </w:t>
      </w:r>
      <w:r w:rsidRPr="00B85F75">
        <w:rPr>
          <w:i/>
          <w:noProof/>
        </w:rPr>
        <w:t>Artificial intelligence and ChatGPT in Orthopaedics and sports medicine.</w:t>
      </w:r>
      <w:r w:rsidRPr="00B85F75">
        <w:rPr>
          <w:noProof/>
        </w:rPr>
        <w:t xml:space="preserve"> Journal of experimental orthopaedics, 2023. </w:t>
      </w:r>
      <w:r w:rsidRPr="00B85F75">
        <w:rPr>
          <w:b/>
          <w:noProof/>
        </w:rPr>
        <w:t>10</w:t>
      </w:r>
      <w:r w:rsidRPr="00B85F75">
        <w:rPr>
          <w:noProof/>
        </w:rPr>
        <w:t>(1): p. 74-74.</w:t>
      </w:r>
    </w:p>
    <w:p w14:paraId="5550ED2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.</w:t>
      </w:r>
      <w:r w:rsidRPr="00B85F75">
        <w:rPr>
          <w:noProof/>
        </w:rPr>
        <w:tab/>
        <w:t xml:space="preserve">Valentín-Bravo, F.J., et al., </w:t>
      </w:r>
      <w:r w:rsidRPr="00B85F75">
        <w:rPr>
          <w:i/>
          <w:noProof/>
        </w:rPr>
        <w:t>Artificial Intelligence and new language models in Ophthalmology: Complications of the use of silicone oil in vitreoretinal surgery.</w:t>
      </w:r>
      <w:r w:rsidRPr="00B85F75">
        <w:rPr>
          <w:noProof/>
        </w:rPr>
        <w:t xml:space="preserve"> </w:t>
      </w:r>
      <w:r w:rsidRPr="00FF7735">
        <w:rPr>
          <w:noProof/>
          <w:lang w:val="es-ES"/>
        </w:rPr>
        <w:t xml:space="preserve">Archivos de la Sociedad Española de Oftalmología (English Edition), 2023. </w:t>
      </w:r>
      <w:r w:rsidRPr="00B85F75">
        <w:rPr>
          <w:b/>
          <w:noProof/>
        </w:rPr>
        <w:t>98</w:t>
      </w:r>
      <w:r w:rsidRPr="00B85F75">
        <w:rPr>
          <w:noProof/>
        </w:rPr>
        <w:t>(5): p. 298-303.</w:t>
      </w:r>
    </w:p>
    <w:p w14:paraId="288C521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.</w:t>
      </w:r>
      <w:r w:rsidRPr="00B85F75">
        <w:rPr>
          <w:noProof/>
        </w:rPr>
        <w:tab/>
        <w:t xml:space="preserve">Deiana, G., et al., </w:t>
      </w:r>
      <w:r w:rsidRPr="00B85F75">
        <w:rPr>
          <w:i/>
          <w:noProof/>
        </w:rPr>
        <w:t>Artificial Intelligence and Public Health: Evaluating ChatGPT Responses to Vaccination Myths and Misconceptions.</w:t>
      </w:r>
      <w:r w:rsidRPr="00B85F75">
        <w:rPr>
          <w:noProof/>
        </w:rPr>
        <w:t xml:space="preserve"> VACCINES, 2023. </w:t>
      </w:r>
      <w:r w:rsidRPr="00B85F75">
        <w:rPr>
          <w:b/>
          <w:noProof/>
        </w:rPr>
        <w:t>11</w:t>
      </w:r>
      <w:r w:rsidRPr="00B85F75">
        <w:rPr>
          <w:noProof/>
        </w:rPr>
        <w:t>(7): p. 1217.</w:t>
      </w:r>
    </w:p>
    <w:p w14:paraId="0E0620D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.</w:t>
      </w:r>
      <w:r w:rsidRPr="00B85F75">
        <w:rPr>
          <w:noProof/>
        </w:rPr>
        <w:tab/>
        <w:t xml:space="preserve">Dahmen, J., et al., </w:t>
      </w:r>
      <w:r w:rsidRPr="00B85F75">
        <w:rPr>
          <w:i/>
          <w:noProof/>
        </w:rPr>
        <w:t>Artificial intelligence bot ChatGPT in medical research: the potential game changer as a double-edged sword.</w:t>
      </w:r>
      <w:r w:rsidRPr="00B85F75">
        <w:rPr>
          <w:noProof/>
        </w:rPr>
        <w:t xml:space="preserve"> KNEE SURGERY SPORTS TRAUMATOLOGY ARTHROSCOPY, 2023. </w:t>
      </w:r>
      <w:r w:rsidRPr="00B85F75">
        <w:rPr>
          <w:b/>
          <w:noProof/>
        </w:rPr>
        <w:t>31</w:t>
      </w:r>
      <w:r w:rsidRPr="00B85F75">
        <w:rPr>
          <w:noProof/>
        </w:rPr>
        <w:t>(4): p. 1187-1189.</w:t>
      </w:r>
    </w:p>
    <w:p w14:paraId="04908ED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.</w:t>
      </w:r>
      <w:r w:rsidRPr="00B85F75">
        <w:rPr>
          <w:noProof/>
        </w:rPr>
        <w:tab/>
        <w:t xml:space="preserve">Yanqiu, L., et al., </w:t>
      </w:r>
      <w:r w:rsidRPr="00B85F75">
        <w:rPr>
          <w:i/>
          <w:noProof/>
        </w:rPr>
        <w:t>Artificial Intelligence in Intensive Care Medicine: Toward a ChatGPT/GPT-4 Way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9): p. 1898-1903.</w:t>
      </w:r>
    </w:p>
    <w:p w14:paraId="17E35BC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5.</w:t>
      </w:r>
      <w:r w:rsidRPr="00B85F75">
        <w:rPr>
          <w:noProof/>
        </w:rPr>
        <w:tab/>
        <w:t xml:space="preserve">McLean, A.L., </w:t>
      </w:r>
      <w:r w:rsidRPr="00B85F75">
        <w:rPr>
          <w:i/>
          <w:noProof/>
        </w:rPr>
        <w:t>Artificial Intelligence in Surgical Documentation: A Critical Review of the Role of Large Language Models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2): p. 2641–2642.</w:t>
      </w:r>
    </w:p>
    <w:p w14:paraId="35BD209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6.</w:t>
      </w:r>
      <w:r w:rsidRPr="00B85F75">
        <w:rPr>
          <w:noProof/>
        </w:rPr>
        <w:tab/>
        <w:t xml:space="preserve">Kao, H.-J., et al., </w:t>
      </w:r>
      <w:r w:rsidRPr="00B85F75">
        <w:rPr>
          <w:i/>
          <w:noProof/>
        </w:rPr>
        <w:t>Assessing ChatGPT's capacity for clinical decision support in pediatrics: A comparative study with pediatricians using KIDMAP of Rasch analysis.</w:t>
      </w:r>
      <w:r w:rsidRPr="00B85F75">
        <w:rPr>
          <w:noProof/>
        </w:rPr>
        <w:t xml:space="preserve"> Medicine, 2023. </w:t>
      </w:r>
      <w:r w:rsidRPr="00B85F75">
        <w:rPr>
          <w:b/>
          <w:noProof/>
        </w:rPr>
        <w:t>102</w:t>
      </w:r>
      <w:r w:rsidRPr="00B85F75">
        <w:rPr>
          <w:noProof/>
        </w:rPr>
        <w:t>(25): p. e34068-e34068.</w:t>
      </w:r>
    </w:p>
    <w:p w14:paraId="1A5623D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7.</w:t>
      </w:r>
      <w:r w:rsidRPr="00B85F75">
        <w:rPr>
          <w:noProof/>
        </w:rPr>
        <w:tab/>
        <w:t xml:space="preserve">Shay, D., et al., </w:t>
      </w:r>
      <w:r w:rsidRPr="00B85F75">
        <w:rPr>
          <w:i/>
          <w:noProof/>
        </w:rPr>
        <w:t>Assessment of ChatGPT success with specialty medical knowledge using anaesthesiology board examination practice questions.</w:t>
      </w:r>
      <w:r w:rsidRPr="00B85F75">
        <w:rPr>
          <w:noProof/>
        </w:rPr>
        <w:t xml:space="preserve"> British journal of anaesthesia, 2023. </w:t>
      </w:r>
      <w:r w:rsidRPr="00B85F75">
        <w:rPr>
          <w:b/>
          <w:noProof/>
        </w:rPr>
        <w:t>131</w:t>
      </w:r>
      <w:r w:rsidRPr="00B85F75">
        <w:rPr>
          <w:noProof/>
        </w:rPr>
        <w:t>(2): p. e31-e34.</w:t>
      </w:r>
    </w:p>
    <w:p w14:paraId="7079CC8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8.</w:t>
      </w:r>
      <w:r w:rsidRPr="00B85F75">
        <w:rPr>
          <w:noProof/>
        </w:rPr>
        <w:tab/>
        <w:t xml:space="preserve">Morreel, S., D. Mathysen, and V. Verhoeven, </w:t>
      </w:r>
      <w:r w:rsidRPr="00B85F75">
        <w:rPr>
          <w:i/>
          <w:noProof/>
        </w:rPr>
        <w:t>Aye, AI! ChatGPT passes multiple-choice family medicine exam.</w:t>
      </w:r>
      <w:r w:rsidRPr="00B85F75">
        <w:rPr>
          <w:noProof/>
        </w:rPr>
        <w:t xml:space="preserve"> MEDICAL TEACHER, 2023. </w:t>
      </w:r>
      <w:r w:rsidRPr="00B85F75">
        <w:rPr>
          <w:b/>
          <w:noProof/>
        </w:rPr>
        <w:t>45</w:t>
      </w:r>
      <w:r w:rsidRPr="00B85F75">
        <w:rPr>
          <w:noProof/>
        </w:rPr>
        <w:t>(6): p. 665–666.</w:t>
      </w:r>
    </w:p>
    <w:p w14:paraId="37CAAC7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9.</w:t>
      </w:r>
      <w:r w:rsidRPr="00B85F75">
        <w:rPr>
          <w:noProof/>
        </w:rPr>
        <w:tab/>
        <w:t xml:space="preserve">Yuki, K. and S. Ryuhei, </w:t>
      </w:r>
      <w:r w:rsidRPr="00B85F75">
        <w:rPr>
          <w:i/>
          <w:noProof/>
        </w:rPr>
        <w:t>Benefits, Limits, and Risks of GPT-4 as an Al Chatbot for Medicine.</w:t>
      </w:r>
      <w:r w:rsidRPr="00B85F75">
        <w:rPr>
          <w:noProof/>
        </w:rPr>
        <w:t xml:space="preserve"> New England Journal of Medicine, 2023. </w:t>
      </w:r>
      <w:r w:rsidRPr="00B85F75">
        <w:rPr>
          <w:b/>
          <w:noProof/>
        </w:rPr>
        <w:t>388</w:t>
      </w:r>
      <w:r w:rsidRPr="00B85F75">
        <w:rPr>
          <w:noProof/>
        </w:rPr>
        <w:t>(13): p. 1233–1239.</w:t>
      </w:r>
    </w:p>
    <w:p w14:paraId="3EE9AFC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0.</w:t>
      </w:r>
      <w:r w:rsidRPr="00B85F75">
        <w:rPr>
          <w:noProof/>
        </w:rPr>
        <w:tab/>
        <w:t xml:space="preserve">Najafali, D., et al., </w:t>
      </w:r>
      <w:r w:rsidRPr="00B85F75">
        <w:rPr>
          <w:i/>
          <w:noProof/>
        </w:rPr>
        <w:t>Can Chatbots Assist With Grant Writing in Plastic Surgery? Utilizing ChatGPT to Start an R01 Grant.</w:t>
      </w:r>
      <w:r w:rsidRPr="00B85F75">
        <w:rPr>
          <w:noProof/>
        </w:rPr>
        <w:t xml:space="preserve"> Aesthetic Surgery Journal, 2023. </w:t>
      </w:r>
      <w:r w:rsidRPr="00B85F75">
        <w:rPr>
          <w:b/>
          <w:noProof/>
        </w:rPr>
        <w:t>43</w:t>
      </w:r>
      <w:r w:rsidRPr="00B85F75">
        <w:rPr>
          <w:noProof/>
        </w:rPr>
        <w:t>(8): p. NP663-NP665.</w:t>
      </w:r>
    </w:p>
    <w:p w14:paraId="5C912BA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1.</w:t>
      </w:r>
      <w:r w:rsidRPr="00B85F75">
        <w:rPr>
          <w:noProof/>
        </w:rPr>
        <w:tab/>
        <w:t xml:space="preserve">Coskun, B., et al., </w:t>
      </w:r>
      <w:r w:rsidRPr="00B85F75">
        <w:rPr>
          <w:i/>
          <w:noProof/>
        </w:rPr>
        <w:t>Can ChatGPT, an Artificial Intelligence Language Model, Provide Accurate and High-quality Patient Information on Prostate Cancer?</w:t>
      </w:r>
      <w:r w:rsidRPr="00B85F75">
        <w:rPr>
          <w:noProof/>
        </w:rPr>
        <w:t xml:space="preserve"> Urology, 2023. </w:t>
      </w:r>
      <w:r w:rsidRPr="00B85F75">
        <w:rPr>
          <w:b/>
          <w:noProof/>
        </w:rPr>
        <w:t>180</w:t>
      </w:r>
      <w:r w:rsidRPr="00B85F75">
        <w:rPr>
          <w:noProof/>
        </w:rPr>
        <w:t>: p. 35-58.</w:t>
      </w:r>
    </w:p>
    <w:p w14:paraId="40D1401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2.</w:t>
      </w:r>
      <w:r w:rsidRPr="00B85F75">
        <w:rPr>
          <w:noProof/>
        </w:rPr>
        <w:tab/>
        <w:t xml:space="preserve">Nune, A., et al., </w:t>
      </w:r>
      <w:r w:rsidRPr="00B85F75">
        <w:rPr>
          <w:i/>
          <w:noProof/>
        </w:rPr>
        <w:t>Chat generative pre-trained transformer (ChatGPT): potential implications for rheumatology practice.</w:t>
      </w:r>
      <w:r w:rsidRPr="00B85F75">
        <w:rPr>
          <w:noProof/>
        </w:rPr>
        <w:t xml:space="preserve"> Rheumatol Int, 2023. </w:t>
      </w:r>
      <w:r w:rsidRPr="00B85F75">
        <w:rPr>
          <w:b/>
          <w:noProof/>
        </w:rPr>
        <w:t>43</w:t>
      </w:r>
      <w:r w:rsidRPr="00B85F75">
        <w:rPr>
          <w:noProof/>
        </w:rPr>
        <w:t>(7): p. 1379-1380.</w:t>
      </w:r>
    </w:p>
    <w:p w14:paraId="2EB8B13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3.</w:t>
      </w:r>
      <w:r w:rsidRPr="00B85F75">
        <w:rPr>
          <w:noProof/>
        </w:rPr>
        <w:tab/>
        <w:t xml:space="preserve">Colletti, P.M., </w:t>
      </w:r>
      <w:r w:rsidRPr="00B85F75">
        <w:rPr>
          <w:i/>
          <w:noProof/>
        </w:rPr>
        <w:t>Chatbots in Medical Research: Advantages and Limitations of AI-Enabled Writing With a Focus on ChatGPT as an Author: Reply.</w:t>
      </w:r>
      <w:r w:rsidRPr="00B85F75">
        <w:rPr>
          <w:noProof/>
        </w:rPr>
        <w:t xml:space="preserve"> Clinical nuclear medicine, 2023. </w:t>
      </w:r>
      <w:r w:rsidRPr="00B85F75">
        <w:rPr>
          <w:b/>
          <w:noProof/>
        </w:rPr>
        <w:t>48</w:t>
      </w:r>
      <w:r w:rsidRPr="00B85F75">
        <w:rPr>
          <w:noProof/>
        </w:rPr>
        <w:t>(9): p. 839-839.</w:t>
      </w:r>
    </w:p>
    <w:p w14:paraId="74683E0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4.</w:t>
      </w:r>
      <w:r w:rsidRPr="00B85F75">
        <w:rPr>
          <w:noProof/>
        </w:rPr>
        <w:tab/>
        <w:t xml:space="preserve">Howard, A., W. Hope, and A. Gerada, </w:t>
      </w:r>
      <w:r w:rsidRPr="00B85F75">
        <w:rPr>
          <w:i/>
          <w:noProof/>
        </w:rPr>
        <w:t>ChatGPT and antimicrobial advice: the end of the consulting infection doctor ?</w:t>
      </w:r>
      <w:r w:rsidRPr="00B85F75">
        <w:rPr>
          <w:noProof/>
        </w:rPr>
        <w:t xml:space="preserve"> LANCET INFECTIOUS DISEASES, 2023. </w:t>
      </w:r>
      <w:r w:rsidRPr="00B85F75">
        <w:rPr>
          <w:b/>
          <w:noProof/>
        </w:rPr>
        <w:t>23</w:t>
      </w:r>
      <w:r w:rsidRPr="00B85F75">
        <w:rPr>
          <w:noProof/>
        </w:rPr>
        <w:t>(4): p. 405-405.</w:t>
      </w:r>
    </w:p>
    <w:p w14:paraId="2D695F4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5.</w:t>
      </w:r>
      <w:r w:rsidRPr="00B85F75">
        <w:rPr>
          <w:noProof/>
        </w:rPr>
        <w:tab/>
        <w:t xml:space="preserve">Ferdush, J., M. Begum, and S.T. Hossain, </w:t>
      </w:r>
      <w:r w:rsidRPr="00B85F75">
        <w:rPr>
          <w:i/>
          <w:noProof/>
        </w:rPr>
        <w:t>ChatGPT and Clinical Decision Support: Scope, Application, and Limitations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5): p. 1119–1124.</w:t>
      </w:r>
    </w:p>
    <w:p w14:paraId="7A9C11C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6.</w:t>
      </w:r>
      <w:r w:rsidRPr="00B85F75">
        <w:rPr>
          <w:noProof/>
        </w:rPr>
        <w:tab/>
        <w:t xml:space="preserve">Jeha, G.M., et al., </w:t>
      </w:r>
      <w:r w:rsidRPr="00B85F75">
        <w:rPr>
          <w:i/>
          <w:noProof/>
        </w:rPr>
        <w:t>ChatGPT and Generative Artificial Intelligence in Mohs Surgery: A New Frontier of Innovation.</w:t>
      </w:r>
      <w:r w:rsidRPr="00B85F75">
        <w:rPr>
          <w:noProof/>
        </w:rPr>
        <w:t xml:space="preserve"> The Journal of investigative dermatology, 2023. </w:t>
      </w:r>
      <w:r w:rsidRPr="00B85F75">
        <w:rPr>
          <w:b/>
          <w:noProof/>
        </w:rPr>
        <w:t>143</w:t>
      </w:r>
      <w:r w:rsidRPr="00B85F75">
        <w:rPr>
          <w:noProof/>
        </w:rPr>
        <w:t>(11): p. 2105–2107.</w:t>
      </w:r>
    </w:p>
    <w:p w14:paraId="3001775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7.</w:t>
      </w:r>
      <w:r w:rsidRPr="00B85F75">
        <w:rPr>
          <w:noProof/>
        </w:rPr>
        <w:tab/>
        <w:t xml:space="preserve">Kim, J.K., et al., </w:t>
      </w:r>
      <w:r w:rsidRPr="00B85F75">
        <w:rPr>
          <w:i/>
          <w:noProof/>
        </w:rPr>
        <w:t>ChatGPT and large language model (LLM) chatbots: The current state of acceptability and a proposal for guidelines on utilization in academic medicine.</w:t>
      </w:r>
      <w:r w:rsidRPr="00B85F75">
        <w:rPr>
          <w:noProof/>
        </w:rPr>
        <w:t xml:space="preserve"> Journal of pediatric urology, 2023. </w:t>
      </w:r>
      <w:r w:rsidRPr="00B85F75">
        <w:rPr>
          <w:b/>
          <w:noProof/>
        </w:rPr>
        <w:t>19</w:t>
      </w:r>
      <w:r w:rsidRPr="00B85F75">
        <w:rPr>
          <w:noProof/>
        </w:rPr>
        <w:t>(5): p. 598–604.</w:t>
      </w:r>
    </w:p>
    <w:p w14:paraId="1F475A6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8.</w:t>
      </w:r>
      <w:r w:rsidRPr="00B85F75">
        <w:rPr>
          <w:noProof/>
        </w:rPr>
        <w:tab/>
        <w:t xml:space="preserve">Temsah, M.-H., et al., </w:t>
      </w:r>
      <w:r w:rsidRPr="00B85F75">
        <w:rPr>
          <w:i/>
          <w:noProof/>
        </w:rPr>
        <w:t>ChatGPT and the Future of Digital Health: A Study on Healthcare Workers' Perceptions and Expectations.</w:t>
      </w:r>
      <w:r w:rsidRPr="00B85F75">
        <w:rPr>
          <w:noProof/>
        </w:rPr>
        <w:t xml:space="preserve"> HEALTHCARE, 2023. </w:t>
      </w:r>
      <w:r w:rsidRPr="00B85F75">
        <w:rPr>
          <w:b/>
          <w:noProof/>
        </w:rPr>
        <w:t>11</w:t>
      </w:r>
      <w:r w:rsidRPr="00B85F75">
        <w:rPr>
          <w:noProof/>
        </w:rPr>
        <w:t>(13): p. 1812.</w:t>
      </w:r>
    </w:p>
    <w:p w14:paraId="27FC077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39.</w:t>
      </w:r>
      <w:r w:rsidRPr="00B85F75">
        <w:rPr>
          <w:noProof/>
        </w:rPr>
        <w:tab/>
        <w:t xml:space="preserve">Songwei, F. and S. Yang, </w:t>
      </w:r>
      <w:r w:rsidRPr="00B85F75">
        <w:rPr>
          <w:i/>
          <w:noProof/>
        </w:rPr>
        <w:t>ChatGPT and the Future of Medical Education.</w:t>
      </w:r>
      <w:r w:rsidRPr="00B85F75">
        <w:rPr>
          <w:noProof/>
        </w:rPr>
        <w:t xml:space="preserve"> Academic medicine : journal of the Association of American Medical Colleges, 2023. </w:t>
      </w:r>
      <w:r w:rsidRPr="00B85F75">
        <w:rPr>
          <w:b/>
          <w:noProof/>
        </w:rPr>
        <w:t>98</w:t>
      </w:r>
      <w:r w:rsidRPr="00B85F75">
        <w:rPr>
          <w:noProof/>
        </w:rPr>
        <w:t>(8): p. 867-868.</w:t>
      </w:r>
    </w:p>
    <w:p w14:paraId="0CAB75D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0.</w:t>
      </w:r>
      <w:r w:rsidRPr="00B85F75">
        <w:rPr>
          <w:noProof/>
        </w:rPr>
        <w:tab/>
        <w:t xml:space="preserve">Weng, T.-L., et al., </w:t>
      </w:r>
      <w:r w:rsidRPr="00B85F75">
        <w:rPr>
          <w:i/>
          <w:noProof/>
        </w:rPr>
        <w:t>ChatGPT failed Taiwan's Family Medicine Board Exam.</w:t>
      </w:r>
      <w:r w:rsidRPr="00B85F75">
        <w:rPr>
          <w:noProof/>
        </w:rPr>
        <w:t xml:space="preserve"> Journal of the Chinese Medical Association : JCMA, 2023. </w:t>
      </w:r>
      <w:r w:rsidRPr="00B85F75">
        <w:rPr>
          <w:b/>
          <w:noProof/>
        </w:rPr>
        <w:t>86</w:t>
      </w:r>
      <w:r w:rsidRPr="00B85F75">
        <w:rPr>
          <w:noProof/>
        </w:rPr>
        <w:t>(8): p. 762-766.</w:t>
      </w:r>
    </w:p>
    <w:p w14:paraId="28E0D2B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1.</w:t>
      </w:r>
      <w:r w:rsidRPr="00B85F75">
        <w:rPr>
          <w:noProof/>
        </w:rPr>
        <w:tab/>
        <w:t xml:space="preserve">Fatani, B., </w:t>
      </w:r>
      <w:r w:rsidRPr="00B85F75">
        <w:rPr>
          <w:i/>
          <w:noProof/>
        </w:rPr>
        <w:t>ChatGPT for Future Medical and Dental Research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4): p. e37285-e37285.</w:t>
      </w:r>
    </w:p>
    <w:p w14:paraId="30A5C78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2.</w:t>
      </w:r>
      <w:r w:rsidRPr="00B85F75">
        <w:rPr>
          <w:noProof/>
        </w:rPr>
        <w:tab/>
        <w:t xml:space="preserve">Jin, J.Q. and A.S. Dobry, </w:t>
      </w:r>
      <w:r w:rsidRPr="00B85F75">
        <w:rPr>
          <w:i/>
          <w:noProof/>
        </w:rPr>
        <w:t>ChatGPT for healthcare providers and patients: Practical implications within dermatology.</w:t>
      </w:r>
      <w:r w:rsidRPr="00B85F75">
        <w:rPr>
          <w:noProof/>
        </w:rPr>
        <w:t xml:space="preserve"> Journal of the American Academy of Dermatology, 2023. </w:t>
      </w:r>
      <w:r w:rsidRPr="00B85F75">
        <w:rPr>
          <w:b/>
          <w:noProof/>
        </w:rPr>
        <w:t>89</w:t>
      </w:r>
      <w:r w:rsidRPr="00B85F75">
        <w:rPr>
          <w:noProof/>
        </w:rPr>
        <w:t>(4): p. 870–871.</w:t>
      </w:r>
    </w:p>
    <w:p w14:paraId="559C8E8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3.</w:t>
      </w:r>
      <w:r w:rsidRPr="00B85F75">
        <w:rPr>
          <w:noProof/>
        </w:rPr>
        <w:tab/>
        <w:t xml:space="preserve">Reis, L.O., </w:t>
      </w:r>
      <w:r w:rsidRPr="00B85F75">
        <w:rPr>
          <w:i/>
          <w:noProof/>
        </w:rPr>
        <w:t>ChatGPT for medical applications and urological science.</w:t>
      </w:r>
      <w:r w:rsidRPr="00B85F75">
        <w:rPr>
          <w:noProof/>
        </w:rPr>
        <w:t xml:space="preserve"> International braz j urol, 2023. </w:t>
      </w:r>
      <w:r w:rsidRPr="00B85F75">
        <w:rPr>
          <w:b/>
          <w:noProof/>
        </w:rPr>
        <w:t>49</w:t>
      </w:r>
      <w:r w:rsidRPr="00B85F75">
        <w:rPr>
          <w:noProof/>
        </w:rPr>
        <w:t>(5): p. 652-656.</w:t>
      </w:r>
    </w:p>
    <w:p w14:paraId="0E24BCA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4.</w:t>
      </w:r>
      <w:r w:rsidRPr="00B85F75">
        <w:rPr>
          <w:noProof/>
        </w:rPr>
        <w:tab/>
        <w:t xml:space="preserve">Hanyao, H., et al., </w:t>
      </w:r>
      <w:r w:rsidRPr="00B85F75">
        <w:rPr>
          <w:i/>
          <w:noProof/>
        </w:rPr>
        <w:t>ChatGPT for shaping the future of dentistry: the potential of multi-modal large language model.</w:t>
      </w:r>
      <w:r w:rsidRPr="00B85F75">
        <w:rPr>
          <w:noProof/>
        </w:rPr>
        <w:t xml:space="preserve"> INTERNATIONAL JOURNAL OF ORAL SCIENCE, 2023. </w:t>
      </w:r>
      <w:r w:rsidRPr="00B85F75">
        <w:rPr>
          <w:b/>
          <w:noProof/>
        </w:rPr>
        <w:t>15</w:t>
      </w:r>
      <w:r w:rsidRPr="00B85F75">
        <w:rPr>
          <w:noProof/>
        </w:rPr>
        <w:t>(1): p. 29.</w:t>
      </w:r>
    </w:p>
    <w:p w14:paraId="46EAC7A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5.</w:t>
      </w:r>
      <w:r w:rsidRPr="00B85F75">
        <w:rPr>
          <w:noProof/>
        </w:rPr>
        <w:tab/>
        <w:t xml:space="preserve">Oh, N., G.-S. Choi, and W.Y. Lee, </w:t>
      </w:r>
      <w:r w:rsidRPr="00B85F75">
        <w:rPr>
          <w:i/>
          <w:noProof/>
        </w:rPr>
        <w:t>ChatGPT goes to the operating room: evaluating GPT-4 performance and its potential in surgical education and training in the era of large language models.</w:t>
      </w:r>
      <w:r w:rsidRPr="00B85F75">
        <w:rPr>
          <w:noProof/>
        </w:rPr>
        <w:t xml:space="preserve"> ANNALS OF SURGICAL TREATMENT AND RESEARCH, 2023. </w:t>
      </w:r>
      <w:r w:rsidRPr="00B85F75">
        <w:rPr>
          <w:b/>
          <w:noProof/>
        </w:rPr>
        <w:t>104</w:t>
      </w:r>
      <w:r w:rsidRPr="00B85F75">
        <w:rPr>
          <w:noProof/>
        </w:rPr>
        <w:t>(5): p. 269-273.</w:t>
      </w:r>
    </w:p>
    <w:p w14:paraId="3971550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6.</w:t>
      </w:r>
      <w:r w:rsidRPr="00B85F75">
        <w:rPr>
          <w:noProof/>
        </w:rPr>
        <w:tab/>
        <w:t xml:space="preserve">Wenbo, L., Z. Yinxu, and C. Fengmin, </w:t>
      </w:r>
      <w:r w:rsidRPr="00B85F75">
        <w:rPr>
          <w:i/>
          <w:noProof/>
        </w:rPr>
        <w:t>ChatGPT in Colorectal Surgery: A Promising Tool or a Passing Fad?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9): p. 1892-1897.</w:t>
      </w:r>
    </w:p>
    <w:p w14:paraId="5BB9751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7.</w:t>
      </w:r>
      <w:r w:rsidRPr="00B85F75">
        <w:rPr>
          <w:noProof/>
        </w:rPr>
        <w:tab/>
        <w:t xml:space="preserve">Alhaidry, H.M., et al., </w:t>
      </w:r>
      <w:r w:rsidRPr="00B85F75">
        <w:rPr>
          <w:i/>
          <w:noProof/>
        </w:rPr>
        <w:t>ChatGPT in Dentistry: A Comprehensive Review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4): p. e38317-e38317.</w:t>
      </w:r>
    </w:p>
    <w:p w14:paraId="689FF48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8.</w:t>
      </w:r>
      <w:r w:rsidRPr="00B85F75">
        <w:rPr>
          <w:noProof/>
        </w:rPr>
        <w:tab/>
        <w:t xml:space="preserve">Haemmerli, J., et al., </w:t>
      </w:r>
      <w:r w:rsidRPr="00B85F75">
        <w:rPr>
          <w:i/>
          <w:noProof/>
        </w:rPr>
        <w:t>ChatGPT in glioma adjuvant therapy decision making: ready to assume the role of a doctor in the tumour board?</w:t>
      </w:r>
      <w:r w:rsidRPr="00B85F75">
        <w:rPr>
          <w:noProof/>
        </w:rPr>
        <w:t xml:space="preserve"> BMJ health &amp; care informatics, 2023. </w:t>
      </w:r>
      <w:r w:rsidRPr="00B85F75">
        <w:rPr>
          <w:b/>
          <w:noProof/>
        </w:rPr>
        <w:t>30</w:t>
      </w:r>
      <w:r w:rsidRPr="00B85F75">
        <w:rPr>
          <w:noProof/>
        </w:rPr>
        <w:t>(1): p. e100775.</w:t>
      </w:r>
    </w:p>
    <w:p w14:paraId="5CFECC5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49.</w:t>
      </w:r>
      <w:r w:rsidRPr="00B85F75">
        <w:rPr>
          <w:noProof/>
        </w:rPr>
        <w:tab/>
        <w:t xml:space="preserve">Kleebayoon, A. and V. Wiwanitkit, </w:t>
      </w:r>
      <w:r w:rsidRPr="00B85F75">
        <w:rPr>
          <w:i/>
          <w:noProof/>
        </w:rPr>
        <w:t>ChatGPT in medical practice, education and research: malpractice and plagiarism.</w:t>
      </w:r>
      <w:r w:rsidRPr="00B85F75">
        <w:rPr>
          <w:noProof/>
        </w:rPr>
        <w:t xml:space="preserve"> Clinical medicine (London, England), 2023. </w:t>
      </w:r>
      <w:r w:rsidRPr="00B85F75">
        <w:rPr>
          <w:b/>
          <w:noProof/>
        </w:rPr>
        <w:t>23</w:t>
      </w:r>
      <w:r w:rsidRPr="00B85F75">
        <w:rPr>
          <w:noProof/>
        </w:rPr>
        <w:t>(3): p. 280-280.</w:t>
      </w:r>
    </w:p>
    <w:p w14:paraId="165ED7A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0.</w:t>
      </w:r>
      <w:r w:rsidRPr="00B85F75">
        <w:rPr>
          <w:noProof/>
        </w:rPr>
        <w:tab/>
        <w:t xml:space="preserve">Darzidehkalani, E., </w:t>
      </w:r>
      <w:r w:rsidRPr="00B85F75">
        <w:rPr>
          <w:i/>
          <w:noProof/>
        </w:rPr>
        <w:t>ChatGPT in Medical Publications.</w:t>
      </w:r>
      <w:r w:rsidRPr="00B85F75">
        <w:rPr>
          <w:noProof/>
        </w:rPr>
        <w:t xml:space="preserve"> Radiology, 2023. </w:t>
      </w:r>
      <w:r w:rsidRPr="00B85F75">
        <w:rPr>
          <w:b/>
          <w:noProof/>
        </w:rPr>
        <w:t>307</w:t>
      </w:r>
      <w:r w:rsidRPr="00B85F75">
        <w:rPr>
          <w:noProof/>
        </w:rPr>
        <w:t>(5): p. e231188-e231188.</w:t>
      </w:r>
    </w:p>
    <w:p w14:paraId="71C4273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1.</w:t>
      </w:r>
      <w:r w:rsidRPr="00B85F75">
        <w:rPr>
          <w:noProof/>
        </w:rPr>
        <w:tab/>
        <w:t xml:space="preserve">Dave, T., S.A. Athaluri, and S. Singh, </w:t>
      </w:r>
      <w:r w:rsidRPr="00B85F75">
        <w:rPr>
          <w:i/>
          <w:noProof/>
        </w:rPr>
        <w:t>ChatGPT in medicine: an overview of its applications, advantages, limitations, future prospects, and ethical considerations.</w:t>
      </w:r>
      <w:r w:rsidRPr="00B85F75">
        <w:rPr>
          <w:noProof/>
        </w:rPr>
        <w:t xml:space="preserve"> Frontiers in artificial intelligence, 2023. </w:t>
      </w:r>
      <w:r w:rsidRPr="00B85F75">
        <w:rPr>
          <w:b/>
          <w:noProof/>
        </w:rPr>
        <w:t>6</w:t>
      </w:r>
      <w:r w:rsidRPr="00B85F75">
        <w:rPr>
          <w:noProof/>
        </w:rPr>
        <w:t>: p. 1169595-1169595.</w:t>
      </w:r>
    </w:p>
    <w:p w14:paraId="16C40DC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2.</w:t>
      </w:r>
      <w:r w:rsidRPr="00B85F75">
        <w:rPr>
          <w:noProof/>
        </w:rPr>
        <w:tab/>
        <w:t xml:space="preserve">Parsa, A. and M.H. Ebrahimzadeh, </w:t>
      </w:r>
      <w:r w:rsidRPr="00B85F75">
        <w:rPr>
          <w:i/>
          <w:noProof/>
        </w:rPr>
        <w:t>ChatGPT in Medicine; a Disruptive Innovation or Just One Step Forward?</w:t>
      </w:r>
      <w:r w:rsidRPr="00B85F75">
        <w:rPr>
          <w:noProof/>
        </w:rPr>
        <w:t xml:space="preserve"> The archives of bone and joint surgery, 2023. </w:t>
      </w:r>
      <w:r w:rsidRPr="00B85F75">
        <w:rPr>
          <w:b/>
          <w:noProof/>
        </w:rPr>
        <w:t>11</w:t>
      </w:r>
      <w:r w:rsidRPr="00B85F75">
        <w:rPr>
          <w:noProof/>
        </w:rPr>
        <w:t>(4): p. 225-226.</w:t>
      </w:r>
    </w:p>
    <w:p w14:paraId="056C88E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3.</w:t>
      </w:r>
      <w:r w:rsidRPr="00B85F75">
        <w:rPr>
          <w:noProof/>
        </w:rPr>
        <w:tab/>
        <w:t xml:space="preserve">Laudicella, R., et al., </w:t>
      </w:r>
      <w:r w:rsidRPr="00B85F75">
        <w:rPr>
          <w:i/>
          <w:noProof/>
        </w:rPr>
        <w:t>ChatGPT in nuclear medicine and radiology: lights and shadows in the AI bionetwork.</w:t>
      </w:r>
      <w:r w:rsidRPr="00B85F75">
        <w:rPr>
          <w:noProof/>
        </w:rPr>
        <w:t xml:space="preserve"> CLINICAL AND TRANSLATIONAL IMAGING, 2023. </w:t>
      </w:r>
      <w:r w:rsidRPr="00B85F75">
        <w:rPr>
          <w:b/>
          <w:noProof/>
        </w:rPr>
        <w:t>11</w:t>
      </w:r>
      <w:r w:rsidRPr="00B85F75">
        <w:rPr>
          <w:noProof/>
        </w:rPr>
        <w:t>: p. 407–411.</w:t>
      </w:r>
    </w:p>
    <w:p w14:paraId="334CFE3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4.</w:t>
      </w:r>
      <w:r w:rsidRPr="00B85F75">
        <w:rPr>
          <w:noProof/>
        </w:rPr>
        <w:tab/>
        <w:t xml:space="preserve">Arachchige, A.S.P.M.S., </w:t>
      </w:r>
      <w:r w:rsidRPr="00B85F75">
        <w:rPr>
          <w:i/>
          <w:noProof/>
        </w:rPr>
        <w:t>ChatGPT in nuclear medicine and radiology: reply to Laudicella et al.</w:t>
      </w:r>
      <w:r w:rsidRPr="00B85F75">
        <w:rPr>
          <w:noProof/>
        </w:rPr>
        <w:t xml:space="preserve"> CLINICAL AND TRANSLATIONAL IMAGING, 2023. </w:t>
      </w:r>
      <w:r w:rsidRPr="00B85F75">
        <w:rPr>
          <w:b/>
          <w:noProof/>
        </w:rPr>
        <w:t>11</w:t>
      </w:r>
      <w:r w:rsidRPr="00B85F75">
        <w:rPr>
          <w:noProof/>
        </w:rPr>
        <w:t>: p. 505–506.</w:t>
      </w:r>
    </w:p>
    <w:p w14:paraId="2AE864A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5.</w:t>
      </w:r>
      <w:r w:rsidRPr="00B85F75">
        <w:rPr>
          <w:noProof/>
        </w:rPr>
        <w:tab/>
        <w:t xml:space="preserve">Ray, P.P. and P. Majumder, </w:t>
      </w:r>
      <w:r w:rsidRPr="00B85F75">
        <w:rPr>
          <w:i/>
          <w:noProof/>
        </w:rPr>
        <w:t>ChatGPT in Radiology: A Deeper Look Into its Limitations and Potential Pathways for Improvement.</w:t>
      </w:r>
      <w:r w:rsidRPr="00B85F75">
        <w:rPr>
          <w:noProof/>
        </w:rPr>
        <w:t xml:space="preserve"> Canadian Association of Radiologists Journal, 2023.</w:t>
      </w:r>
    </w:p>
    <w:p w14:paraId="11ECA8A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6.</w:t>
      </w:r>
      <w:r w:rsidRPr="00B85F75">
        <w:rPr>
          <w:noProof/>
        </w:rPr>
        <w:tab/>
        <w:t xml:space="preserve">Bhattacharya, K., et al., </w:t>
      </w:r>
      <w:r w:rsidRPr="00B85F75">
        <w:rPr>
          <w:i/>
          <w:noProof/>
        </w:rPr>
        <w:t>ChatGPT in Surgical Practice-a New Kid on the Block.</w:t>
      </w:r>
      <w:r w:rsidRPr="00B85F75">
        <w:rPr>
          <w:noProof/>
        </w:rPr>
        <w:t xml:space="preserve"> INDIAN JOURNAL OF SURGERY, 2023. </w:t>
      </w:r>
      <w:r w:rsidRPr="00B85F75">
        <w:rPr>
          <w:b/>
          <w:noProof/>
        </w:rPr>
        <w:t>85</w:t>
      </w:r>
      <w:r w:rsidRPr="00B85F75">
        <w:rPr>
          <w:noProof/>
        </w:rPr>
        <w:t>: p. 1346–1349.</w:t>
      </w:r>
    </w:p>
    <w:p w14:paraId="1A00A95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7.</w:t>
      </w:r>
      <w:r w:rsidRPr="00B85F75">
        <w:rPr>
          <w:noProof/>
        </w:rPr>
        <w:tab/>
        <w:t xml:space="preserve">Choudhary, O.P. and Priyanka, </w:t>
      </w:r>
      <w:r w:rsidRPr="00B85F75">
        <w:rPr>
          <w:i/>
          <w:noProof/>
        </w:rPr>
        <w:t>ChatGPT in travel medicine: A friend or foe?</w:t>
      </w:r>
      <w:r w:rsidRPr="00B85F75">
        <w:rPr>
          <w:noProof/>
        </w:rPr>
        <w:t xml:space="preserve"> Travel medicine and infectious disease, 2023. </w:t>
      </w:r>
      <w:r w:rsidRPr="00B85F75">
        <w:rPr>
          <w:b/>
          <w:noProof/>
        </w:rPr>
        <w:t>54</w:t>
      </w:r>
      <w:r w:rsidRPr="00B85F75">
        <w:rPr>
          <w:noProof/>
        </w:rPr>
        <w:t>: p. 102615-102615.</w:t>
      </w:r>
    </w:p>
    <w:p w14:paraId="5542F8E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8.</w:t>
      </w:r>
      <w:r w:rsidRPr="00B85F75">
        <w:rPr>
          <w:noProof/>
        </w:rPr>
        <w:tab/>
        <w:t xml:space="preserve">Humar, P., et al., </w:t>
      </w:r>
      <w:r w:rsidRPr="00B85F75">
        <w:rPr>
          <w:i/>
          <w:noProof/>
        </w:rPr>
        <w:t>ChatGPT Is Equivalent to First-Year Plastic Surgery Residents: Evaluation of ChatGPT on the Plastic Surgery In-service Examination.</w:t>
      </w:r>
      <w:r w:rsidRPr="00B85F75">
        <w:rPr>
          <w:noProof/>
        </w:rPr>
        <w:t xml:space="preserve"> AESTHETIC SURGERY JOURNAL, 2023. </w:t>
      </w:r>
      <w:r w:rsidRPr="00B85F75">
        <w:rPr>
          <w:b/>
          <w:noProof/>
        </w:rPr>
        <w:t>43</w:t>
      </w:r>
      <w:r w:rsidRPr="00B85F75">
        <w:rPr>
          <w:noProof/>
        </w:rPr>
        <w:t>(12): p. NP1085–NP1089.</w:t>
      </w:r>
    </w:p>
    <w:p w14:paraId="775656B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59.</w:t>
      </w:r>
      <w:r w:rsidRPr="00B85F75">
        <w:rPr>
          <w:noProof/>
        </w:rPr>
        <w:tab/>
        <w:t xml:space="preserve">Meo, S.A., et al., </w:t>
      </w:r>
      <w:r w:rsidRPr="00B85F75">
        <w:rPr>
          <w:i/>
          <w:noProof/>
        </w:rPr>
        <w:t>ChatGPT Knowledge Evaluation in Basic and Clinical Medical Sciences: Multiple Choice Question Examination-Based Performance.</w:t>
      </w:r>
      <w:r w:rsidRPr="00B85F75">
        <w:rPr>
          <w:noProof/>
        </w:rPr>
        <w:t xml:space="preserve"> HEALTHCARE, 2023. </w:t>
      </w:r>
      <w:r w:rsidRPr="00B85F75">
        <w:rPr>
          <w:b/>
          <w:noProof/>
        </w:rPr>
        <w:t>11</w:t>
      </w:r>
      <w:r w:rsidRPr="00B85F75">
        <w:rPr>
          <w:noProof/>
        </w:rPr>
        <w:t>(14): p. 2046.</w:t>
      </w:r>
    </w:p>
    <w:p w14:paraId="06898FB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0.</w:t>
      </w:r>
      <w:r w:rsidRPr="00B85F75">
        <w:rPr>
          <w:noProof/>
        </w:rPr>
        <w:tab/>
        <w:t xml:space="preserve">Li, S.W., et al., </w:t>
      </w:r>
      <w:r w:rsidRPr="00B85F75">
        <w:rPr>
          <w:i/>
          <w:noProof/>
        </w:rPr>
        <w:t>ChatGPT outscored human candidates in a virtual objective structured clinical examination in obstetrics and gynecology.</w:t>
      </w:r>
      <w:r w:rsidRPr="00B85F75">
        <w:rPr>
          <w:noProof/>
        </w:rPr>
        <w:t xml:space="preserve"> American journal of obstetrics and gynecology, 2023. </w:t>
      </w:r>
      <w:r w:rsidRPr="00B85F75">
        <w:rPr>
          <w:b/>
          <w:noProof/>
        </w:rPr>
        <w:t>229</w:t>
      </w:r>
      <w:r w:rsidRPr="00B85F75">
        <w:rPr>
          <w:noProof/>
        </w:rPr>
        <w:t>(2): p. 172.e1-172.e12.</w:t>
      </w:r>
    </w:p>
    <w:p w14:paraId="1147116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1.</w:t>
      </w:r>
      <w:r w:rsidRPr="00B85F75">
        <w:rPr>
          <w:noProof/>
        </w:rPr>
        <w:tab/>
        <w:t xml:space="preserve">Mbakwe, A.B., et al., </w:t>
      </w:r>
      <w:r w:rsidRPr="00B85F75">
        <w:rPr>
          <w:i/>
          <w:noProof/>
        </w:rPr>
        <w:t>ChatGPT passing USMLE shines a spotlight on the flaws of medical education.</w:t>
      </w:r>
      <w:r w:rsidRPr="00B85F75">
        <w:rPr>
          <w:noProof/>
        </w:rPr>
        <w:t xml:space="preserve"> PLOS digital health, 2023. </w:t>
      </w:r>
      <w:r w:rsidRPr="00B85F75">
        <w:rPr>
          <w:b/>
          <w:noProof/>
        </w:rPr>
        <w:t>2</w:t>
      </w:r>
      <w:r w:rsidRPr="00B85F75">
        <w:rPr>
          <w:noProof/>
        </w:rPr>
        <w:t>(2): p. e0000205-e0000205.</w:t>
      </w:r>
    </w:p>
    <w:p w14:paraId="7381397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2.</w:t>
      </w:r>
      <w:r w:rsidRPr="00B85F75">
        <w:rPr>
          <w:noProof/>
        </w:rPr>
        <w:tab/>
        <w:t xml:space="preserve">Oztermeli, A.D. and A. Oztermeli, </w:t>
      </w:r>
      <w:r w:rsidRPr="00B85F75">
        <w:rPr>
          <w:i/>
          <w:noProof/>
        </w:rPr>
        <w:t>ChatGPT performance in the medical specialty exam: An observational study.</w:t>
      </w:r>
      <w:r w:rsidRPr="00B85F75">
        <w:rPr>
          <w:noProof/>
        </w:rPr>
        <w:t xml:space="preserve"> Medicine, 2023. </w:t>
      </w:r>
      <w:r w:rsidRPr="00B85F75">
        <w:rPr>
          <w:b/>
          <w:noProof/>
        </w:rPr>
        <w:t>102</w:t>
      </w:r>
      <w:r w:rsidRPr="00B85F75">
        <w:rPr>
          <w:noProof/>
        </w:rPr>
        <w:t>(32): p. e34673-e34673.</w:t>
      </w:r>
    </w:p>
    <w:p w14:paraId="1FA0506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3.</w:t>
      </w:r>
      <w:r w:rsidRPr="00B85F75">
        <w:rPr>
          <w:noProof/>
        </w:rPr>
        <w:tab/>
        <w:t xml:space="preserve">Deebel, N.A. and R. Terlecki, </w:t>
      </w:r>
      <w:r w:rsidRPr="00B85F75">
        <w:rPr>
          <w:i/>
          <w:noProof/>
        </w:rPr>
        <w:t>ChatGPT Performance on the American Urological Association Self-assessment Study Program and the Potential Influence of Artificial Intelligence in Urologic Training.</w:t>
      </w:r>
      <w:r w:rsidRPr="00B85F75">
        <w:rPr>
          <w:noProof/>
        </w:rPr>
        <w:t xml:space="preserve"> Urology, 2023. </w:t>
      </w:r>
      <w:r w:rsidRPr="00B85F75">
        <w:rPr>
          <w:b/>
          <w:noProof/>
        </w:rPr>
        <w:t>177</w:t>
      </w:r>
      <w:r w:rsidRPr="00B85F75">
        <w:rPr>
          <w:noProof/>
        </w:rPr>
        <w:t>: p. 29-33.</w:t>
      </w:r>
    </w:p>
    <w:p w14:paraId="7311ED6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4.</w:t>
      </w:r>
      <w:r w:rsidRPr="00B85F75">
        <w:rPr>
          <w:noProof/>
        </w:rPr>
        <w:tab/>
        <w:t xml:space="preserve">Khan, R.A., et al., </w:t>
      </w:r>
      <w:r w:rsidRPr="00B85F75">
        <w:rPr>
          <w:i/>
          <w:noProof/>
        </w:rPr>
        <w:t>ChatGPT- Reshaping medical education and clinical management.</w:t>
      </w:r>
      <w:r w:rsidRPr="00B85F75">
        <w:rPr>
          <w:noProof/>
        </w:rPr>
        <w:t xml:space="preserve"> PAKISTAN JOURNAL OF MEDICAL SCIENCES, 2023. </w:t>
      </w:r>
      <w:r w:rsidRPr="00B85F75">
        <w:rPr>
          <w:b/>
          <w:noProof/>
        </w:rPr>
        <w:t>39</w:t>
      </w:r>
      <w:r w:rsidRPr="00B85F75">
        <w:rPr>
          <w:noProof/>
        </w:rPr>
        <w:t>(2): p. 605-607.</w:t>
      </w:r>
    </w:p>
    <w:p w14:paraId="1F67802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5.</w:t>
      </w:r>
      <w:r w:rsidRPr="00B85F75">
        <w:rPr>
          <w:noProof/>
        </w:rPr>
        <w:tab/>
        <w:t xml:space="preserve">Skalidis, I., et al., </w:t>
      </w:r>
      <w:r w:rsidRPr="00B85F75">
        <w:rPr>
          <w:i/>
          <w:noProof/>
        </w:rPr>
        <w:t>ChatGPT takes on the European Exam in Core Cardiology: an artificial intelligence success story?</w:t>
      </w:r>
      <w:r w:rsidRPr="00B85F75">
        <w:rPr>
          <w:noProof/>
        </w:rPr>
        <w:t xml:space="preserve"> European heart journal. Digital health, 2023. </w:t>
      </w:r>
      <w:r w:rsidRPr="00B85F75">
        <w:rPr>
          <w:b/>
          <w:noProof/>
        </w:rPr>
        <w:t>4</w:t>
      </w:r>
      <w:r w:rsidRPr="00B85F75">
        <w:rPr>
          <w:noProof/>
        </w:rPr>
        <w:t>(3): p. 279-281.</w:t>
      </w:r>
    </w:p>
    <w:p w14:paraId="2C2BD4C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6.</w:t>
      </w:r>
      <w:r w:rsidRPr="00B85F75">
        <w:rPr>
          <w:noProof/>
        </w:rPr>
        <w:tab/>
        <w:t xml:space="preserve">O’Hern, K., E. Yang, and N.Y. Vidal, </w:t>
      </w:r>
      <w:r w:rsidRPr="00B85F75">
        <w:rPr>
          <w:i/>
          <w:noProof/>
        </w:rPr>
        <w:t>ChatGPT underperforms in triaging appropriate use of Mohs surgery for cutaneous neoplasms.</w:t>
      </w:r>
      <w:r w:rsidRPr="00B85F75">
        <w:rPr>
          <w:noProof/>
        </w:rPr>
        <w:t xml:space="preserve"> JAAD International, 2023. </w:t>
      </w:r>
      <w:r w:rsidRPr="00B85F75">
        <w:rPr>
          <w:b/>
          <w:noProof/>
        </w:rPr>
        <w:t>12</w:t>
      </w:r>
      <w:r w:rsidRPr="00B85F75">
        <w:rPr>
          <w:noProof/>
        </w:rPr>
        <w:t>: p. 168-170.</w:t>
      </w:r>
    </w:p>
    <w:p w14:paraId="3B95D60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7.</w:t>
      </w:r>
      <w:r w:rsidRPr="00B85F75">
        <w:rPr>
          <w:noProof/>
        </w:rPr>
        <w:tab/>
        <w:t xml:space="preserve">Ventriglio, A. and F. Ricci, </w:t>
      </w:r>
      <w:r w:rsidRPr="00B85F75">
        <w:rPr>
          <w:i/>
          <w:noProof/>
        </w:rPr>
        <w:t>ChatGPT use in teaching social psychiatry.</w:t>
      </w:r>
      <w:r w:rsidRPr="00B85F75">
        <w:rPr>
          <w:noProof/>
        </w:rPr>
        <w:t xml:space="preserve"> International Journal of Social Psychiatry, 2023: p. 207640231178481.</w:t>
      </w:r>
    </w:p>
    <w:p w14:paraId="2167531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8.</w:t>
      </w:r>
      <w:r w:rsidRPr="00B85F75">
        <w:rPr>
          <w:noProof/>
        </w:rPr>
        <w:tab/>
        <w:t xml:space="preserve">Hristidis, V., et al., </w:t>
      </w:r>
      <w:r w:rsidRPr="00B85F75">
        <w:rPr>
          <w:i/>
          <w:noProof/>
        </w:rPr>
        <w:t>ChatGPT vs Google for Queries Related to Dementia and Other Cognitive Decline: Comparison of Results.</w:t>
      </w:r>
      <w:r w:rsidRPr="00B85F75">
        <w:rPr>
          <w:noProof/>
        </w:rPr>
        <w:t xml:space="preserve"> Journal of medical Internet research, 2023. </w:t>
      </w:r>
      <w:r w:rsidRPr="00B85F75">
        <w:rPr>
          <w:b/>
          <w:noProof/>
        </w:rPr>
        <w:t>25</w:t>
      </w:r>
      <w:r w:rsidRPr="00B85F75">
        <w:rPr>
          <w:noProof/>
        </w:rPr>
        <w:t>: p. e48966-e48966.</w:t>
      </w:r>
    </w:p>
    <w:p w14:paraId="438AE91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69.</w:t>
      </w:r>
      <w:r w:rsidRPr="00B85F75">
        <w:rPr>
          <w:noProof/>
        </w:rPr>
        <w:tab/>
        <w:t xml:space="preserve">Kleebayoon, A. and V. Wiwanitkit, </w:t>
      </w:r>
      <w:r w:rsidRPr="00B85F75">
        <w:rPr>
          <w:i/>
          <w:noProof/>
        </w:rPr>
        <w:t>ChatGPT, authorship, and medical publishing.</w:t>
      </w:r>
      <w:r w:rsidRPr="00B85F75">
        <w:rPr>
          <w:noProof/>
        </w:rPr>
        <w:t xml:space="preserve"> ACR open rheumatology, 2023. </w:t>
      </w:r>
      <w:r w:rsidRPr="00B85F75">
        <w:rPr>
          <w:b/>
          <w:noProof/>
        </w:rPr>
        <w:t>5</w:t>
      </w:r>
      <w:r w:rsidRPr="00B85F75">
        <w:rPr>
          <w:noProof/>
        </w:rPr>
        <w:t>(8): p. 419.</w:t>
      </w:r>
    </w:p>
    <w:p w14:paraId="568F69D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0.</w:t>
      </w:r>
      <w:r w:rsidRPr="00B85F75">
        <w:rPr>
          <w:noProof/>
        </w:rPr>
        <w:tab/>
        <w:t xml:space="preserve">Kleebayoon, A. and V. Wiwanitkit, </w:t>
      </w:r>
      <w:r w:rsidRPr="00B85F75">
        <w:rPr>
          <w:i/>
          <w:noProof/>
        </w:rPr>
        <w:t>ChatGPT/GPT-4 and Spinal Surgeons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8): p. 1657-1657.</w:t>
      </w:r>
    </w:p>
    <w:p w14:paraId="54D685E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1.</w:t>
      </w:r>
      <w:r w:rsidRPr="00B85F75">
        <w:rPr>
          <w:noProof/>
        </w:rPr>
        <w:tab/>
        <w:t xml:space="preserve">Kunming, C., W. Haiyang, and L. Cheng, </w:t>
      </w:r>
      <w:r w:rsidRPr="00B85F75">
        <w:rPr>
          <w:i/>
          <w:noProof/>
        </w:rPr>
        <w:t>ChatGPT/GPT-4: enabling a new era of surgical oncology.</w:t>
      </w:r>
      <w:r w:rsidRPr="00B85F75">
        <w:rPr>
          <w:noProof/>
        </w:rPr>
        <w:t xml:space="preserve"> International Journal of Surgery, 2023. </w:t>
      </w:r>
      <w:r w:rsidRPr="00B85F75">
        <w:rPr>
          <w:b/>
          <w:noProof/>
        </w:rPr>
        <w:t>109</w:t>
      </w:r>
      <w:r w:rsidRPr="00B85F75">
        <w:rPr>
          <w:noProof/>
        </w:rPr>
        <w:t>(8): p. 2549-2550.</w:t>
      </w:r>
    </w:p>
    <w:p w14:paraId="191145B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2.</w:t>
      </w:r>
      <w:r w:rsidRPr="00B85F75">
        <w:rPr>
          <w:noProof/>
        </w:rPr>
        <w:tab/>
        <w:t xml:space="preserve">Dahdah, J.E., et al., </w:t>
      </w:r>
      <w:r w:rsidRPr="00B85F75">
        <w:rPr>
          <w:i/>
          <w:noProof/>
        </w:rPr>
        <w:t>ChatGPT: A Valuable Tool for Emergency Medical Assistance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82</w:t>
      </w:r>
      <w:r w:rsidRPr="00B85F75">
        <w:rPr>
          <w:noProof/>
        </w:rPr>
        <w:t>(3): p. 411–413.</w:t>
      </w:r>
    </w:p>
    <w:p w14:paraId="1B239A2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3.</w:t>
      </w:r>
      <w:r w:rsidRPr="00B85F75">
        <w:rPr>
          <w:noProof/>
        </w:rPr>
        <w:tab/>
        <w:t xml:space="preserve">Ebrahimi, B., et al., </w:t>
      </w:r>
      <w:r w:rsidRPr="00B85F75">
        <w:rPr>
          <w:i/>
          <w:noProof/>
        </w:rPr>
        <w:t>ChatGPT: Can a Natural Language Processing Tool Be Trusted for Radiation Oncology Use?</w:t>
      </w:r>
      <w:r w:rsidRPr="00B85F75">
        <w:rPr>
          <w:noProof/>
        </w:rPr>
        <w:t xml:space="preserve"> International Journal of Radiation Oncology*Biology*Physics, 2023. </w:t>
      </w:r>
      <w:r w:rsidRPr="00B85F75">
        <w:rPr>
          <w:b/>
          <w:noProof/>
        </w:rPr>
        <w:t>116</w:t>
      </w:r>
      <w:r w:rsidRPr="00B85F75">
        <w:rPr>
          <w:noProof/>
        </w:rPr>
        <w:t>(5): p. 977-983.</w:t>
      </w:r>
    </w:p>
    <w:p w14:paraId="000DB49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4.</w:t>
      </w:r>
      <w:r w:rsidRPr="00B85F75">
        <w:rPr>
          <w:noProof/>
        </w:rPr>
        <w:tab/>
        <w:t xml:space="preserve">Moons, P. and L. Van Bulck, </w:t>
      </w:r>
      <w:r w:rsidRPr="00B85F75">
        <w:rPr>
          <w:i/>
          <w:noProof/>
        </w:rPr>
        <w:t>ChatGPT: can artificial intelligence language models be of value for cardiovascular nurses and allied health professionals.</w:t>
      </w:r>
      <w:r w:rsidRPr="00B85F75">
        <w:rPr>
          <w:noProof/>
        </w:rPr>
        <w:t xml:space="preserve"> EUROPEAN JOURNAL OF CARDIOVASCULAR NURSING, 2023. </w:t>
      </w:r>
      <w:r w:rsidRPr="00B85F75">
        <w:rPr>
          <w:b/>
          <w:noProof/>
        </w:rPr>
        <w:t>22</w:t>
      </w:r>
      <w:r w:rsidRPr="00B85F75">
        <w:rPr>
          <w:noProof/>
        </w:rPr>
        <w:t>(7): p. e55–e59.</w:t>
      </w:r>
    </w:p>
    <w:p w14:paraId="38B49DC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5.</w:t>
      </w:r>
      <w:r w:rsidRPr="00B85F75">
        <w:rPr>
          <w:noProof/>
        </w:rPr>
        <w:tab/>
        <w:t xml:space="preserve">Imran, N., A. Hashmi, and A. Imran, </w:t>
      </w:r>
      <w:r w:rsidRPr="00B85F75">
        <w:rPr>
          <w:i/>
          <w:noProof/>
        </w:rPr>
        <w:t>Chat-GPT: Opportunities and Challenges in Child Mental Healthcare.</w:t>
      </w:r>
      <w:r w:rsidRPr="00B85F75">
        <w:rPr>
          <w:noProof/>
        </w:rPr>
        <w:t xml:space="preserve"> Pakistan journal of medical sciences, 2023. </w:t>
      </w:r>
      <w:r w:rsidRPr="00B85F75">
        <w:rPr>
          <w:b/>
          <w:noProof/>
        </w:rPr>
        <w:t>39</w:t>
      </w:r>
      <w:r w:rsidRPr="00B85F75">
        <w:rPr>
          <w:noProof/>
        </w:rPr>
        <w:t>(4): p. 1191-1193.</w:t>
      </w:r>
    </w:p>
    <w:p w14:paraId="511327B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6.</w:t>
      </w:r>
      <w:r w:rsidRPr="00B85F75">
        <w:rPr>
          <w:noProof/>
        </w:rPr>
        <w:tab/>
        <w:t xml:space="preserve">Gandhi Periaysamy, A., et al., </w:t>
      </w:r>
      <w:r w:rsidRPr="00B85F75">
        <w:rPr>
          <w:i/>
          <w:noProof/>
        </w:rPr>
        <w:t>ChatGPT: roles and boundaries of the new artificial intelligence tool in medical education and health research - correspondence.</w:t>
      </w:r>
      <w:r w:rsidRPr="00B85F75">
        <w:rPr>
          <w:noProof/>
        </w:rPr>
        <w:t xml:space="preserve"> Annals of medicine and surgery (2012), 2023. </w:t>
      </w:r>
      <w:r w:rsidRPr="00B85F75">
        <w:rPr>
          <w:b/>
          <w:noProof/>
        </w:rPr>
        <w:t>85</w:t>
      </w:r>
      <w:r w:rsidRPr="00B85F75">
        <w:rPr>
          <w:noProof/>
        </w:rPr>
        <w:t>(4): p. 1317-1318.</w:t>
      </w:r>
    </w:p>
    <w:p w14:paraId="0A76990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7.</w:t>
      </w:r>
      <w:r w:rsidRPr="00B85F75">
        <w:rPr>
          <w:noProof/>
        </w:rPr>
        <w:tab/>
        <w:t xml:space="preserve">Armitage, R.C., </w:t>
      </w:r>
      <w:r w:rsidRPr="00B85F75">
        <w:rPr>
          <w:i/>
          <w:noProof/>
        </w:rPr>
        <w:t>ChatGPT: the threats to medical education.</w:t>
      </w:r>
      <w:r w:rsidRPr="00B85F75">
        <w:rPr>
          <w:noProof/>
        </w:rPr>
        <w:t xml:space="preserve"> POSTGRADUATE MEDICAL JOURNAL, 2023. </w:t>
      </w:r>
      <w:r w:rsidRPr="00B85F75">
        <w:rPr>
          <w:b/>
          <w:noProof/>
        </w:rPr>
        <w:t>99</w:t>
      </w:r>
      <w:r w:rsidRPr="00B85F75">
        <w:rPr>
          <w:noProof/>
        </w:rPr>
        <w:t>(1176): p. 1130–113.</w:t>
      </w:r>
    </w:p>
    <w:p w14:paraId="44EFF67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8.</w:t>
      </w:r>
      <w:r w:rsidRPr="00B85F75">
        <w:rPr>
          <w:noProof/>
        </w:rPr>
        <w:tab/>
        <w:t xml:space="preserve">Gerli, A.A.G., et al., </w:t>
      </w:r>
      <w:r w:rsidRPr="00B85F75">
        <w:rPr>
          <w:i/>
          <w:noProof/>
        </w:rPr>
        <w:t>ChatGPT: unlocking the potential of Artifical Intelligence in COVID-19 monitoring and prediction.</w:t>
      </w:r>
      <w:r w:rsidRPr="00B85F75">
        <w:rPr>
          <w:noProof/>
        </w:rPr>
        <w:t xml:space="preserve"> Panminerva Med, 2023. </w:t>
      </w:r>
      <w:r w:rsidRPr="00B85F75">
        <w:rPr>
          <w:b/>
          <w:noProof/>
        </w:rPr>
        <w:t>65</w:t>
      </w:r>
      <w:r w:rsidRPr="00B85F75">
        <w:rPr>
          <w:noProof/>
        </w:rPr>
        <w:t>(4): p. 461–466.</w:t>
      </w:r>
    </w:p>
    <w:p w14:paraId="56AE581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79.</w:t>
      </w:r>
      <w:r w:rsidRPr="00B85F75">
        <w:rPr>
          <w:noProof/>
        </w:rPr>
        <w:tab/>
        <w:t xml:space="preserve">Xiaoni, L., et al., </w:t>
      </w:r>
      <w:r w:rsidRPr="00B85F75">
        <w:rPr>
          <w:i/>
          <w:noProof/>
        </w:rPr>
        <w:t>ChatGPT: when the artificial intelligence meets standardized patients in clinical training.</w:t>
      </w:r>
      <w:r w:rsidRPr="00B85F75">
        <w:rPr>
          <w:noProof/>
        </w:rPr>
        <w:t xml:space="preserve"> Journal of Translational Medicine, 2023. </w:t>
      </w:r>
      <w:r w:rsidRPr="00B85F75">
        <w:rPr>
          <w:b/>
          <w:noProof/>
        </w:rPr>
        <w:t>21</w:t>
      </w:r>
      <w:r w:rsidRPr="00B85F75">
        <w:rPr>
          <w:noProof/>
        </w:rPr>
        <w:t>(1): p. 447.</w:t>
      </w:r>
    </w:p>
    <w:p w14:paraId="49B086C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0.</w:t>
      </w:r>
      <w:r w:rsidRPr="00B85F75">
        <w:rPr>
          <w:noProof/>
        </w:rPr>
        <w:tab/>
        <w:t xml:space="preserve">Temsah, M.-H., et al., </w:t>
      </w:r>
      <w:r w:rsidRPr="00B85F75">
        <w:rPr>
          <w:i/>
          <w:noProof/>
        </w:rPr>
        <w:t>ChatGPT-4 and the Global Burden of Disease Study: Advancing Personalized Healthcare Through Artificial Intelligence in Clinical and Translational Medicine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5): p. e39384-e39384.</w:t>
      </w:r>
    </w:p>
    <w:p w14:paraId="03843DD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1.</w:t>
      </w:r>
      <w:r w:rsidRPr="00B85F75">
        <w:rPr>
          <w:noProof/>
        </w:rPr>
        <w:tab/>
        <w:t xml:space="preserve">Barash, Y., et al., </w:t>
      </w:r>
      <w:r w:rsidRPr="00B85F75">
        <w:rPr>
          <w:i/>
          <w:noProof/>
        </w:rPr>
        <w:t>ChatGPT-4 Assistance in Optimizing Emergency Department Radiology Referrals and Imaging Selection.</w:t>
      </w:r>
      <w:r w:rsidRPr="00B85F75">
        <w:rPr>
          <w:noProof/>
        </w:rPr>
        <w:t xml:space="preserve"> Journal of the American College of Radiology, 2023. </w:t>
      </w:r>
      <w:r w:rsidRPr="00B85F75">
        <w:rPr>
          <w:b/>
          <w:noProof/>
        </w:rPr>
        <w:t>20</w:t>
      </w:r>
      <w:r w:rsidRPr="00B85F75">
        <w:rPr>
          <w:noProof/>
        </w:rPr>
        <w:t>(10): p. 998–100.</w:t>
      </w:r>
    </w:p>
    <w:p w14:paraId="285125F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2.</w:t>
      </w:r>
      <w:r w:rsidRPr="00B85F75">
        <w:rPr>
          <w:noProof/>
        </w:rPr>
        <w:tab/>
        <w:t xml:space="preserve">Castro, H., </w:t>
      </w:r>
      <w:r w:rsidRPr="00B85F75">
        <w:rPr>
          <w:i/>
          <w:noProof/>
        </w:rPr>
        <w:t>ChatGPT-4: dermatology aid in the emergency room.</w:t>
      </w:r>
      <w:r w:rsidRPr="00B85F75">
        <w:rPr>
          <w:noProof/>
        </w:rPr>
        <w:t xml:space="preserve"> Dermatologie (Heidelb), 2023. </w:t>
      </w:r>
      <w:r w:rsidRPr="00B85F75">
        <w:rPr>
          <w:b/>
          <w:noProof/>
        </w:rPr>
        <w:t>74</w:t>
      </w:r>
      <w:r w:rsidRPr="00B85F75">
        <w:rPr>
          <w:noProof/>
        </w:rPr>
        <w:t>(8): p. 633-634.</w:t>
      </w:r>
    </w:p>
    <w:p w14:paraId="44CF1B9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3.</w:t>
      </w:r>
      <w:r w:rsidRPr="00B85F75">
        <w:rPr>
          <w:noProof/>
        </w:rPr>
        <w:tab/>
        <w:t xml:space="preserve">Ali, K., et al., </w:t>
      </w:r>
      <w:r w:rsidRPr="00B85F75">
        <w:rPr>
          <w:i/>
          <w:noProof/>
        </w:rPr>
        <w:t>ChatGPT-A double-edged sword for healthcare education? Implications for assessments of dental students.</w:t>
      </w:r>
      <w:r w:rsidRPr="00B85F75">
        <w:rPr>
          <w:noProof/>
        </w:rPr>
        <w:t xml:space="preserve"> European journal of dental education : official journal of the Association for Dental Education in Europe, 2023. </w:t>
      </w:r>
      <w:r w:rsidRPr="00B85F75">
        <w:rPr>
          <w:b/>
          <w:noProof/>
        </w:rPr>
        <w:t>28</w:t>
      </w:r>
      <w:r w:rsidRPr="00B85F75">
        <w:rPr>
          <w:noProof/>
        </w:rPr>
        <w:t>(1): p. 206–211.</w:t>
      </w:r>
    </w:p>
    <w:p w14:paraId="3BAA865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4.</w:t>
      </w:r>
      <w:r w:rsidRPr="00B85F75">
        <w:rPr>
          <w:noProof/>
        </w:rPr>
        <w:tab/>
        <w:t xml:space="preserve">Uprety, D., D. Zhu, and H. West, </w:t>
      </w:r>
      <w:r w:rsidRPr="00B85F75">
        <w:rPr>
          <w:i/>
          <w:noProof/>
        </w:rPr>
        <w:t>ChatGPT—A promising generative AI tool and its implications for cancer care.</w:t>
      </w:r>
      <w:r w:rsidRPr="00B85F75">
        <w:rPr>
          <w:noProof/>
        </w:rPr>
        <w:t xml:space="preserve"> Cancer, 2023. </w:t>
      </w:r>
      <w:r w:rsidRPr="00B85F75">
        <w:rPr>
          <w:b/>
          <w:noProof/>
        </w:rPr>
        <w:t>129</w:t>
      </w:r>
      <w:r w:rsidRPr="00B85F75">
        <w:rPr>
          <w:noProof/>
        </w:rPr>
        <w:t>(15): p. 2284-2289.</w:t>
      </w:r>
    </w:p>
    <w:p w14:paraId="22034F4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5.</w:t>
      </w:r>
      <w:r w:rsidRPr="00B85F75">
        <w:rPr>
          <w:noProof/>
        </w:rPr>
        <w:tab/>
        <w:t xml:space="preserve">Lakshman, K., </w:t>
      </w:r>
      <w:r w:rsidRPr="00B85F75">
        <w:rPr>
          <w:i/>
          <w:noProof/>
        </w:rPr>
        <w:t>ChatGPT-Its Role in Medical Writing.</w:t>
      </w:r>
      <w:r w:rsidRPr="00B85F75">
        <w:rPr>
          <w:noProof/>
        </w:rPr>
        <w:t xml:space="preserve"> INDIAN JOURNAL OF SURGERY, 2023. </w:t>
      </w:r>
      <w:r w:rsidRPr="00B85F75">
        <w:rPr>
          <w:b/>
          <w:noProof/>
        </w:rPr>
        <w:t>85</w:t>
      </w:r>
      <w:r w:rsidRPr="00B85F75">
        <w:rPr>
          <w:noProof/>
        </w:rPr>
        <w:t>: p. 1519–1520.</w:t>
      </w:r>
    </w:p>
    <w:p w14:paraId="7CF105E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6.</w:t>
      </w:r>
      <w:r w:rsidRPr="00B85F75">
        <w:rPr>
          <w:noProof/>
        </w:rPr>
        <w:tab/>
        <w:t xml:space="preserve">Golan, R., et al., </w:t>
      </w:r>
      <w:r w:rsidRPr="00B85F75">
        <w:rPr>
          <w:i/>
          <w:noProof/>
        </w:rPr>
        <w:t>ChatGPT's Ability to Assess Quality and Readability of Online Medical Information: Evidence From a Cross-Sectional Study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7): p. e42214-e42214.</w:t>
      </w:r>
    </w:p>
    <w:p w14:paraId="4BA1306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7.</w:t>
      </w:r>
      <w:r w:rsidRPr="00B85F75">
        <w:rPr>
          <w:noProof/>
        </w:rPr>
        <w:tab/>
        <w:t xml:space="preserve">Jing, Y., </w:t>
      </w:r>
      <w:r w:rsidRPr="00B85F75">
        <w:rPr>
          <w:i/>
          <w:noProof/>
        </w:rPr>
        <w:t>ChatGPTs' Journey in Medical Revolution: A Potential Panacea or a Hidden Pathogen?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1): p. 2356–2358.</w:t>
      </w:r>
    </w:p>
    <w:p w14:paraId="2A95FFE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8.</w:t>
      </w:r>
      <w:r w:rsidRPr="00B85F75">
        <w:rPr>
          <w:noProof/>
        </w:rPr>
        <w:tab/>
        <w:t xml:space="preserve">Santana, L.A.d.M., et al., </w:t>
      </w:r>
      <w:r w:rsidRPr="00B85F75">
        <w:rPr>
          <w:i/>
          <w:noProof/>
        </w:rPr>
        <w:t>Combining ChatGPT and machine learning: A viable alternative for discussion in oral medicine.</w:t>
      </w:r>
      <w:r w:rsidRPr="00B85F75">
        <w:rPr>
          <w:noProof/>
        </w:rPr>
        <w:t xml:space="preserve"> Oral Diseases, 2023.</w:t>
      </w:r>
    </w:p>
    <w:p w14:paraId="7DBB4B6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89.</w:t>
      </w:r>
      <w:r w:rsidRPr="00B85F75">
        <w:rPr>
          <w:noProof/>
        </w:rPr>
        <w:tab/>
        <w:t xml:space="preserve">Mungmunpuntipantip, R. and V. Wiwanitkit, </w:t>
      </w:r>
      <w:r w:rsidRPr="00B85F75">
        <w:rPr>
          <w:i/>
          <w:noProof/>
        </w:rPr>
        <w:t>Comment on "ChatGPT failed Taiwan's Family Medicine Board Exam".</w:t>
      </w:r>
      <w:r w:rsidRPr="00B85F75">
        <w:rPr>
          <w:noProof/>
        </w:rPr>
        <w:t xml:space="preserve"> Journal of the Chinese Medical Association, 2023. </w:t>
      </w:r>
      <w:r w:rsidRPr="00B85F75">
        <w:rPr>
          <w:b/>
          <w:noProof/>
        </w:rPr>
        <w:t>86</w:t>
      </w:r>
      <w:r w:rsidRPr="00B85F75">
        <w:rPr>
          <w:noProof/>
        </w:rPr>
        <w:t>(8): p. 775-775.</w:t>
      </w:r>
    </w:p>
    <w:p w14:paraId="21C4125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0.</w:t>
      </w:r>
      <w:r w:rsidRPr="00B85F75">
        <w:rPr>
          <w:noProof/>
        </w:rPr>
        <w:tab/>
        <w:t xml:space="preserve">Vasilchenko, K. and E. Chumakov, </w:t>
      </w:r>
      <w:r w:rsidRPr="00B85F75">
        <w:rPr>
          <w:i/>
          <w:noProof/>
        </w:rPr>
        <w:t>Comment on ‘Old dog, new tricks? Exploring the potential functionalities of ChatGPT in supporting educational methods in social psychiatry’.</w:t>
      </w:r>
      <w:r w:rsidRPr="00B85F75">
        <w:rPr>
          <w:noProof/>
        </w:rPr>
        <w:t xml:space="preserve"> International Journal of Social Psychiatry, 2023: p. 207640231178464.</w:t>
      </w:r>
    </w:p>
    <w:p w14:paraId="7854BB0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1.</w:t>
      </w:r>
      <w:r w:rsidRPr="00B85F75">
        <w:rPr>
          <w:noProof/>
        </w:rPr>
        <w:tab/>
        <w:t xml:space="preserve">Ayers, J.W., et al., </w:t>
      </w:r>
      <w:r w:rsidRPr="00B85F75">
        <w:rPr>
          <w:i/>
          <w:noProof/>
        </w:rPr>
        <w:t>Comparing Physician and Artificial Intelligence Chatbot Responses to Patient Questions Posted to a Public Social Media Forum.</w:t>
      </w:r>
      <w:r w:rsidRPr="00B85F75">
        <w:rPr>
          <w:noProof/>
        </w:rPr>
        <w:t xml:space="preserve"> JAMA INTERNAL MEDICINE, 2023. </w:t>
      </w:r>
      <w:r w:rsidRPr="00B85F75">
        <w:rPr>
          <w:b/>
          <w:noProof/>
        </w:rPr>
        <w:t>183</w:t>
      </w:r>
      <w:r w:rsidRPr="00B85F75">
        <w:rPr>
          <w:noProof/>
        </w:rPr>
        <w:t>(6): p. 589-596.</w:t>
      </w:r>
    </w:p>
    <w:p w14:paraId="3AB7927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2.</w:t>
      </w:r>
      <w:r w:rsidRPr="00B85F75">
        <w:rPr>
          <w:noProof/>
        </w:rPr>
        <w:tab/>
        <w:t xml:space="preserve">Ayoub, N.F., et al., </w:t>
      </w:r>
      <w:r w:rsidRPr="00B85F75">
        <w:rPr>
          <w:i/>
          <w:noProof/>
        </w:rPr>
        <w:t>Comparison Between ChatGPT and Google Search as Sources of Postoperative Patient Instructions.</w:t>
      </w:r>
      <w:r w:rsidRPr="00B85F75">
        <w:rPr>
          <w:noProof/>
        </w:rPr>
        <w:t xml:space="preserve"> JAMA OTOLARYNGOLOGY-HEAD &amp; NECK SURGERY, 2023. </w:t>
      </w:r>
      <w:r w:rsidRPr="00B85F75">
        <w:rPr>
          <w:b/>
          <w:noProof/>
        </w:rPr>
        <w:t>149</w:t>
      </w:r>
      <w:r w:rsidRPr="00B85F75">
        <w:rPr>
          <w:noProof/>
        </w:rPr>
        <w:t>(6): p. 556-558.</w:t>
      </w:r>
    </w:p>
    <w:p w14:paraId="695A622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3.</w:t>
      </w:r>
      <w:r w:rsidRPr="00B85F75">
        <w:rPr>
          <w:noProof/>
        </w:rPr>
        <w:tab/>
        <w:t xml:space="preserve">Nayak, A., et al., </w:t>
      </w:r>
      <w:r w:rsidRPr="00B85F75">
        <w:rPr>
          <w:i/>
          <w:noProof/>
        </w:rPr>
        <w:t>Comparison of History of Present Illness Summaries Generated by a Chatbot and Senior Internal Medicine Residents.</w:t>
      </w:r>
      <w:r w:rsidRPr="00B85F75">
        <w:rPr>
          <w:noProof/>
        </w:rPr>
        <w:t xml:space="preserve"> JAMA INTERNAL MEDICINE, 2023. </w:t>
      </w:r>
      <w:r w:rsidRPr="00B85F75">
        <w:rPr>
          <w:b/>
          <w:noProof/>
        </w:rPr>
        <w:t>183</w:t>
      </w:r>
      <w:r w:rsidRPr="00B85F75">
        <w:rPr>
          <w:noProof/>
        </w:rPr>
        <w:t>(9): p. 1026–1027.</w:t>
      </w:r>
    </w:p>
    <w:p w14:paraId="4845FCB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4.</w:t>
      </w:r>
      <w:r w:rsidRPr="00B85F75">
        <w:rPr>
          <w:noProof/>
        </w:rPr>
        <w:tab/>
        <w:t xml:space="preserve">Alser, M. and E. Waisberg, </w:t>
      </w:r>
      <w:r w:rsidRPr="00B85F75">
        <w:rPr>
          <w:i/>
          <w:noProof/>
        </w:rPr>
        <w:t>Concerns with the Usage of ChatGPT in Academia and Medicine: A Viewpoint.</w:t>
      </w:r>
      <w:r w:rsidRPr="00B85F75">
        <w:rPr>
          <w:noProof/>
        </w:rPr>
        <w:t xml:space="preserve"> American Journal of Medicine Open, 2023. </w:t>
      </w:r>
      <w:r w:rsidRPr="00B85F75">
        <w:rPr>
          <w:b/>
          <w:noProof/>
        </w:rPr>
        <w:t>9</w:t>
      </w:r>
      <w:r w:rsidRPr="00B85F75">
        <w:rPr>
          <w:noProof/>
        </w:rPr>
        <w:t>.</w:t>
      </w:r>
    </w:p>
    <w:p w14:paraId="55C907F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5.</w:t>
      </w:r>
      <w:r w:rsidRPr="00B85F75">
        <w:rPr>
          <w:noProof/>
        </w:rPr>
        <w:tab/>
        <w:t xml:space="preserve">Kleebayoon, A. and V. Wiwanitkit, </w:t>
      </w:r>
      <w:r w:rsidRPr="00B85F75">
        <w:rPr>
          <w:i/>
          <w:noProof/>
        </w:rPr>
        <w:t>Correspondence on "ChatGPT in nuclear medicine education" by Currie and Barry.</w:t>
      </w:r>
      <w:r w:rsidRPr="00B85F75">
        <w:rPr>
          <w:noProof/>
        </w:rPr>
        <w:t xml:space="preserve"> Journal of neurointerventional surgery, 2023. </w:t>
      </w:r>
      <w:r w:rsidRPr="00B85F75">
        <w:rPr>
          <w:b/>
          <w:noProof/>
        </w:rPr>
        <w:t>16</w:t>
      </w:r>
      <w:r w:rsidRPr="00B85F75">
        <w:rPr>
          <w:noProof/>
        </w:rPr>
        <w:t>(2): p. 218.</w:t>
      </w:r>
    </w:p>
    <w:p w14:paraId="19AA265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6.</w:t>
      </w:r>
      <w:r w:rsidRPr="00B85F75">
        <w:rPr>
          <w:noProof/>
        </w:rPr>
        <w:tab/>
        <w:t xml:space="preserve">Yeo, Y.H., J.S. Samaan, and W.H. Ng, </w:t>
      </w:r>
      <w:r w:rsidRPr="00B85F75">
        <w:rPr>
          <w:i/>
          <w:noProof/>
        </w:rPr>
        <w:t>Correspondence on Letter 2 regarding "Assessing the performance of ChatGPT in answering questions regarding cirrhosis and hepatocellular carcinoma".</w:t>
      </w:r>
      <w:r w:rsidRPr="00B85F75">
        <w:rPr>
          <w:noProof/>
        </w:rPr>
        <w:t xml:space="preserve"> Clinical and molecular hepatology, 2023. </w:t>
      </w:r>
      <w:r w:rsidRPr="00B85F75">
        <w:rPr>
          <w:b/>
          <w:noProof/>
        </w:rPr>
        <w:t>29</w:t>
      </w:r>
      <w:r w:rsidRPr="00B85F75">
        <w:rPr>
          <w:noProof/>
        </w:rPr>
        <w:t>(3): p. 823-824.</w:t>
      </w:r>
    </w:p>
    <w:p w14:paraId="10CC2CB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7.</w:t>
      </w:r>
      <w:r w:rsidRPr="00B85F75">
        <w:rPr>
          <w:noProof/>
        </w:rPr>
        <w:tab/>
        <w:t xml:space="preserve">Woodnutt, S., et al., </w:t>
      </w:r>
      <w:r w:rsidRPr="00B85F75">
        <w:rPr>
          <w:i/>
          <w:noProof/>
        </w:rPr>
        <w:t>Could artificial intelligence write mental health nursing care plans?</w:t>
      </w:r>
      <w:r w:rsidRPr="00B85F75">
        <w:rPr>
          <w:noProof/>
        </w:rPr>
        <w:t xml:space="preserve"> Journal of Psychiatric and Mental Health Nursing, 2023. </w:t>
      </w:r>
      <w:r w:rsidRPr="00B85F75">
        <w:rPr>
          <w:b/>
          <w:noProof/>
        </w:rPr>
        <w:t>31</w:t>
      </w:r>
      <w:r w:rsidRPr="00B85F75">
        <w:rPr>
          <w:noProof/>
        </w:rPr>
        <w:t>(1): p. 79-86.</w:t>
      </w:r>
    </w:p>
    <w:p w14:paraId="1447954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8.</w:t>
      </w:r>
      <w:r w:rsidRPr="00B85F75">
        <w:rPr>
          <w:noProof/>
        </w:rPr>
        <w:tab/>
        <w:t xml:space="preserve">Li, H., et al., </w:t>
      </w:r>
      <w:r w:rsidRPr="00B85F75">
        <w:rPr>
          <w:i/>
          <w:noProof/>
        </w:rPr>
        <w:t>Decoding radiology reports: Potential application of OpenAI ChatGPT to enhance patient understanding of diagnostic reports.</w:t>
      </w:r>
      <w:r w:rsidRPr="00B85F75">
        <w:rPr>
          <w:noProof/>
        </w:rPr>
        <w:t xml:space="preserve"> Clin Imaging, 2023. </w:t>
      </w:r>
      <w:r w:rsidRPr="00B85F75">
        <w:rPr>
          <w:b/>
          <w:noProof/>
        </w:rPr>
        <w:t>101</w:t>
      </w:r>
      <w:r w:rsidRPr="00B85F75">
        <w:rPr>
          <w:noProof/>
        </w:rPr>
        <w:t>: p. 137-141.</w:t>
      </w:r>
    </w:p>
    <w:p w14:paraId="5829D25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99.</w:t>
      </w:r>
      <w:r w:rsidRPr="00B85F75">
        <w:rPr>
          <w:noProof/>
        </w:rPr>
        <w:tab/>
        <w:t xml:space="preserve">Kulkarni, S.V., S. Sinha, and R.D. Narasimhan, </w:t>
      </w:r>
      <w:r w:rsidRPr="00B85F75">
        <w:rPr>
          <w:i/>
          <w:noProof/>
        </w:rPr>
        <w:t>Digital Technology in Clinical Medicine: From Calculators to ChatGPT.</w:t>
      </w:r>
      <w:r w:rsidRPr="00B85F75">
        <w:rPr>
          <w:noProof/>
        </w:rPr>
        <w:t xml:space="preserve"> The Journal of the Association of Physicians of India, 2023. </w:t>
      </w:r>
      <w:r w:rsidRPr="00B85F75">
        <w:rPr>
          <w:b/>
          <w:noProof/>
        </w:rPr>
        <w:t>71</w:t>
      </w:r>
      <w:r w:rsidRPr="00B85F75">
        <w:rPr>
          <w:noProof/>
        </w:rPr>
        <w:t>(5): p. 11-12.</w:t>
      </w:r>
    </w:p>
    <w:p w14:paraId="3DDDD7D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0.</w:t>
      </w:r>
      <w:r w:rsidRPr="00B85F75">
        <w:rPr>
          <w:noProof/>
        </w:rPr>
        <w:tab/>
        <w:t xml:space="preserve">Teperikidis, E., et al., </w:t>
      </w:r>
      <w:r w:rsidRPr="00B85F75">
        <w:rPr>
          <w:i/>
          <w:noProof/>
        </w:rPr>
        <w:t>Does the long-term administration of proton pump inhibitors increase the risk of adverse cardiovascular outcomes? A ChatGPT powered umbrella review.</w:t>
      </w:r>
      <w:r w:rsidRPr="00B85F75">
        <w:rPr>
          <w:noProof/>
        </w:rPr>
        <w:t xml:space="preserve"> ACTA CARDIOLOGICA, 2023. </w:t>
      </w:r>
      <w:r w:rsidRPr="00B85F75">
        <w:rPr>
          <w:b/>
          <w:noProof/>
        </w:rPr>
        <w:t>78</w:t>
      </w:r>
      <w:r w:rsidRPr="00B85F75">
        <w:rPr>
          <w:noProof/>
        </w:rPr>
        <w:t>(9): p. 980–988.</w:t>
      </w:r>
    </w:p>
    <w:p w14:paraId="77F7E26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1.</w:t>
      </w:r>
      <w:r w:rsidRPr="00B85F75">
        <w:rPr>
          <w:noProof/>
        </w:rPr>
        <w:tab/>
        <w:t xml:space="preserve">Lebhar, M.S., et al., </w:t>
      </w:r>
      <w:r w:rsidRPr="00B85F75">
        <w:rPr>
          <w:i/>
          <w:noProof/>
        </w:rPr>
        <w:t>Dr. ChatGPT: Utilizing Artificial Intelligence in Surgical Education.</w:t>
      </w:r>
      <w:r w:rsidRPr="00B85F75">
        <w:rPr>
          <w:noProof/>
        </w:rPr>
        <w:t xml:space="preserve"> The Cleft palate-craniofacial journal : official publication of the American Cleft Palate-Craniofacial Association, 2023: p. 10556656231193966-10556656231193966.</w:t>
      </w:r>
    </w:p>
    <w:p w14:paraId="57AEF49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2.</w:t>
      </w:r>
      <w:r w:rsidRPr="00B85F75">
        <w:rPr>
          <w:noProof/>
        </w:rPr>
        <w:tab/>
        <w:t xml:space="preserve">Molligoda Arachchige, A.S.P., </w:t>
      </w:r>
      <w:r w:rsidRPr="00B85F75">
        <w:rPr>
          <w:i/>
          <w:noProof/>
        </w:rPr>
        <w:t>Early applications of ChatGPT in medical practice, education and research.</w:t>
      </w:r>
      <w:r w:rsidRPr="00B85F75">
        <w:rPr>
          <w:noProof/>
        </w:rPr>
        <w:t xml:space="preserve"> Clinical Medicine(Lond), 2023. </w:t>
      </w:r>
      <w:r w:rsidRPr="00B85F75">
        <w:rPr>
          <w:b/>
          <w:noProof/>
        </w:rPr>
        <w:t>23</w:t>
      </w:r>
      <w:r w:rsidRPr="00B85F75">
        <w:rPr>
          <w:noProof/>
        </w:rPr>
        <w:t>(4): p. 429–430.</w:t>
      </w:r>
    </w:p>
    <w:p w14:paraId="4675293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3.</w:t>
      </w:r>
      <w:r w:rsidRPr="00B85F75">
        <w:rPr>
          <w:noProof/>
        </w:rPr>
        <w:tab/>
        <w:t xml:space="preserve">Arachchige, A., </w:t>
      </w:r>
      <w:r w:rsidRPr="00B85F75">
        <w:rPr>
          <w:i/>
          <w:noProof/>
        </w:rPr>
        <w:t>Early applications of ChatGPT in medical practice, education and research.</w:t>
      </w:r>
      <w:r w:rsidRPr="00B85F75">
        <w:rPr>
          <w:noProof/>
        </w:rPr>
        <w:t xml:space="preserve"> Clinical Medicine(Lond), 2023. </w:t>
      </w:r>
      <w:r w:rsidRPr="00B85F75">
        <w:rPr>
          <w:b/>
          <w:noProof/>
        </w:rPr>
        <w:t>23</w:t>
      </w:r>
      <w:r w:rsidRPr="00B85F75">
        <w:rPr>
          <w:noProof/>
        </w:rPr>
        <w:t>(4): p. 429-430.</w:t>
      </w:r>
    </w:p>
    <w:p w14:paraId="7B47A1B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4.</w:t>
      </w:r>
      <w:r w:rsidRPr="00B85F75">
        <w:rPr>
          <w:noProof/>
        </w:rPr>
        <w:tab/>
        <w:t xml:space="preserve">Bilal, M., et al., </w:t>
      </w:r>
      <w:r w:rsidRPr="00B85F75">
        <w:rPr>
          <w:i/>
          <w:noProof/>
        </w:rPr>
        <w:t>Enhancing Awareness and Self-diagnosis of Obstructive Sleep Apnea Using AI-Powered Chatbots: The Role of ChatGPT in Revolutionizing Healthcare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2): p. 136–138.</w:t>
      </w:r>
    </w:p>
    <w:p w14:paraId="30905FD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5.</w:t>
      </w:r>
      <w:r w:rsidRPr="00B85F75">
        <w:rPr>
          <w:noProof/>
        </w:rPr>
        <w:tab/>
        <w:t xml:space="preserve">Yue, Z., et al., </w:t>
      </w:r>
      <w:r w:rsidRPr="00B85F75">
        <w:rPr>
          <w:i/>
          <w:noProof/>
        </w:rPr>
        <w:t>Enhancing Diabetes Self-management and Education: A Critical Analysis of ChatGPT's Role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4): p. 741–744.</w:t>
      </w:r>
    </w:p>
    <w:p w14:paraId="18AFA6E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6.</w:t>
      </w:r>
      <w:r w:rsidRPr="00B85F75">
        <w:rPr>
          <w:noProof/>
        </w:rPr>
        <w:tab/>
        <w:t xml:space="preserve">Almazyad, M., et al., </w:t>
      </w:r>
      <w:r w:rsidRPr="00B85F75">
        <w:rPr>
          <w:i/>
          <w:noProof/>
        </w:rPr>
        <w:t>Enhancing Expert Panel Discussions in Pediatric Palliative Care: Innovative Scenario Development and Summarization With ChatGPT-4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4): p. e38249-e38249.</w:t>
      </w:r>
    </w:p>
    <w:p w14:paraId="25F9FD6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7.</w:t>
      </w:r>
      <w:r w:rsidRPr="00B85F75">
        <w:rPr>
          <w:noProof/>
        </w:rPr>
        <w:tab/>
        <w:t xml:space="preserve">Gebrael, G., et al., </w:t>
      </w:r>
      <w:r w:rsidRPr="00B85F75">
        <w:rPr>
          <w:i/>
          <w:noProof/>
        </w:rPr>
        <w:t>Enhancing Triage Efficiency and Accuracy in Emergency Rooms for Patients with Metastatic Prostate Cancer: A Retrospective Analysis of Artificial Intelligence-Assisted Triage Using ChatGPT 4.0.</w:t>
      </w:r>
      <w:r w:rsidRPr="00B85F75">
        <w:rPr>
          <w:noProof/>
        </w:rPr>
        <w:t xml:space="preserve"> Cancers, 2023. </w:t>
      </w:r>
      <w:r w:rsidRPr="00B85F75">
        <w:rPr>
          <w:b/>
          <w:noProof/>
        </w:rPr>
        <w:t>15</w:t>
      </w:r>
      <w:r w:rsidRPr="00B85F75">
        <w:rPr>
          <w:noProof/>
        </w:rPr>
        <w:t>(14): p. 3717.</w:t>
      </w:r>
    </w:p>
    <w:p w14:paraId="521D50C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8.</w:t>
      </w:r>
      <w:r w:rsidRPr="00B85F75">
        <w:rPr>
          <w:noProof/>
        </w:rPr>
        <w:tab/>
        <w:t xml:space="preserve">Aditama, M.H.R., et al., </w:t>
      </w:r>
      <w:r w:rsidRPr="00B85F75">
        <w:rPr>
          <w:i/>
          <w:noProof/>
        </w:rPr>
        <w:t>Epistemic justice of ChatGPT in first aid for child-adolescent mental health issues.</w:t>
      </w:r>
      <w:r w:rsidRPr="00B85F75">
        <w:rPr>
          <w:noProof/>
        </w:rPr>
        <w:t xml:space="preserve"> JOURNAL OF PUBLIC HEALTH, 2023. </w:t>
      </w:r>
      <w:r w:rsidRPr="00B85F75">
        <w:rPr>
          <w:b/>
          <w:noProof/>
        </w:rPr>
        <w:t>45</w:t>
      </w:r>
      <w:r w:rsidRPr="00B85F75">
        <w:rPr>
          <w:noProof/>
        </w:rPr>
        <w:t>(4): p. e816-e817.</w:t>
      </w:r>
    </w:p>
    <w:p w14:paraId="20148BF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09.</w:t>
      </w:r>
      <w:r w:rsidRPr="00B85F75">
        <w:rPr>
          <w:noProof/>
        </w:rPr>
        <w:tab/>
        <w:t xml:space="preserve">Changyu, W., et al., </w:t>
      </w:r>
      <w:r w:rsidRPr="00B85F75">
        <w:rPr>
          <w:i/>
          <w:noProof/>
        </w:rPr>
        <w:t>Ethical Considerations of Using ChatGPT in Health Care.</w:t>
      </w:r>
      <w:r w:rsidRPr="00B85F75">
        <w:rPr>
          <w:noProof/>
        </w:rPr>
        <w:t xml:space="preserve"> Journal of medical Internet research, 2023. </w:t>
      </w:r>
      <w:r w:rsidRPr="00B85F75">
        <w:rPr>
          <w:b/>
          <w:noProof/>
        </w:rPr>
        <w:t>25</w:t>
      </w:r>
      <w:r w:rsidRPr="00B85F75">
        <w:rPr>
          <w:noProof/>
        </w:rPr>
        <w:t>: p. e48009-e48009.</w:t>
      </w:r>
    </w:p>
    <w:p w14:paraId="173C747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0.</w:t>
      </w:r>
      <w:r w:rsidRPr="00B85F75">
        <w:rPr>
          <w:noProof/>
        </w:rPr>
        <w:tab/>
        <w:t xml:space="preserve">Ayers, J.W., et al., </w:t>
      </w:r>
      <w:r w:rsidRPr="00B85F75">
        <w:rPr>
          <w:i/>
          <w:noProof/>
        </w:rPr>
        <w:t>Evaluating Artificial Intelligence Responses to Public Health Questions.</w:t>
      </w:r>
      <w:r w:rsidRPr="00B85F75">
        <w:rPr>
          <w:noProof/>
        </w:rPr>
        <w:t xml:space="preserve"> JAMA network open, 2023. </w:t>
      </w:r>
      <w:r w:rsidRPr="00B85F75">
        <w:rPr>
          <w:b/>
          <w:noProof/>
        </w:rPr>
        <w:t>6</w:t>
      </w:r>
      <w:r w:rsidRPr="00B85F75">
        <w:rPr>
          <w:noProof/>
        </w:rPr>
        <w:t>(6): p. e2317517-e2317517.</w:t>
      </w:r>
    </w:p>
    <w:p w14:paraId="1696E69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1.</w:t>
      </w:r>
      <w:r w:rsidRPr="00B85F75">
        <w:rPr>
          <w:noProof/>
        </w:rPr>
        <w:tab/>
        <w:t xml:space="preserve">Seth, I., et al., </w:t>
      </w:r>
      <w:r w:rsidRPr="00B85F75">
        <w:rPr>
          <w:i/>
          <w:noProof/>
        </w:rPr>
        <w:t>Evaluating Chatbot Efficacy for Answering Frequently Asked Questions in Plastic Surgery: A ChatGPT Case Study Focused on Breast Augmentation.</w:t>
      </w:r>
      <w:r w:rsidRPr="00B85F75">
        <w:rPr>
          <w:noProof/>
        </w:rPr>
        <w:t xml:space="preserve"> Aesthetic Surgery Journal, 2023. </w:t>
      </w:r>
      <w:r w:rsidRPr="00B85F75">
        <w:rPr>
          <w:b/>
          <w:noProof/>
        </w:rPr>
        <w:t>43</w:t>
      </w:r>
      <w:r w:rsidRPr="00B85F75">
        <w:rPr>
          <w:noProof/>
        </w:rPr>
        <w:t>(10): p. 1126–1135.</w:t>
      </w:r>
    </w:p>
    <w:p w14:paraId="17395DE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2.</w:t>
      </w:r>
      <w:r w:rsidRPr="00B85F75">
        <w:rPr>
          <w:noProof/>
        </w:rPr>
        <w:tab/>
        <w:t xml:space="preserve">Campbell, D.J., et al., </w:t>
      </w:r>
      <w:r w:rsidRPr="00B85F75">
        <w:rPr>
          <w:i/>
          <w:noProof/>
        </w:rPr>
        <w:t>Evaluating ChatGPT responses on obstructive sleep apnea for patient education.</w:t>
      </w:r>
      <w:r w:rsidRPr="00B85F75">
        <w:rPr>
          <w:noProof/>
        </w:rPr>
        <w:t xml:space="preserve"> Journal of Clinical Sleep Medicine, 2023. </w:t>
      </w:r>
      <w:r w:rsidRPr="00B85F75">
        <w:rPr>
          <w:b/>
          <w:noProof/>
        </w:rPr>
        <w:t>19</w:t>
      </w:r>
      <w:r w:rsidRPr="00B85F75">
        <w:rPr>
          <w:noProof/>
        </w:rPr>
        <w:t>(12): p. 1989-1995.</w:t>
      </w:r>
    </w:p>
    <w:p w14:paraId="23B03AB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3.</w:t>
      </w:r>
      <w:r w:rsidRPr="00B85F75">
        <w:rPr>
          <w:noProof/>
        </w:rPr>
        <w:tab/>
        <w:t xml:space="preserve">Holmes, J., et al., </w:t>
      </w:r>
      <w:r w:rsidRPr="00B85F75">
        <w:rPr>
          <w:i/>
          <w:noProof/>
        </w:rPr>
        <w:t>Evaluating large language models on a highly-specialized topic, radiation oncology physics.</w:t>
      </w:r>
      <w:r w:rsidRPr="00B85F75">
        <w:rPr>
          <w:noProof/>
        </w:rPr>
        <w:t xml:space="preserve"> FRONTIERS IN ONCOLOGY, 2023. </w:t>
      </w:r>
      <w:r w:rsidRPr="00B85F75">
        <w:rPr>
          <w:b/>
          <w:noProof/>
        </w:rPr>
        <w:t>13</w:t>
      </w:r>
      <w:r w:rsidRPr="00B85F75">
        <w:rPr>
          <w:noProof/>
        </w:rPr>
        <w:t>: p. 1219326.</w:t>
      </w:r>
    </w:p>
    <w:p w14:paraId="1834D4B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4.</w:t>
      </w:r>
      <w:r w:rsidRPr="00B85F75">
        <w:rPr>
          <w:noProof/>
        </w:rPr>
        <w:tab/>
        <w:t xml:space="preserve">Davis, R., et al., </w:t>
      </w:r>
      <w:r w:rsidRPr="00B85F75">
        <w:rPr>
          <w:i/>
          <w:noProof/>
        </w:rPr>
        <w:t>Evaluating the Effectiveness of Artificial Intelligence–powered Large Language Models Application in Disseminating Appropriate and Readable Health Information in Urology.</w:t>
      </w:r>
      <w:r w:rsidRPr="00B85F75">
        <w:rPr>
          <w:noProof/>
        </w:rPr>
        <w:t xml:space="preserve"> Journal of Urology, 2023. </w:t>
      </w:r>
      <w:r w:rsidRPr="00B85F75">
        <w:rPr>
          <w:b/>
          <w:noProof/>
        </w:rPr>
        <w:t>210</w:t>
      </w:r>
      <w:r w:rsidRPr="00B85F75">
        <w:rPr>
          <w:noProof/>
        </w:rPr>
        <w:t>(4): p. 688-694.</w:t>
      </w:r>
    </w:p>
    <w:p w14:paraId="2192D82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5.</w:t>
      </w:r>
      <w:r w:rsidRPr="00B85F75">
        <w:rPr>
          <w:noProof/>
        </w:rPr>
        <w:tab/>
        <w:t xml:space="preserve">Cascella, M., et al., </w:t>
      </w:r>
      <w:r w:rsidRPr="00B85F75">
        <w:rPr>
          <w:i/>
          <w:noProof/>
        </w:rPr>
        <w:t>Evaluating the Feasibility of ChatGPT in Healthcare: An Analysis of Multiple Clinical and Research Scenarios.</w:t>
      </w:r>
      <w:r w:rsidRPr="00B85F75">
        <w:rPr>
          <w:noProof/>
        </w:rPr>
        <w:t xml:space="preserve"> JOURNAL OF MEDICAL SYSTEMS, 2023. </w:t>
      </w:r>
      <w:r w:rsidRPr="00B85F75">
        <w:rPr>
          <w:b/>
          <w:noProof/>
        </w:rPr>
        <w:t>47</w:t>
      </w:r>
      <w:r w:rsidRPr="00B85F75">
        <w:rPr>
          <w:noProof/>
        </w:rPr>
        <w:t>(1): p. 33.</w:t>
      </w:r>
    </w:p>
    <w:p w14:paraId="001B77C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6.</w:t>
      </w:r>
      <w:r w:rsidRPr="00B85F75">
        <w:rPr>
          <w:noProof/>
        </w:rPr>
        <w:tab/>
        <w:t xml:space="preserve">Giannos, P., </w:t>
      </w:r>
      <w:r w:rsidRPr="00B85F75">
        <w:rPr>
          <w:i/>
          <w:noProof/>
        </w:rPr>
        <w:t>Evaluating the limits of AI in medical specialisation: ChatGPT's performance on the UK Neurology Specialty Certificate Examination.</w:t>
      </w:r>
      <w:r w:rsidRPr="00B85F75">
        <w:rPr>
          <w:noProof/>
        </w:rPr>
        <w:t xml:space="preserve"> BMJ neurology open, 2023. </w:t>
      </w:r>
      <w:r w:rsidRPr="00B85F75">
        <w:rPr>
          <w:b/>
          <w:noProof/>
        </w:rPr>
        <w:t>5</w:t>
      </w:r>
      <w:r w:rsidRPr="00B85F75">
        <w:rPr>
          <w:noProof/>
        </w:rPr>
        <w:t>(1): p. e000451-e000451.</w:t>
      </w:r>
    </w:p>
    <w:p w14:paraId="528D545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7.</w:t>
      </w:r>
      <w:r w:rsidRPr="00B85F75">
        <w:rPr>
          <w:noProof/>
        </w:rPr>
        <w:tab/>
        <w:t xml:space="preserve">Koga, S., N.B. Martin, and D.W. Dickson, </w:t>
      </w:r>
      <w:r w:rsidRPr="00B85F75">
        <w:rPr>
          <w:i/>
          <w:noProof/>
        </w:rPr>
        <w:t>Evaluating the performance of large language models: ChatGPT and Google Bard in generating differential diagnoses in clinicopathological conferences of neurodegenerative disorders.</w:t>
      </w:r>
      <w:r w:rsidRPr="00B85F75">
        <w:rPr>
          <w:noProof/>
        </w:rPr>
        <w:t xml:space="preserve"> Brain pathology (Zurich, Switzerland), 2023: p. e13207-e13207.</w:t>
      </w:r>
    </w:p>
    <w:p w14:paraId="4E726E8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8.</w:t>
      </w:r>
      <w:r w:rsidRPr="00B85F75">
        <w:rPr>
          <w:noProof/>
        </w:rPr>
        <w:tab/>
        <w:t xml:space="preserve">Khanna, R.K., et al., </w:t>
      </w:r>
      <w:r w:rsidRPr="00B85F75">
        <w:rPr>
          <w:i/>
          <w:noProof/>
        </w:rPr>
        <w:t>Evaluating the potential of ChatGPT-4 in ophthalmology: The good, the bad and the ugly.</w:t>
      </w:r>
      <w:r w:rsidRPr="00B85F75">
        <w:rPr>
          <w:noProof/>
        </w:rPr>
        <w:t xml:space="preserve"> Journal francais d'ophtalmologie, 2023. </w:t>
      </w:r>
      <w:r w:rsidRPr="00B85F75">
        <w:rPr>
          <w:b/>
          <w:noProof/>
        </w:rPr>
        <w:t>46</w:t>
      </w:r>
      <w:r w:rsidRPr="00B85F75">
        <w:rPr>
          <w:noProof/>
        </w:rPr>
        <w:t>(7): p. 697–705.</w:t>
      </w:r>
    </w:p>
    <w:p w14:paraId="394C511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19.</w:t>
      </w:r>
      <w:r w:rsidRPr="00B85F75">
        <w:rPr>
          <w:noProof/>
        </w:rPr>
        <w:tab/>
        <w:t xml:space="preserve">Hurley, E.T., et al., </w:t>
      </w:r>
      <w:r w:rsidRPr="00B85F75">
        <w:rPr>
          <w:i/>
          <w:noProof/>
        </w:rPr>
        <w:t>Evaluation High-Quality of Information from ChatGPT (Artificial Intelligence--Large Language Model)Artificial Intelligence on Shoulder Stabilization Surgery.</w:t>
      </w:r>
      <w:r w:rsidRPr="00B85F75">
        <w:rPr>
          <w:noProof/>
        </w:rPr>
        <w:t xml:space="preserve"> Arthroscopy : the journal of arthroscopic &amp; related surgery : official publication of the Arthroscopy Association of North America and the International Arthroscopy Association, 2023. </w:t>
      </w:r>
      <w:r w:rsidRPr="00B85F75">
        <w:rPr>
          <w:b/>
          <w:noProof/>
        </w:rPr>
        <w:t>40</w:t>
      </w:r>
      <w:r w:rsidRPr="00B85F75">
        <w:rPr>
          <w:noProof/>
        </w:rPr>
        <w:t>(3): p. 726–731.e6.</w:t>
      </w:r>
    </w:p>
    <w:p w14:paraId="7CF79E6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0.</w:t>
      </w:r>
      <w:r w:rsidRPr="00B85F75">
        <w:rPr>
          <w:noProof/>
        </w:rPr>
        <w:tab/>
        <w:t xml:space="preserve">Kusunose, K., S. Kashima, and M. Sata, </w:t>
      </w:r>
      <w:r w:rsidRPr="00B85F75">
        <w:rPr>
          <w:i/>
          <w:noProof/>
        </w:rPr>
        <w:t>Evaluation of the Accuracy of ChatGPT in Answering Clinical Questions on the Japanese Society of Hypertension Guidelines.</w:t>
      </w:r>
      <w:r w:rsidRPr="00B85F75">
        <w:rPr>
          <w:noProof/>
        </w:rPr>
        <w:t xml:space="preserve"> Circulation journal : official journal of the Japanese Circulation Society, 2023. </w:t>
      </w:r>
      <w:r w:rsidRPr="00B85F75">
        <w:rPr>
          <w:b/>
          <w:noProof/>
        </w:rPr>
        <w:t>87</w:t>
      </w:r>
      <w:r w:rsidRPr="00B85F75">
        <w:rPr>
          <w:noProof/>
        </w:rPr>
        <w:t>(7): p. 1030-1033.</w:t>
      </w:r>
    </w:p>
    <w:p w14:paraId="56ABA01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1.</w:t>
      </w:r>
      <w:r w:rsidRPr="00B85F75">
        <w:rPr>
          <w:noProof/>
        </w:rPr>
        <w:tab/>
        <w:t xml:space="preserve">Yi, X., et al., </w:t>
      </w:r>
      <w:r w:rsidRPr="00B85F75">
        <w:rPr>
          <w:i/>
          <w:noProof/>
        </w:rPr>
        <w:t>Evaluation of the Artificial Intelligence Chatbot on Breast Reconstruction and Its Efficacy in Surgical Research: A Case Study.</w:t>
      </w:r>
      <w:r w:rsidRPr="00B85F75">
        <w:rPr>
          <w:noProof/>
        </w:rPr>
        <w:t xml:space="preserve"> AESTHETIC PLASTIC SURGERY, 2023. </w:t>
      </w:r>
      <w:r w:rsidRPr="00B85F75">
        <w:rPr>
          <w:b/>
          <w:noProof/>
        </w:rPr>
        <w:t>47</w:t>
      </w:r>
      <w:r w:rsidRPr="00B85F75">
        <w:rPr>
          <w:noProof/>
        </w:rPr>
        <w:t>(6): p. 2360-2369.</w:t>
      </w:r>
    </w:p>
    <w:p w14:paraId="6080B16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2.</w:t>
      </w:r>
      <w:r w:rsidRPr="00B85F75">
        <w:rPr>
          <w:noProof/>
        </w:rPr>
        <w:tab/>
        <w:t xml:space="preserve">Henson, J.B., et al., </w:t>
      </w:r>
      <w:r w:rsidRPr="00B85F75">
        <w:rPr>
          <w:i/>
          <w:noProof/>
        </w:rPr>
        <w:t>Evaluation of the Potential Utility of an Artificial Intelligence Chatbot in Gastroesophageal Reflux Disease Management.</w:t>
      </w:r>
      <w:r w:rsidRPr="00B85F75">
        <w:rPr>
          <w:noProof/>
        </w:rPr>
        <w:t xml:space="preserve"> The American journal of gastroenterology, 2023. </w:t>
      </w:r>
      <w:r w:rsidRPr="00B85F75">
        <w:rPr>
          <w:b/>
          <w:noProof/>
        </w:rPr>
        <w:t>118</w:t>
      </w:r>
      <w:r w:rsidRPr="00B85F75">
        <w:rPr>
          <w:noProof/>
        </w:rPr>
        <w:t>(12): p. 2276–2279.</w:t>
      </w:r>
    </w:p>
    <w:p w14:paraId="4526000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3.</w:t>
      </w:r>
      <w:r w:rsidRPr="00B85F75">
        <w:rPr>
          <w:noProof/>
        </w:rPr>
        <w:tab/>
        <w:t xml:space="preserve">Jiaming, Z., et al., </w:t>
      </w:r>
      <w:r w:rsidRPr="00B85F75">
        <w:rPr>
          <w:i/>
          <w:noProof/>
        </w:rPr>
        <w:t>Exploring ChatGPT's Potential for Consultation, Recommendations and Report Diagnosis: Gastric Cancer and Gastroscopy Reports' Case.</w:t>
      </w:r>
      <w:r w:rsidRPr="00B85F75">
        <w:rPr>
          <w:noProof/>
        </w:rPr>
        <w:t xml:space="preserve"> International Journal of Interactive Multimedia and Artificial Intelligence, 2023. </w:t>
      </w:r>
      <w:r w:rsidRPr="00B85F75">
        <w:rPr>
          <w:b/>
          <w:noProof/>
        </w:rPr>
        <w:t>8</w:t>
      </w:r>
      <w:r w:rsidRPr="00B85F75">
        <w:rPr>
          <w:noProof/>
        </w:rPr>
        <w:t>(2): p. 7-13.</w:t>
      </w:r>
    </w:p>
    <w:p w14:paraId="4D54821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4.</w:t>
      </w:r>
      <w:r w:rsidRPr="00B85F75">
        <w:rPr>
          <w:noProof/>
        </w:rPr>
        <w:tab/>
        <w:t xml:space="preserve">Hamed, E., A. Eid, and M. Alberry, </w:t>
      </w:r>
      <w:r w:rsidRPr="00B85F75">
        <w:rPr>
          <w:i/>
          <w:noProof/>
        </w:rPr>
        <w:t>Exploring ChatGPT's Potential in Facilitating Adaptation of Clinical Guidelines: A Case Study of Diabetic Ketoacidosis Guidelines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5): p. e38784-e38784.</w:t>
      </w:r>
    </w:p>
    <w:p w14:paraId="51A987B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5.</w:t>
      </w:r>
      <w:r w:rsidRPr="00B85F75">
        <w:rPr>
          <w:noProof/>
        </w:rPr>
        <w:tab/>
        <w:t xml:space="preserve">Li, S., </w:t>
      </w:r>
      <w:r w:rsidRPr="00B85F75">
        <w:rPr>
          <w:i/>
          <w:noProof/>
        </w:rPr>
        <w:t>Exploring the clinical capabilities and limitations of ChatGPT: a cautionary tale for medical applications.</w:t>
      </w:r>
      <w:r w:rsidRPr="00B85F75">
        <w:rPr>
          <w:noProof/>
        </w:rPr>
        <w:t xml:space="preserve"> International journal of surgery (London, England), 2023. </w:t>
      </w:r>
      <w:r w:rsidRPr="00B85F75">
        <w:rPr>
          <w:b/>
          <w:noProof/>
        </w:rPr>
        <w:t>109</w:t>
      </w:r>
      <w:r w:rsidRPr="00B85F75">
        <w:rPr>
          <w:noProof/>
        </w:rPr>
        <w:t>(9): p. 2865–2867.</w:t>
      </w:r>
    </w:p>
    <w:p w14:paraId="6EBC2D9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6.</w:t>
      </w:r>
      <w:r w:rsidRPr="00B85F75">
        <w:rPr>
          <w:noProof/>
        </w:rPr>
        <w:tab/>
        <w:t xml:space="preserve">Buzzaccarini, G., et al., </w:t>
      </w:r>
      <w:r w:rsidRPr="00B85F75">
        <w:rPr>
          <w:i/>
          <w:noProof/>
        </w:rPr>
        <w:t>Exploring the Potential of Artificial Intelligence in Providing Infertility Consultations and Answers: can it replace the infertility specialist? A hybrid study.</w:t>
      </w:r>
      <w:r w:rsidRPr="00B85F75">
        <w:rPr>
          <w:noProof/>
        </w:rPr>
        <w:t xml:space="preserve"> Human Reproduction, 2023. </w:t>
      </w:r>
      <w:r w:rsidRPr="00B85F75">
        <w:rPr>
          <w:b/>
          <w:noProof/>
        </w:rPr>
        <w:t>38</w:t>
      </w:r>
      <w:r w:rsidRPr="00B85F75">
        <w:rPr>
          <w:noProof/>
        </w:rPr>
        <w:t>: p. i174.</w:t>
      </w:r>
    </w:p>
    <w:p w14:paraId="70ED0AC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7.</w:t>
      </w:r>
      <w:r w:rsidRPr="00B85F75">
        <w:rPr>
          <w:noProof/>
        </w:rPr>
        <w:tab/>
        <w:t xml:space="preserve">Kaarre, J., et al., </w:t>
      </w:r>
      <w:r w:rsidRPr="00B85F75">
        <w:rPr>
          <w:i/>
          <w:noProof/>
        </w:rPr>
        <w:t>Exploring the potential of ChatGPT as a supplementary tool for providing orthopaedic information.</w:t>
      </w:r>
      <w:r w:rsidRPr="00B85F75">
        <w:rPr>
          <w:noProof/>
        </w:rPr>
        <w:t xml:space="preserve"> KNEE SURGERY SPORTS TRAUMATOLOGY ARTHROSCOPY, 2023. </w:t>
      </w:r>
      <w:r w:rsidRPr="00B85F75">
        <w:rPr>
          <w:b/>
          <w:noProof/>
        </w:rPr>
        <w:t>31</w:t>
      </w:r>
      <w:r w:rsidRPr="00B85F75">
        <w:rPr>
          <w:noProof/>
        </w:rPr>
        <w:t>(11): p. 5190–5198.</w:t>
      </w:r>
    </w:p>
    <w:p w14:paraId="4629CB1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8.</w:t>
      </w:r>
      <w:r w:rsidRPr="00B85F75">
        <w:rPr>
          <w:noProof/>
        </w:rPr>
        <w:tab/>
        <w:t xml:space="preserve">Chiesa-Estomba, C.M., et al., </w:t>
      </w:r>
      <w:r w:rsidRPr="00B85F75">
        <w:rPr>
          <w:i/>
          <w:noProof/>
        </w:rPr>
        <w:t>Exploring the potential of Chat-GPT as a supportive tool for sialendoscopy clinical decision making and patient information support.</w:t>
      </w:r>
      <w:r w:rsidRPr="00B85F75">
        <w:rPr>
          <w:noProof/>
        </w:rPr>
        <w:t xml:space="preserve"> EUROPEAN ARCHIVES OF OTO-RHINO-LARYNGOLOGY, 2023. </w:t>
      </w:r>
      <w:r w:rsidRPr="00B85F75">
        <w:rPr>
          <w:b/>
          <w:noProof/>
        </w:rPr>
        <w:t>281</w:t>
      </w:r>
      <w:r w:rsidRPr="00B85F75">
        <w:rPr>
          <w:noProof/>
        </w:rPr>
        <w:t>(4): p. 2081–2086.</w:t>
      </w:r>
    </w:p>
    <w:p w14:paraId="23D429F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29.</w:t>
      </w:r>
      <w:r w:rsidRPr="00B85F75">
        <w:rPr>
          <w:noProof/>
        </w:rPr>
        <w:tab/>
        <w:t xml:space="preserve">Seth, I., et al., </w:t>
      </w:r>
      <w:r w:rsidRPr="00B85F75">
        <w:rPr>
          <w:i/>
          <w:noProof/>
        </w:rPr>
        <w:t>Exploring the Role of a Large Language Model on Carpal Tunnel Syndrome Management: AnObservation Study of ChatGPT.</w:t>
      </w:r>
      <w:r w:rsidRPr="00B85F75">
        <w:rPr>
          <w:noProof/>
        </w:rPr>
        <w:t xml:space="preserve"> The Journal of hand surgery, 2023. </w:t>
      </w:r>
      <w:r w:rsidRPr="00B85F75">
        <w:rPr>
          <w:b/>
          <w:noProof/>
        </w:rPr>
        <w:t>48</w:t>
      </w:r>
      <w:r w:rsidRPr="00B85F75">
        <w:rPr>
          <w:noProof/>
        </w:rPr>
        <w:t>(10): p. 1025–1033.</w:t>
      </w:r>
    </w:p>
    <w:p w14:paraId="37FD8E2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0.</w:t>
      </w:r>
      <w:r w:rsidRPr="00B85F75">
        <w:rPr>
          <w:noProof/>
        </w:rPr>
        <w:tab/>
        <w:t xml:space="preserve">Levin, G., Y. Brezinov, and R. Meyer, </w:t>
      </w:r>
      <w:r w:rsidRPr="00B85F75">
        <w:rPr>
          <w:i/>
          <w:noProof/>
        </w:rPr>
        <w:t>Exploring the use of ChatGPT in OBGYN: a bibliometric analysis of the first ChatGPT-related publications.</w:t>
      </w:r>
      <w:r w:rsidRPr="00B85F75">
        <w:rPr>
          <w:noProof/>
        </w:rPr>
        <w:t xml:space="preserve"> ARCHIVES OF GYNECOLOGY AND OBSTETRICS, 2023. </w:t>
      </w:r>
      <w:r w:rsidRPr="00B85F75">
        <w:rPr>
          <w:b/>
          <w:noProof/>
        </w:rPr>
        <w:t>308</w:t>
      </w:r>
      <w:r w:rsidRPr="00B85F75">
        <w:rPr>
          <w:noProof/>
        </w:rPr>
        <w:t>(6): p. 1785–1789.</w:t>
      </w:r>
    </w:p>
    <w:p w14:paraId="330188E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1.</w:t>
      </w:r>
      <w:r w:rsidRPr="00B85F75">
        <w:rPr>
          <w:noProof/>
        </w:rPr>
        <w:tab/>
        <w:t xml:space="preserve">Dossantos, J., J. An, and R. Javan, </w:t>
      </w:r>
      <w:r w:rsidRPr="00B85F75">
        <w:rPr>
          <w:i/>
          <w:noProof/>
        </w:rPr>
        <w:t>Eyes on AI: ChatGPT's Transformative Potential Impact on Ophthalmology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6): p. e40765-e40765.</w:t>
      </w:r>
    </w:p>
    <w:p w14:paraId="2658B01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2.</w:t>
      </w:r>
      <w:r w:rsidRPr="00B85F75">
        <w:rPr>
          <w:noProof/>
        </w:rPr>
        <w:tab/>
        <w:t xml:space="preserve">van de Ridder, J.M.M., M.M. Shoja, and V. Rajput, </w:t>
      </w:r>
      <w:r w:rsidRPr="00B85F75">
        <w:rPr>
          <w:i/>
          <w:noProof/>
        </w:rPr>
        <w:t>Finding the Place of ChatGPT in Medical Education.</w:t>
      </w:r>
      <w:r w:rsidRPr="00B85F75">
        <w:rPr>
          <w:noProof/>
        </w:rPr>
        <w:t xml:space="preserve"> Academic Medicine, 2023. </w:t>
      </w:r>
      <w:r w:rsidRPr="00B85F75">
        <w:rPr>
          <w:b/>
          <w:noProof/>
        </w:rPr>
        <w:t>98</w:t>
      </w:r>
      <w:r w:rsidRPr="00B85F75">
        <w:rPr>
          <w:noProof/>
        </w:rPr>
        <w:t>(8): p. 867-867.</w:t>
      </w:r>
    </w:p>
    <w:p w14:paraId="22748DF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3.</w:t>
      </w:r>
      <w:r w:rsidRPr="00B85F75">
        <w:rPr>
          <w:noProof/>
        </w:rPr>
        <w:tab/>
        <w:t xml:space="preserve">Hanyin, W., Y.J. Ding, and L. Yuan, </w:t>
      </w:r>
      <w:r w:rsidRPr="00B85F75">
        <w:rPr>
          <w:i/>
          <w:noProof/>
        </w:rPr>
        <w:t>Future of ChatGPT in Pharmacovigilance.</w:t>
      </w:r>
      <w:r w:rsidRPr="00B85F75">
        <w:rPr>
          <w:noProof/>
        </w:rPr>
        <w:t xml:space="preserve"> Drug Safety, 2023. </w:t>
      </w:r>
      <w:r w:rsidRPr="00B85F75">
        <w:rPr>
          <w:b/>
          <w:noProof/>
        </w:rPr>
        <w:t>46</w:t>
      </w:r>
      <w:r w:rsidRPr="00B85F75">
        <w:rPr>
          <w:noProof/>
        </w:rPr>
        <w:t>(8): p. 711-713.</w:t>
      </w:r>
    </w:p>
    <w:p w14:paraId="75F76DC3" w14:textId="77777777" w:rsidR="00B85F75" w:rsidRPr="00FF7735" w:rsidRDefault="00B85F75" w:rsidP="00B85F75">
      <w:pPr>
        <w:pStyle w:val="EndNoteBibliography"/>
        <w:ind w:left="720" w:hanging="720"/>
        <w:rPr>
          <w:noProof/>
          <w:lang w:val="pt-BR"/>
        </w:rPr>
      </w:pPr>
      <w:r w:rsidRPr="00B85F75">
        <w:rPr>
          <w:noProof/>
        </w:rPr>
        <w:t>134.</w:t>
      </w:r>
      <w:r w:rsidRPr="00B85F75">
        <w:rPr>
          <w:noProof/>
        </w:rPr>
        <w:tab/>
        <w:t xml:space="preserve">Tustumi, F., N.A. Andreollo, and J.E.d. Aguilar-Nascimento, </w:t>
      </w:r>
      <w:r w:rsidRPr="00B85F75">
        <w:rPr>
          <w:i/>
          <w:noProof/>
        </w:rPr>
        <w:t>Future of the Language Models in Healthcare: The Role of Chatgpt.</w:t>
      </w:r>
      <w:r w:rsidRPr="00B85F75">
        <w:rPr>
          <w:noProof/>
        </w:rPr>
        <w:t xml:space="preserve"> </w:t>
      </w:r>
      <w:r w:rsidRPr="00FF7735">
        <w:rPr>
          <w:noProof/>
          <w:lang w:val="pt-BR"/>
        </w:rPr>
        <w:t xml:space="preserve">ABCD. Arquivos Brasileiros de Cirurgia Digestiva (São Paulo), 2023. </w:t>
      </w:r>
      <w:r w:rsidRPr="00FF7735">
        <w:rPr>
          <w:b/>
          <w:noProof/>
          <w:lang w:val="pt-BR"/>
        </w:rPr>
        <w:t>36</w:t>
      </w:r>
      <w:r w:rsidRPr="00FF7735">
        <w:rPr>
          <w:noProof/>
          <w:lang w:val="pt-BR"/>
        </w:rPr>
        <w:t>: p. e1727.</w:t>
      </w:r>
    </w:p>
    <w:p w14:paraId="59FDB42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5.</w:t>
      </w:r>
      <w:r w:rsidRPr="00B85F75">
        <w:rPr>
          <w:noProof/>
        </w:rPr>
        <w:tab/>
        <w:t xml:space="preserve">Waisberg, E., et al., </w:t>
      </w:r>
      <w:r w:rsidRPr="00B85F75">
        <w:rPr>
          <w:i/>
          <w:noProof/>
        </w:rPr>
        <w:t>GPT-4: a new era of artificial intelligence in medicine.</w:t>
      </w:r>
      <w:r w:rsidRPr="00B85F75">
        <w:rPr>
          <w:noProof/>
        </w:rPr>
        <w:t xml:space="preserve"> IRISH JOURNAL OF MEDICAL SCIENCE, 2023. </w:t>
      </w:r>
      <w:r w:rsidRPr="00B85F75">
        <w:rPr>
          <w:b/>
          <w:noProof/>
        </w:rPr>
        <w:t>192</w:t>
      </w:r>
      <w:r w:rsidRPr="00B85F75">
        <w:rPr>
          <w:noProof/>
        </w:rPr>
        <w:t>(6): p. 3197–3200.</w:t>
      </w:r>
    </w:p>
    <w:p w14:paraId="45E3E8F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6.</w:t>
      </w:r>
      <w:r w:rsidRPr="00B85F75">
        <w:rPr>
          <w:noProof/>
        </w:rPr>
        <w:tab/>
        <w:t xml:space="preserve">Gemingtian, L., et al., </w:t>
      </w:r>
      <w:r w:rsidRPr="00B85F75">
        <w:rPr>
          <w:i/>
          <w:noProof/>
        </w:rPr>
        <w:t>GPT4: The Indispensable Helper for Neurosurgeons in the New Era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0): p. 2113–2115.</w:t>
      </w:r>
    </w:p>
    <w:p w14:paraId="3DA08F2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7.</w:t>
      </w:r>
      <w:r w:rsidRPr="00B85F75">
        <w:rPr>
          <w:noProof/>
        </w:rPr>
        <w:tab/>
        <w:t xml:space="preserve">Thomas, S.P., </w:t>
      </w:r>
      <w:r w:rsidRPr="00B85F75">
        <w:rPr>
          <w:i/>
          <w:noProof/>
        </w:rPr>
        <w:t>Grappling with the Implications of ChatGPT for Researchers, Clinicians, and Educators.</w:t>
      </w:r>
      <w:r w:rsidRPr="00B85F75">
        <w:rPr>
          <w:noProof/>
        </w:rPr>
        <w:t xml:space="preserve"> Issues in Mental Health Nursing, 2023. </w:t>
      </w:r>
      <w:r w:rsidRPr="00B85F75">
        <w:rPr>
          <w:b/>
          <w:noProof/>
        </w:rPr>
        <w:t>44</w:t>
      </w:r>
      <w:r w:rsidRPr="00B85F75">
        <w:rPr>
          <w:noProof/>
        </w:rPr>
        <w:t>(3): p. 141-142.</w:t>
      </w:r>
    </w:p>
    <w:p w14:paraId="69E576F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8.</w:t>
      </w:r>
      <w:r w:rsidRPr="00B85F75">
        <w:rPr>
          <w:noProof/>
        </w:rPr>
        <w:tab/>
        <w:t xml:space="preserve">Gorelik, Y., et al., </w:t>
      </w:r>
      <w:r w:rsidRPr="00B85F75">
        <w:rPr>
          <w:i/>
          <w:noProof/>
        </w:rPr>
        <w:t>Harnessing Language Models for Streamlined Post-Colonoscopy Patient Management: A Novel Approach.</w:t>
      </w:r>
      <w:r w:rsidRPr="00B85F75">
        <w:rPr>
          <w:noProof/>
        </w:rPr>
        <w:t xml:space="preserve"> Gastrointestinal endoscopy, 2023. </w:t>
      </w:r>
      <w:r w:rsidRPr="00B85F75">
        <w:rPr>
          <w:b/>
          <w:noProof/>
        </w:rPr>
        <w:t>98</w:t>
      </w:r>
      <w:r w:rsidRPr="00B85F75">
        <w:rPr>
          <w:noProof/>
        </w:rPr>
        <w:t>(4): p. 639–641.</w:t>
      </w:r>
    </w:p>
    <w:p w14:paraId="46E55FD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39.</w:t>
      </w:r>
      <w:r w:rsidRPr="00B85F75">
        <w:rPr>
          <w:noProof/>
        </w:rPr>
        <w:tab/>
        <w:t xml:space="preserve">Lanzano, G., </w:t>
      </w:r>
      <w:r w:rsidRPr="00B85F75">
        <w:rPr>
          <w:i/>
          <w:noProof/>
        </w:rPr>
        <w:t>Harnessing the Potential of ChatGPT in Breast Reconstruction: A Revolution in Patient Communication and Education.</w:t>
      </w:r>
      <w:r w:rsidRPr="00B85F75">
        <w:rPr>
          <w:noProof/>
        </w:rPr>
        <w:t xml:space="preserve"> AESTHETIC PLASTIC SURGERY, 2023. </w:t>
      </w:r>
      <w:r w:rsidRPr="00B85F75">
        <w:rPr>
          <w:b/>
          <w:noProof/>
        </w:rPr>
        <w:t>47</w:t>
      </w:r>
      <w:r w:rsidRPr="00B85F75">
        <w:rPr>
          <w:noProof/>
        </w:rPr>
        <w:t>(5): p. 2215–2216.</w:t>
      </w:r>
    </w:p>
    <w:p w14:paraId="0655C0A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0.</w:t>
      </w:r>
      <w:r w:rsidRPr="00B85F75">
        <w:rPr>
          <w:noProof/>
        </w:rPr>
        <w:tab/>
        <w:t xml:space="preserve">Kavian, J.A., et al., </w:t>
      </w:r>
      <w:r w:rsidRPr="00B85F75">
        <w:rPr>
          <w:i/>
          <w:noProof/>
        </w:rPr>
        <w:t>Harvesting the Power of Artificial Intelligence for Surgery: Uses, Implications, and Ethical Considerations.</w:t>
      </w:r>
      <w:r w:rsidRPr="00B85F75">
        <w:rPr>
          <w:noProof/>
        </w:rPr>
        <w:t xml:space="preserve"> AMERICAN SURGEON, 2023. </w:t>
      </w:r>
      <w:r w:rsidRPr="00B85F75">
        <w:rPr>
          <w:b/>
          <w:noProof/>
        </w:rPr>
        <w:t>89</w:t>
      </w:r>
      <w:r w:rsidRPr="00B85F75">
        <w:rPr>
          <w:noProof/>
        </w:rPr>
        <w:t>(12): p. 5102–5104.</w:t>
      </w:r>
    </w:p>
    <w:p w14:paraId="7956C11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1.</w:t>
      </w:r>
      <w:r w:rsidRPr="00B85F75">
        <w:rPr>
          <w:noProof/>
        </w:rPr>
        <w:tab/>
        <w:t xml:space="preserve">Kanter, G.P. and E.A. Packel, </w:t>
      </w:r>
      <w:r w:rsidRPr="00B85F75">
        <w:rPr>
          <w:i/>
          <w:noProof/>
        </w:rPr>
        <w:t>Health Care Privacy Risks of AI Chatbots.</w:t>
      </w:r>
      <w:r w:rsidRPr="00B85F75">
        <w:rPr>
          <w:noProof/>
        </w:rPr>
        <w:t xml:space="preserve"> JAMA-JOURNAL OF THE AMERICAN MEDICAL ASSOCIATION, 2023. </w:t>
      </w:r>
      <w:r w:rsidRPr="00B85F75">
        <w:rPr>
          <w:b/>
          <w:noProof/>
        </w:rPr>
        <w:t>330</w:t>
      </w:r>
      <w:r w:rsidRPr="00B85F75">
        <w:rPr>
          <w:noProof/>
        </w:rPr>
        <w:t>(4): p. 311–312.</w:t>
      </w:r>
    </w:p>
    <w:p w14:paraId="0A01FF3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2.</w:t>
      </w:r>
      <w:r w:rsidRPr="00B85F75">
        <w:rPr>
          <w:noProof/>
        </w:rPr>
        <w:tab/>
        <w:t xml:space="preserve">Bhattacharyya, M., et al., </w:t>
      </w:r>
      <w:r w:rsidRPr="00B85F75">
        <w:rPr>
          <w:i/>
          <w:noProof/>
        </w:rPr>
        <w:t>High Rates of Fabricated and Inaccurate References in ChatGPT-Generated Medical Content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5): p. e39238-e39238.</w:t>
      </w:r>
    </w:p>
    <w:p w14:paraId="6FB8107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3.</w:t>
      </w:r>
      <w:r w:rsidRPr="00B85F75">
        <w:rPr>
          <w:noProof/>
        </w:rPr>
        <w:tab/>
        <w:t xml:space="preserve">Alessandri Bonetti, M., et al., </w:t>
      </w:r>
      <w:r w:rsidRPr="00B85F75">
        <w:rPr>
          <w:i/>
          <w:noProof/>
        </w:rPr>
        <w:t>How Does ChatGPT Perform on the Italian Residency Admission National Exam Compared to 15,869 Medical Graduates?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4): p. 745-749.</w:t>
      </w:r>
    </w:p>
    <w:p w14:paraId="6D66C49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4.</w:t>
      </w:r>
      <w:r w:rsidRPr="00B85F75">
        <w:rPr>
          <w:noProof/>
        </w:rPr>
        <w:tab/>
        <w:t xml:space="preserve">Hao, L., P. Yifan, and W. Chunhua, </w:t>
      </w:r>
      <w:r w:rsidRPr="00B85F75">
        <w:rPr>
          <w:i/>
          <w:noProof/>
        </w:rPr>
        <w:t>How Good Is ChatGPT for Medication Evidence Synthesis?</w:t>
      </w:r>
      <w:r w:rsidRPr="00B85F75">
        <w:rPr>
          <w:noProof/>
        </w:rPr>
        <w:t xml:space="preserve"> Studies in health technology and informatics, 2023. </w:t>
      </w:r>
      <w:r w:rsidRPr="00B85F75">
        <w:rPr>
          <w:b/>
          <w:noProof/>
        </w:rPr>
        <w:t>302</w:t>
      </w:r>
      <w:r w:rsidRPr="00B85F75">
        <w:rPr>
          <w:noProof/>
        </w:rPr>
        <w:t>: p. 1062-1066.</w:t>
      </w:r>
    </w:p>
    <w:p w14:paraId="5667573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5.</w:t>
      </w:r>
      <w:r w:rsidRPr="00B85F75">
        <w:rPr>
          <w:noProof/>
        </w:rPr>
        <w:tab/>
        <w:t xml:space="preserve">Atallah, S.B., et al., </w:t>
      </w:r>
      <w:r w:rsidRPr="00B85F75">
        <w:rPr>
          <w:i/>
          <w:noProof/>
        </w:rPr>
        <w:t>How large language models including generative pre-trained transformer (GPT) 3 and 4 will impact medicine and surgery.</w:t>
      </w:r>
      <w:r w:rsidRPr="00B85F75">
        <w:rPr>
          <w:noProof/>
        </w:rPr>
        <w:t xml:space="preserve"> TECHNIQUES IN COLOPROCTOLOGY, 2023. </w:t>
      </w:r>
      <w:r w:rsidRPr="00B85F75">
        <w:rPr>
          <w:b/>
          <w:noProof/>
        </w:rPr>
        <w:t>27</w:t>
      </w:r>
      <w:r w:rsidRPr="00B85F75">
        <w:rPr>
          <w:noProof/>
        </w:rPr>
        <w:t>(8): p. 609-614.</w:t>
      </w:r>
    </w:p>
    <w:p w14:paraId="6B2A29A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6.</w:t>
      </w:r>
      <w:r w:rsidRPr="00B85F75">
        <w:rPr>
          <w:noProof/>
        </w:rPr>
        <w:tab/>
        <w:t xml:space="preserve">Yoshinari Junior, G.H. and L.M. Vitorino, </w:t>
      </w:r>
      <w:r w:rsidRPr="00B85F75">
        <w:rPr>
          <w:i/>
          <w:noProof/>
        </w:rPr>
        <w:t>How may ChatGPT impact medical teaching?</w:t>
      </w:r>
      <w:r w:rsidRPr="00B85F75">
        <w:rPr>
          <w:noProof/>
        </w:rPr>
        <w:t xml:space="preserve"> REVISTA DA ASSOCIACAO MEDICA BRASILEIRA, 2023. </w:t>
      </w:r>
      <w:r w:rsidRPr="00B85F75">
        <w:rPr>
          <w:b/>
          <w:noProof/>
        </w:rPr>
        <w:t>69</w:t>
      </w:r>
      <w:r w:rsidRPr="00B85F75">
        <w:rPr>
          <w:noProof/>
        </w:rPr>
        <w:t>(4): p. e20230282.</w:t>
      </w:r>
    </w:p>
    <w:p w14:paraId="4861301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7.</w:t>
      </w:r>
      <w:r w:rsidRPr="00B85F75">
        <w:rPr>
          <w:noProof/>
        </w:rPr>
        <w:tab/>
        <w:t xml:space="preserve">Calleja-Lopez, J.R.T., C.N. Rivera-Rosas, and E. Ruibal-Tavares, </w:t>
      </w:r>
      <w:r w:rsidRPr="00B85F75">
        <w:rPr>
          <w:i/>
          <w:noProof/>
        </w:rPr>
        <w:t>Impact of ChatGPT and Artificial Intelligence in the Contemporary Medical Landscape.</w:t>
      </w:r>
      <w:r w:rsidRPr="00B85F75">
        <w:rPr>
          <w:noProof/>
        </w:rPr>
        <w:t xml:space="preserve"> Archives of medical research, 2023. </w:t>
      </w:r>
      <w:r w:rsidRPr="00B85F75">
        <w:rPr>
          <w:b/>
          <w:noProof/>
        </w:rPr>
        <w:t>54</w:t>
      </w:r>
      <w:r w:rsidRPr="00B85F75">
        <w:rPr>
          <w:noProof/>
        </w:rPr>
        <w:t>(5): p. 102835-102835.</w:t>
      </w:r>
    </w:p>
    <w:p w14:paraId="5A1EEF4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8.</w:t>
      </w:r>
      <w:r w:rsidRPr="00B85F75">
        <w:rPr>
          <w:noProof/>
        </w:rPr>
        <w:tab/>
        <w:t xml:space="preserve">Miao, H. and H. Ahn, </w:t>
      </w:r>
      <w:r w:rsidRPr="00B85F75">
        <w:rPr>
          <w:i/>
          <w:noProof/>
        </w:rPr>
        <w:t>Impact of ChatGPT on Interdisciplinary Nursing Education and Research.</w:t>
      </w:r>
      <w:r w:rsidRPr="00B85F75">
        <w:rPr>
          <w:noProof/>
        </w:rPr>
        <w:t xml:space="preserve"> Asian/Pacific Island nursing journal, 2023. </w:t>
      </w:r>
      <w:r w:rsidRPr="00B85F75">
        <w:rPr>
          <w:b/>
          <w:noProof/>
        </w:rPr>
        <w:t>7</w:t>
      </w:r>
      <w:r w:rsidRPr="00B85F75">
        <w:rPr>
          <w:noProof/>
        </w:rPr>
        <w:t>: p. e48136-e48136.</w:t>
      </w:r>
    </w:p>
    <w:p w14:paraId="43E7371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49.</w:t>
      </w:r>
      <w:r w:rsidRPr="00B85F75">
        <w:rPr>
          <w:noProof/>
        </w:rPr>
        <w:tab/>
        <w:t xml:space="preserve">Chow, J.C.L., L. Sanders, and L. Kay, </w:t>
      </w:r>
      <w:r w:rsidRPr="00B85F75">
        <w:rPr>
          <w:i/>
          <w:noProof/>
        </w:rPr>
        <w:t>Impact of ChatGPT on medical chatbots as a disruptive technology.</w:t>
      </w:r>
      <w:r w:rsidRPr="00B85F75">
        <w:rPr>
          <w:noProof/>
        </w:rPr>
        <w:t xml:space="preserve"> Frontiers in artificial intelligence, 2023. </w:t>
      </w:r>
      <w:r w:rsidRPr="00B85F75">
        <w:rPr>
          <w:b/>
          <w:noProof/>
        </w:rPr>
        <w:t>6</w:t>
      </w:r>
      <w:r w:rsidRPr="00B85F75">
        <w:rPr>
          <w:noProof/>
        </w:rPr>
        <w:t>: p. 1166014-1166014.</w:t>
      </w:r>
    </w:p>
    <w:p w14:paraId="54B6DCC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0.</w:t>
      </w:r>
      <w:r w:rsidRPr="00B85F75">
        <w:rPr>
          <w:noProof/>
        </w:rPr>
        <w:tab/>
        <w:t xml:space="preserve">Alanzi, T.M., </w:t>
      </w:r>
      <w:r w:rsidRPr="00B85F75">
        <w:rPr>
          <w:i/>
          <w:noProof/>
        </w:rPr>
        <w:t>Impact of ChatGPT on Teleconsultants in Healthcare: Perceptions of Healthcare Experts in Saudi Arabia.</w:t>
      </w:r>
      <w:r w:rsidRPr="00B85F75">
        <w:rPr>
          <w:noProof/>
        </w:rPr>
        <w:t xml:space="preserve"> Journal of Multidisciplinary Healthcare, 2023. </w:t>
      </w:r>
      <w:r w:rsidRPr="00B85F75">
        <w:rPr>
          <w:b/>
          <w:noProof/>
        </w:rPr>
        <w:t>14</w:t>
      </w:r>
      <w:r w:rsidRPr="00B85F75">
        <w:rPr>
          <w:noProof/>
        </w:rPr>
        <w:t>(16): p. 2309-2321.</w:t>
      </w:r>
    </w:p>
    <w:p w14:paraId="17C029F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1.</w:t>
      </w:r>
      <w:r w:rsidRPr="00B85F75">
        <w:rPr>
          <w:noProof/>
        </w:rPr>
        <w:tab/>
        <w:t xml:space="preserve">Tiwari, A., et al., </w:t>
      </w:r>
      <w:r w:rsidRPr="00B85F75">
        <w:rPr>
          <w:i/>
          <w:noProof/>
        </w:rPr>
        <w:t>Implications of ChatGPT in Public Health Dentistry: A Systematic Review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6): p. e40367-e40367.</w:t>
      </w:r>
    </w:p>
    <w:p w14:paraId="4894A57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2.</w:t>
      </w:r>
      <w:r w:rsidRPr="00B85F75">
        <w:rPr>
          <w:noProof/>
        </w:rPr>
        <w:tab/>
        <w:t xml:space="preserve">Eggmann, F., et al., </w:t>
      </w:r>
      <w:r w:rsidRPr="00B85F75">
        <w:rPr>
          <w:i/>
          <w:noProof/>
        </w:rPr>
        <w:t>Implications of large language models such as ChatGPT for dental medicine.</w:t>
      </w:r>
      <w:r w:rsidRPr="00B85F75">
        <w:rPr>
          <w:noProof/>
        </w:rPr>
        <w:t xml:space="preserve"> JOURNAL OF ESTHETIC AND RESTORATIVE DENTISTRY, 2023. </w:t>
      </w:r>
      <w:r w:rsidRPr="00B85F75">
        <w:rPr>
          <w:b/>
          <w:noProof/>
        </w:rPr>
        <w:t>35</w:t>
      </w:r>
      <w:r w:rsidRPr="00B85F75">
        <w:rPr>
          <w:noProof/>
        </w:rPr>
        <w:t>(7): p. 1098–1102.</w:t>
      </w:r>
    </w:p>
    <w:p w14:paraId="753F729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3.</w:t>
      </w:r>
      <w:r w:rsidRPr="00B85F75">
        <w:rPr>
          <w:noProof/>
        </w:rPr>
        <w:tab/>
        <w:t xml:space="preserve">Yue, Z., et al., </w:t>
      </w:r>
      <w:r w:rsidRPr="00B85F75">
        <w:rPr>
          <w:i/>
          <w:noProof/>
        </w:rPr>
        <w:t>Innovating Healthcare: The Role of ChatGPT in Streamlining Hospital Workflow in the Future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4): p. 750–753.</w:t>
      </w:r>
    </w:p>
    <w:p w14:paraId="1FB983D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4.</w:t>
      </w:r>
      <w:r w:rsidRPr="00B85F75">
        <w:rPr>
          <w:noProof/>
        </w:rPr>
        <w:tab/>
        <w:t xml:space="preserve">Aditama, M.H.R., M.L. Mangantes, and T.M. Tiwa, </w:t>
      </w:r>
      <w:r w:rsidRPr="00B85F75">
        <w:rPr>
          <w:i/>
          <w:noProof/>
        </w:rPr>
        <w:t>Is ChatGPT worth using in first aid for mental health issues?</w:t>
      </w:r>
      <w:r w:rsidRPr="00B85F75">
        <w:rPr>
          <w:noProof/>
        </w:rPr>
        <w:t xml:space="preserve"> JOURNAL OF PUBLIC HEALTH, 2023. </w:t>
      </w:r>
      <w:r w:rsidRPr="00B85F75">
        <w:rPr>
          <w:b/>
          <w:noProof/>
        </w:rPr>
        <w:t>45</w:t>
      </w:r>
      <w:r w:rsidRPr="00B85F75">
        <w:rPr>
          <w:noProof/>
        </w:rPr>
        <w:t>(4): p. e814-e815.</w:t>
      </w:r>
    </w:p>
    <w:p w14:paraId="0AA7B3F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5.</w:t>
      </w:r>
      <w:r w:rsidRPr="00B85F75">
        <w:rPr>
          <w:noProof/>
        </w:rPr>
        <w:tab/>
        <w:t xml:space="preserve">Arachchige, A.S.P.M.S., </w:t>
      </w:r>
      <w:r w:rsidRPr="00B85F75">
        <w:rPr>
          <w:i/>
          <w:noProof/>
        </w:rPr>
        <w:t>Large language models (LLM) and ChatGPT: a medical student perspective.</w:t>
      </w:r>
      <w:r w:rsidRPr="00B85F75">
        <w:rPr>
          <w:noProof/>
        </w:rPr>
        <w:t xml:space="preserve"> EUROPEAN JOURNAL OF NUCLEAR MEDICINE AND MOLECULAR IMAGING, 2023. </w:t>
      </w:r>
      <w:r w:rsidRPr="00B85F75">
        <w:rPr>
          <w:b/>
          <w:noProof/>
        </w:rPr>
        <w:t>50</w:t>
      </w:r>
      <w:r w:rsidRPr="00B85F75">
        <w:rPr>
          <w:noProof/>
        </w:rPr>
        <w:t>(8): p. 2248-2249.</w:t>
      </w:r>
    </w:p>
    <w:p w14:paraId="7BDEDBA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6.</w:t>
      </w:r>
      <w:r w:rsidRPr="00B85F75">
        <w:rPr>
          <w:noProof/>
        </w:rPr>
        <w:tab/>
        <w:t xml:space="preserve">Alberts, I.L., et al., </w:t>
      </w:r>
      <w:r w:rsidRPr="00B85F75">
        <w:rPr>
          <w:i/>
          <w:noProof/>
        </w:rPr>
        <w:t>Large language models (LLM) and ChatGPT: what will the impact on nuclear medicine be?</w:t>
      </w:r>
      <w:r w:rsidRPr="00B85F75">
        <w:rPr>
          <w:noProof/>
        </w:rPr>
        <w:t xml:space="preserve"> EUROPEAN JOURNAL OF NUCLEAR MEDICINE AND MOLECULAR IMAGING, 2023. </w:t>
      </w:r>
      <w:r w:rsidRPr="00B85F75">
        <w:rPr>
          <w:b/>
          <w:noProof/>
        </w:rPr>
        <w:t>50</w:t>
      </w:r>
      <w:r w:rsidRPr="00B85F75">
        <w:rPr>
          <w:noProof/>
        </w:rPr>
        <w:t>(6): p. 1549-1552.</w:t>
      </w:r>
    </w:p>
    <w:p w14:paraId="4483D5E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7.</w:t>
      </w:r>
      <w:r w:rsidRPr="00B85F75">
        <w:rPr>
          <w:noProof/>
        </w:rPr>
        <w:tab/>
        <w:t xml:space="preserve">Abi-Rafeh, J., et al., </w:t>
      </w:r>
      <w:r w:rsidRPr="00B85F75">
        <w:rPr>
          <w:i/>
          <w:noProof/>
        </w:rPr>
        <w:t>Large Language Models and Artificial Intelligence: A Primer for Plastic Surgeons on the Demonstrated &amp; Potential Applications, Promises, and Limitations of ChatGPT.</w:t>
      </w:r>
      <w:r w:rsidRPr="00B85F75">
        <w:rPr>
          <w:noProof/>
        </w:rPr>
        <w:t xml:space="preserve"> Aesthetic Surgery Journal, 2023. </w:t>
      </w:r>
      <w:r w:rsidRPr="00B85F75">
        <w:rPr>
          <w:b/>
          <w:noProof/>
        </w:rPr>
        <w:t>44</w:t>
      </w:r>
      <w:r w:rsidRPr="00B85F75">
        <w:rPr>
          <w:noProof/>
        </w:rPr>
        <w:t>(3): p. 329-343.</w:t>
      </w:r>
    </w:p>
    <w:p w14:paraId="04A6B3F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8.</w:t>
      </w:r>
      <w:r w:rsidRPr="00B85F75">
        <w:rPr>
          <w:noProof/>
        </w:rPr>
        <w:tab/>
        <w:t xml:space="preserve">Bair, H. and J. Norden, </w:t>
      </w:r>
      <w:r w:rsidRPr="00B85F75">
        <w:rPr>
          <w:i/>
          <w:noProof/>
        </w:rPr>
        <w:t>Large Language Models and Their Implications on Medical Education.</w:t>
      </w:r>
      <w:r w:rsidRPr="00B85F75">
        <w:rPr>
          <w:noProof/>
        </w:rPr>
        <w:t xml:space="preserve"> Academic medicine : journal of the Association of American Medical Colleges, 2023. </w:t>
      </w:r>
      <w:r w:rsidRPr="00B85F75">
        <w:rPr>
          <w:b/>
          <w:noProof/>
        </w:rPr>
        <w:t>98</w:t>
      </w:r>
      <w:r w:rsidRPr="00B85F75">
        <w:rPr>
          <w:noProof/>
        </w:rPr>
        <w:t>(8): p. 869-870.</w:t>
      </w:r>
    </w:p>
    <w:p w14:paraId="1360A7E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59.</w:t>
      </w:r>
      <w:r w:rsidRPr="00B85F75">
        <w:rPr>
          <w:noProof/>
        </w:rPr>
        <w:tab/>
        <w:t xml:space="preserve">Abd-Alrazaq, A., et al., </w:t>
      </w:r>
      <w:r w:rsidRPr="00B85F75">
        <w:rPr>
          <w:i/>
          <w:noProof/>
        </w:rPr>
        <w:t>Large Language Models in Medical Education: Opportunities, Challenges, and Future Directions.</w:t>
      </w:r>
      <w:r w:rsidRPr="00B85F75">
        <w:rPr>
          <w:noProof/>
        </w:rPr>
        <w:t xml:space="preserve"> JMIR medical education, 2023. </w:t>
      </w:r>
      <w:r w:rsidRPr="00B85F75">
        <w:rPr>
          <w:b/>
          <w:noProof/>
        </w:rPr>
        <w:t>9</w:t>
      </w:r>
      <w:r w:rsidRPr="00B85F75">
        <w:rPr>
          <w:noProof/>
        </w:rPr>
        <w:t>: p. e48291-e48291.</w:t>
      </w:r>
    </w:p>
    <w:p w14:paraId="5387CFA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0.</w:t>
      </w:r>
      <w:r w:rsidRPr="00B85F75">
        <w:rPr>
          <w:noProof/>
        </w:rPr>
        <w:tab/>
        <w:t xml:space="preserve">Thirunavukarasu, A.J., </w:t>
      </w:r>
      <w:r w:rsidRPr="00B85F75">
        <w:rPr>
          <w:i/>
          <w:noProof/>
        </w:rPr>
        <w:t>Large language models will not replace healthcare professionals: curbing popular fears and hype.</w:t>
      </w:r>
      <w:r w:rsidRPr="00B85F75">
        <w:rPr>
          <w:noProof/>
        </w:rPr>
        <w:t xml:space="preserve"> JOURNAL OF THE ROYAL SOCIETY OF MEDICINE, 2023. </w:t>
      </w:r>
      <w:r w:rsidRPr="00B85F75">
        <w:rPr>
          <w:b/>
          <w:noProof/>
        </w:rPr>
        <w:t>116</w:t>
      </w:r>
      <w:r w:rsidRPr="00B85F75">
        <w:rPr>
          <w:noProof/>
        </w:rPr>
        <w:t>(5): p. 181-182.</w:t>
      </w:r>
    </w:p>
    <w:p w14:paraId="25577B6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1.</w:t>
      </w:r>
      <w:r w:rsidRPr="00B85F75">
        <w:rPr>
          <w:noProof/>
        </w:rPr>
        <w:tab/>
        <w:t xml:space="preserve">Ali, H., </w:t>
      </w:r>
      <w:r w:rsidRPr="00B85F75">
        <w:rPr>
          <w:i/>
          <w:noProof/>
        </w:rPr>
        <w:t>Letter 1 regarding "Assessing the performance of ChatGPT in answering questions regarding cirrhosis and hepatocellular carcinoma".</w:t>
      </w:r>
      <w:r w:rsidRPr="00B85F75">
        <w:rPr>
          <w:noProof/>
        </w:rPr>
        <w:t xml:space="preserve"> Clinical and molecular hepatology, 2023. </w:t>
      </w:r>
      <w:r w:rsidRPr="00B85F75">
        <w:rPr>
          <w:b/>
          <w:noProof/>
        </w:rPr>
        <w:t>29</w:t>
      </w:r>
      <w:r w:rsidRPr="00B85F75">
        <w:rPr>
          <w:noProof/>
        </w:rPr>
        <w:t>(3): p. 813-814.</w:t>
      </w:r>
    </w:p>
    <w:p w14:paraId="1925BE6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2.</w:t>
      </w:r>
      <w:r w:rsidRPr="00B85F75">
        <w:rPr>
          <w:noProof/>
        </w:rPr>
        <w:tab/>
        <w:t xml:space="preserve">Ray, P.P. and P. Majumder, </w:t>
      </w:r>
      <w:r w:rsidRPr="00B85F75">
        <w:rPr>
          <w:i/>
          <w:noProof/>
        </w:rPr>
        <w:t>Letter to the editor - Dr ChatGPT in cardiovascular nursing: a deeper dive into trustworthiness, value, and potential risks.</w:t>
      </w:r>
      <w:r w:rsidRPr="00B85F75">
        <w:rPr>
          <w:noProof/>
        </w:rPr>
        <w:t xml:space="preserve"> EUROPEAN JOURNAL OF CARDIOVASCULAR NURSING, 2023. </w:t>
      </w:r>
      <w:r w:rsidRPr="00B85F75">
        <w:rPr>
          <w:b/>
          <w:noProof/>
        </w:rPr>
        <w:t>23</w:t>
      </w:r>
      <w:r w:rsidRPr="00B85F75">
        <w:rPr>
          <w:noProof/>
        </w:rPr>
        <w:t>(1): p. e11–e12.</w:t>
      </w:r>
    </w:p>
    <w:p w14:paraId="2C2606F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3.</w:t>
      </w:r>
      <w:r w:rsidRPr="00B85F75">
        <w:rPr>
          <w:noProof/>
        </w:rPr>
        <w:tab/>
        <w:t xml:space="preserve">Faraji, N., et al., </w:t>
      </w:r>
      <w:r w:rsidRPr="00B85F75">
        <w:rPr>
          <w:i/>
          <w:noProof/>
        </w:rPr>
        <w:t>Letter to the Editor: ChatGPT's contribution to cancer study.</w:t>
      </w:r>
      <w:r w:rsidRPr="00B85F75">
        <w:rPr>
          <w:noProof/>
        </w:rPr>
        <w:t xml:space="preserve"> Journal of cancer research and clinical oncology, 2023. </w:t>
      </w:r>
      <w:r w:rsidRPr="00B85F75">
        <w:rPr>
          <w:b/>
          <w:noProof/>
        </w:rPr>
        <w:t>149</w:t>
      </w:r>
      <w:r w:rsidRPr="00B85F75">
        <w:rPr>
          <w:noProof/>
        </w:rPr>
        <w:t>(14): p. 13495–13500.</w:t>
      </w:r>
    </w:p>
    <w:p w14:paraId="472BB79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4.</w:t>
      </w:r>
      <w:r w:rsidRPr="00B85F75">
        <w:rPr>
          <w:noProof/>
        </w:rPr>
        <w:tab/>
        <w:t xml:space="preserve">Adams, D. and L.A. Eramo, </w:t>
      </w:r>
      <w:r w:rsidRPr="00B85F75">
        <w:rPr>
          <w:i/>
          <w:noProof/>
        </w:rPr>
        <w:t>Leveraging ChatGPT and Generative AI in Healthcare Analytics.</w:t>
      </w:r>
      <w:r w:rsidRPr="00B85F75">
        <w:rPr>
          <w:noProof/>
        </w:rPr>
        <w:t xml:space="preserve"> Journal of AHIMA, 2023: p. 1-1.</w:t>
      </w:r>
    </w:p>
    <w:p w14:paraId="33D1B17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5.</w:t>
      </w:r>
      <w:r w:rsidRPr="00B85F75">
        <w:rPr>
          <w:noProof/>
        </w:rPr>
        <w:tab/>
        <w:t xml:space="preserve">Haman, M., M. Skolnik, and T. Subrt, </w:t>
      </w:r>
      <w:r w:rsidRPr="00B85F75">
        <w:rPr>
          <w:i/>
          <w:noProof/>
        </w:rPr>
        <w:t>Leveraging ChatGPT for Human Behavior Assessment: Potential Implications for Mental Health Care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1): p. 2362–2364.</w:t>
      </w:r>
    </w:p>
    <w:p w14:paraId="7BE868E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6.</w:t>
      </w:r>
      <w:r w:rsidRPr="00B85F75">
        <w:rPr>
          <w:noProof/>
        </w:rPr>
        <w:tab/>
        <w:t xml:space="preserve">Corsello, A. and A. Santangelo, </w:t>
      </w:r>
      <w:r w:rsidRPr="00B85F75">
        <w:rPr>
          <w:i/>
          <w:noProof/>
        </w:rPr>
        <w:t>May Artificial Intelligence Influence Future Pediatric Research?-The Case of ChatGPT.</w:t>
      </w:r>
      <w:r w:rsidRPr="00B85F75">
        <w:rPr>
          <w:noProof/>
        </w:rPr>
        <w:t xml:space="preserve"> CHILDREN-BASEL, 2023. </w:t>
      </w:r>
      <w:r w:rsidRPr="00B85F75">
        <w:rPr>
          <w:b/>
          <w:noProof/>
        </w:rPr>
        <w:t>10</w:t>
      </w:r>
      <w:r w:rsidRPr="00B85F75">
        <w:rPr>
          <w:noProof/>
        </w:rPr>
        <w:t>(4): p. 757.</w:t>
      </w:r>
    </w:p>
    <w:p w14:paraId="32FC8CD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7.</w:t>
      </w:r>
      <w:r w:rsidRPr="00B85F75">
        <w:rPr>
          <w:noProof/>
        </w:rPr>
        <w:tab/>
        <w:t xml:space="preserve">Le, D.P. and S.C. Hall, </w:t>
      </w:r>
      <w:r w:rsidRPr="00B85F75">
        <w:rPr>
          <w:i/>
          <w:noProof/>
        </w:rPr>
        <w:t>Medical Literature Writing With ChatGPT: A Rare Case of Choriocarcinoma Syndrome With Hemorrhagic Brain Metastases Due to Burned Out Metastatic Mixed Testicular Cancer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3): p. e36655-e36655.</w:t>
      </w:r>
    </w:p>
    <w:p w14:paraId="2EACB1E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8.</w:t>
      </w:r>
      <w:r w:rsidRPr="00B85F75">
        <w:rPr>
          <w:noProof/>
        </w:rPr>
        <w:tab/>
        <w:t xml:space="preserve">Chakraborty, C., M. Bhattacharya, and S.-S. Lee, </w:t>
      </w:r>
      <w:r w:rsidRPr="00B85F75">
        <w:rPr>
          <w:i/>
          <w:noProof/>
        </w:rPr>
        <w:t>Need an AI-Enabled, Next-Generation, Advanced ChatGPT or Large Language Models (LLMs) for Error-Free and Accurate Medical Information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2): p. 134–135.</w:t>
      </w:r>
    </w:p>
    <w:p w14:paraId="3D111B9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69.</w:t>
      </w:r>
      <w:r w:rsidRPr="00B85F75">
        <w:rPr>
          <w:noProof/>
        </w:rPr>
        <w:tab/>
        <w:t xml:space="preserve">Smith, A., et al., </w:t>
      </w:r>
      <w:r w:rsidRPr="00B85F75">
        <w:rPr>
          <w:i/>
          <w:noProof/>
        </w:rPr>
        <w:t>Old dog, new tricks? Exploring the potential functionalities of ChatGPT in supporting educational methods in social psychiatry.</w:t>
      </w:r>
      <w:r w:rsidRPr="00B85F75">
        <w:rPr>
          <w:noProof/>
        </w:rPr>
        <w:t xml:space="preserve"> International Journal of Social Psychiatry, 2023. </w:t>
      </w:r>
      <w:r w:rsidRPr="00B85F75">
        <w:rPr>
          <w:b/>
          <w:noProof/>
        </w:rPr>
        <w:t>69</w:t>
      </w:r>
      <w:r w:rsidRPr="00B85F75">
        <w:rPr>
          <w:noProof/>
        </w:rPr>
        <w:t>(8): p. 1882-1889.</w:t>
      </w:r>
    </w:p>
    <w:p w14:paraId="08F92C3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0.</w:t>
      </w:r>
      <w:r w:rsidRPr="00B85F75">
        <w:rPr>
          <w:noProof/>
        </w:rPr>
        <w:tab/>
        <w:t xml:space="preserve">Kleebayoon, A. and V. Wiwanitkit, </w:t>
      </w:r>
      <w:r w:rsidRPr="00B85F75">
        <w:rPr>
          <w:i/>
          <w:noProof/>
        </w:rPr>
        <w:t>Orthopaedics and ChatGPT: correspondence.</w:t>
      </w:r>
      <w:r w:rsidRPr="00B85F75">
        <w:rPr>
          <w:noProof/>
        </w:rPr>
        <w:t xml:space="preserve"> International Orthopaedics, 2023. </w:t>
      </w:r>
      <w:r w:rsidRPr="00B85F75">
        <w:rPr>
          <w:b/>
          <w:noProof/>
        </w:rPr>
        <w:t>47</w:t>
      </w:r>
      <w:r w:rsidRPr="00B85F75">
        <w:rPr>
          <w:noProof/>
        </w:rPr>
        <w:t>(10): p. 2625.</w:t>
      </w:r>
    </w:p>
    <w:p w14:paraId="5B3AC92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1.</w:t>
      </w:r>
      <w:r w:rsidRPr="00B85F75">
        <w:rPr>
          <w:noProof/>
        </w:rPr>
        <w:tab/>
        <w:t xml:space="preserve">Temsah, O., et al., </w:t>
      </w:r>
      <w:r w:rsidRPr="00B85F75">
        <w:rPr>
          <w:i/>
          <w:noProof/>
        </w:rPr>
        <w:t>Overview of Early ChatGPT's Presence in Medical Literature: Insights From a Hybrid Literature Review by ChatGPT and Human Experts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4): p. e37281-e37281.</w:t>
      </w:r>
    </w:p>
    <w:p w14:paraId="6D43FF0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2.</w:t>
      </w:r>
      <w:r w:rsidRPr="00B85F75">
        <w:rPr>
          <w:noProof/>
        </w:rPr>
        <w:tab/>
        <w:t xml:space="preserve">Hongyan, W., et al., </w:t>
      </w:r>
      <w:r w:rsidRPr="00B85F75">
        <w:rPr>
          <w:i/>
          <w:noProof/>
        </w:rPr>
        <w:t>Performance and exploration of ChatGPT in medical examination, records and education in Chinese: Pave the way for medical AI.</w:t>
      </w:r>
      <w:r w:rsidRPr="00B85F75">
        <w:rPr>
          <w:noProof/>
        </w:rPr>
        <w:t xml:space="preserve"> International journal of medical informatics, 2023. </w:t>
      </w:r>
      <w:r w:rsidRPr="00B85F75">
        <w:rPr>
          <w:b/>
          <w:noProof/>
        </w:rPr>
        <w:t>177</w:t>
      </w:r>
      <w:r w:rsidRPr="00B85F75">
        <w:rPr>
          <w:noProof/>
        </w:rPr>
        <w:t>: p. 105173-105173.</w:t>
      </w:r>
    </w:p>
    <w:p w14:paraId="306EE59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3.</w:t>
      </w:r>
      <w:r w:rsidRPr="00B85F75">
        <w:rPr>
          <w:noProof/>
        </w:rPr>
        <w:tab/>
        <w:t xml:space="preserve">Morath, B., et al., </w:t>
      </w:r>
      <w:r w:rsidRPr="00B85F75">
        <w:rPr>
          <w:i/>
          <w:noProof/>
        </w:rPr>
        <w:t>Performance and risks of ChatGPT used in drug information: an exploratory real-world analysis.</w:t>
      </w:r>
      <w:r w:rsidRPr="00B85F75">
        <w:rPr>
          <w:noProof/>
        </w:rPr>
        <w:t xml:space="preserve"> EUROPEAN JOURNAL OF HOSPITAL PHARMACY, 2023.</w:t>
      </w:r>
    </w:p>
    <w:p w14:paraId="6F5A325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4.</w:t>
      </w:r>
      <w:r w:rsidRPr="00B85F75">
        <w:rPr>
          <w:noProof/>
        </w:rPr>
        <w:tab/>
        <w:t xml:space="preserve">Mihalache, A., M.M. Popovic, and R.H. Muni, </w:t>
      </w:r>
      <w:r w:rsidRPr="00B85F75">
        <w:rPr>
          <w:i/>
          <w:noProof/>
        </w:rPr>
        <w:t>Performance of an Artificial Intelligence Chatbot in Ophthalmic Knowledge Assessment.</w:t>
      </w:r>
      <w:r w:rsidRPr="00B85F75">
        <w:rPr>
          <w:noProof/>
        </w:rPr>
        <w:t xml:space="preserve"> JAMA OPHTHALMOLOGY, 2023. </w:t>
      </w:r>
      <w:r w:rsidRPr="00B85F75">
        <w:rPr>
          <w:b/>
          <w:noProof/>
        </w:rPr>
        <w:t>141</w:t>
      </w:r>
      <w:r w:rsidRPr="00B85F75">
        <w:rPr>
          <w:noProof/>
        </w:rPr>
        <w:t>(6): p. 589–597.</w:t>
      </w:r>
    </w:p>
    <w:p w14:paraId="06F8CFE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5.</w:t>
      </w:r>
      <w:r w:rsidRPr="00B85F75">
        <w:rPr>
          <w:noProof/>
        </w:rPr>
        <w:tab/>
        <w:t xml:space="preserve">Fernández-Cisnal, A., et al., </w:t>
      </w:r>
      <w:r w:rsidRPr="00B85F75">
        <w:rPr>
          <w:i/>
          <w:noProof/>
        </w:rPr>
        <w:t>Performance of an artificial intelligence chatbot with web search capability in cardiology-related assistance: a simulation study.</w:t>
      </w:r>
      <w:r w:rsidRPr="00B85F75">
        <w:rPr>
          <w:noProof/>
        </w:rPr>
        <w:t xml:space="preserve"> Revista Española de Cardiología (English Edition), 2023. </w:t>
      </w:r>
      <w:r w:rsidRPr="00B85F75">
        <w:rPr>
          <w:b/>
          <w:noProof/>
        </w:rPr>
        <w:t>76</w:t>
      </w:r>
      <w:r w:rsidRPr="00B85F75">
        <w:rPr>
          <w:noProof/>
        </w:rPr>
        <w:t>(12): p. 1065-1067.</w:t>
      </w:r>
    </w:p>
    <w:p w14:paraId="37559B0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6.</w:t>
      </w:r>
      <w:r w:rsidRPr="00B85F75">
        <w:rPr>
          <w:noProof/>
        </w:rPr>
        <w:tab/>
        <w:t xml:space="preserve">Bhayana, R., S. Krishna, and R.R. Bleakney, </w:t>
      </w:r>
      <w:r w:rsidRPr="00B85F75">
        <w:rPr>
          <w:i/>
          <w:noProof/>
        </w:rPr>
        <w:t>Performance of ChatGPT on a Radiology Board-style Examination: Insights into Current Strengths and Limitations.</w:t>
      </w:r>
      <w:r w:rsidRPr="00B85F75">
        <w:rPr>
          <w:noProof/>
        </w:rPr>
        <w:t xml:space="preserve"> Radiology, 2023. </w:t>
      </w:r>
      <w:r w:rsidRPr="00B85F75">
        <w:rPr>
          <w:b/>
          <w:noProof/>
        </w:rPr>
        <w:t>307</w:t>
      </w:r>
      <w:r w:rsidRPr="00B85F75">
        <w:rPr>
          <w:noProof/>
        </w:rPr>
        <w:t>(5): p. e230582-e230582.</w:t>
      </w:r>
    </w:p>
    <w:p w14:paraId="74FA4E0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7.</w:t>
      </w:r>
      <w:r w:rsidRPr="00B85F75">
        <w:rPr>
          <w:noProof/>
        </w:rPr>
        <w:tab/>
        <w:t xml:space="preserve">Borchert, R.J., et al., </w:t>
      </w:r>
      <w:r w:rsidRPr="00B85F75">
        <w:rPr>
          <w:i/>
          <w:noProof/>
        </w:rPr>
        <w:t>Performance of ChatGPT on the Situational Judgement Test-A Professional Dilemmas-Based Examination for Doctors in the United Kingdom.</w:t>
      </w:r>
      <w:r w:rsidRPr="00B85F75">
        <w:rPr>
          <w:noProof/>
        </w:rPr>
        <w:t xml:space="preserve"> JMIR medical education, 2023. </w:t>
      </w:r>
      <w:r w:rsidRPr="00B85F75">
        <w:rPr>
          <w:b/>
          <w:noProof/>
        </w:rPr>
        <w:t>9</w:t>
      </w:r>
      <w:r w:rsidRPr="00B85F75">
        <w:rPr>
          <w:noProof/>
        </w:rPr>
        <w:t>: p. e48978-e48978.</w:t>
      </w:r>
    </w:p>
    <w:p w14:paraId="288B796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8.</w:t>
      </w:r>
      <w:r w:rsidRPr="00B85F75">
        <w:rPr>
          <w:noProof/>
        </w:rPr>
        <w:tab/>
        <w:t xml:space="preserve">Jansz, J., H.W. Tran, and N.J. Sweiss, </w:t>
      </w:r>
      <w:r w:rsidRPr="00B85F75">
        <w:rPr>
          <w:i/>
          <w:noProof/>
        </w:rPr>
        <w:t>Pitfalls in the Diagnosis and Management of an Unusual Presentation of Clinically Amyopathic Dermatomyositis: A Case Report Written With the Assistance of ChatGPT.</w:t>
      </w:r>
      <w:r w:rsidRPr="00B85F75">
        <w:rPr>
          <w:noProof/>
        </w:rPr>
        <w:t xml:space="preserve"> Cureus, 2023. </w:t>
      </w:r>
      <w:r w:rsidRPr="00B85F75">
        <w:rPr>
          <w:b/>
          <w:noProof/>
        </w:rPr>
        <w:t>15</w:t>
      </w:r>
      <w:r w:rsidRPr="00B85F75">
        <w:rPr>
          <w:noProof/>
        </w:rPr>
        <w:t>(7): p. e41879.</w:t>
      </w:r>
    </w:p>
    <w:p w14:paraId="57748BE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79.</w:t>
      </w:r>
      <w:r w:rsidRPr="00B85F75">
        <w:rPr>
          <w:noProof/>
        </w:rPr>
        <w:tab/>
        <w:t xml:space="preserve">Sng, G.G.R., et al., </w:t>
      </w:r>
      <w:r w:rsidRPr="00B85F75">
        <w:rPr>
          <w:i/>
          <w:noProof/>
        </w:rPr>
        <w:t>Potential and Pitfalls of ChatGPT and Natural-Language Artificial Intelligence Models for Diabetes Education.</w:t>
      </w:r>
      <w:r w:rsidRPr="00B85F75">
        <w:rPr>
          <w:noProof/>
        </w:rPr>
        <w:t xml:space="preserve"> Diabetes care, 2023. </w:t>
      </w:r>
      <w:r w:rsidRPr="00B85F75">
        <w:rPr>
          <w:b/>
          <w:noProof/>
        </w:rPr>
        <w:t>46</w:t>
      </w:r>
      <w:r w:rsidRPr="00B85F75">
        <w:rPr>
          <w:noProof/>
        </w:rPr>
        <w:t>(5): p. e103-e105.</w:t>
      </w:r>
    </w:p>
    <w:p w14:paraId="0A33C22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0.</w:t>
      </w:r>
      <w:r w:rsidRPr="00B85F75">
        <w:rPr>
          <w:noProof/>
        </w:rPr>
        <w:tab/>
        <w:t xml:space="preserve">Kluger, N., </w:t>
      </w:r>
      <w:r w:rsidRPr="00B85F75">
        <w:rPr>
          <w:i/>
          <w:noProof/>
        </w:rPr>
        <w:t>Potential applications of ChatGPT in dermatology.</w:t>
      </w:r>
      <w:r w:rsidRPr="00B85F75">
        <w:rPr>
          <w:noProof/>
        </w:rPr>
        <w:t xml:space="preserve"> J Eur Acad Dermatol Venereol, 2023. </w:t>
      </w:r>
      <w:r w:rsidRPr="00B85F75">
        <w:rPr>
          <w:b/>
          <w:noProof/>
        </w:rPr>
        <w:t>37</w:t>
      </w:r>
      <w:r w:rsidRPr="00B85F75">
        <w:rPr>
          <w:noProof/>
        </w:rPr>
        <w:t>(7): p. e941-e942.</w:t>
      </w:r>
    </w:p>
    <w:p w14:paraId="24AE5BE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1.</w:t>
      </w:r>
      <w:r w:rsidRPr="00B85F75">
        <w:rPr>
          <w:noProof/>
        </w:rPr>
        <w:tab/>
        <w:t xml:space="preserve">Wang, C., et al., </w:t>
      </w:r>
      <w:r w:rsidRPr="00B85F75">
        <w:rPr>
          <w:i/>
          <w:noProof/>
        </w:rPr>
        <w:t>Potential for GPT Technology to Optimize Future Clinical Decision-Making Using Retrieval-Augmented Generation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5): p. 1115–1118.</w:t>
      </w:r>
    </w:p>
    <w:p w14:paraId="5306E54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2.</w:t>
      </w:r>
      <w:r w:rsidRPr="00B85F75">
        <w:rPr>
          <w:noProof/>
        </w:rPr>
        <w:tab/>
        <w:t xml:space="preserve">Elkassem, A.A. and A.D. Smith, </w:t>
      </w:r>
      <w:r w:rsidRPr="00B85F75">
        <w:rPr>
          <w:i/>
          <w:noProof/>
        </w:rPr>
        <w:t>Potential Use Cases for ChatGPT in Radiology Reporting.</w:t>
      </w:r>
      <w:r w:rsidRPr="00B85F75">
        <w:rPr>
          <w:noProof/>
        </w:rPr>
        <w:t xml:space="preserve"> American Journal of Roentgenology, 2023. </w:t>
      </w:r>
      <w:r w:rsidRPr="00B85F75">
        <w:rPr>
          <w:b/>
          <w:noProof/>
        </w:rPr>
        <w:t>221</w:t>
      </w:r>
      <w:r w:rsidRPr="00B85F75">
        <w:rPr>
          <w:noProof/>
        </w:rPr>
        <w:t>(3): p. 373-376.</w:t>
      </w:r>
    </w:p>
    <w:p w14:paraId="0C750B0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3.</w:t>
      </w:r>
      <w:r w:rsidRPr="00B85F75">
        <w:rPr>
          <w:noProof/>
        </w:rPr>
        <w:tab/>
        <w:t xml:space="preserve">Tsang, R., </w:t>
      </w:r>
      <w:r w:rsidRPr="00B85F75">
        <w:rPr>
          <w:i/>
          <w:noProof/>
        </w:rPr>
        <w:t>Practical Applications of ChatGPT in Undergraduate Medical Education.</w:t>
      </w:r>
      <w:r w:rsidRPr="00B85F75">
        <w:rPr>
          <w:noProof/>
        </w:rPr>
        <w:t xml:space="preserve"> Journal of medical education and curricular development, 2023. </w:t>
      </w:r>
      <w:r w:rsidRPr="00B85F75">
        <w:rPr>
          <w:b/>
          <w:noProof/>
        </w:rPr>
        <w:t>10</w:t>
      </w:r>
      <w:r w:rsidRPr="00B85F75">
        <w:rPr>
          <w:noProof/>
        </w:rPr>
        <w:t>: p. 23821205231178449-23821205231178449.</w:t>
      </w:r>
    </w:p>
    <w:p w14:paraId="5CD2564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4.</w:t>
      </w:r>
      <w:r w:rsidRPr="00B85F75">
        <w:rPr>
          <w:noProof/>
        </w:rPr>
        <w:tab/>
        <w:t xml:space="preserve">Mohammed, M., et al., </w:t>
      </w:r>
      <w:r w:rsidRPr="00B85F75">
        <w:rPr>
          <w:i/>
          <w:noProof/>
        </w:rPr>
        <w:t>Psychometric Properties and Assessment of Knowledge, Attitude, and Practice Towards ChatGPT in Pharmacy Practice and Education: a Study Protocol.</w:t>
      </w:r>
      <w:r w:rsidRPr="00B85F75">
        <w:rPr>
          <w:noProof/>
        </w:rPr>
        <w:t xml:space="preserve"> Journal of racial and ethnic health disparities, 2023.</w:t>
      </w:r>
    </w:p>
    <w:p w14:paraId="21C24CD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5.</w:t>
      </w:r>
      <w:r w:rsidRPr="00B85F75">
        <w:rPr>
          <w:noProof/>
        </w:rPr>
        <w:tab/>
        <w:t xml:space="preserve">Nov, O., N. Singh, and D. Mann, </w:t>
      </w:r>
      <w:r w:rsidRPr="00B85F75">
        <w:rPr>
          <w:i/>
          <w:noProof/>
        </w:rPr>
        <w:t>Putting ChatGPT's Medical Advice to the (Turing) Test: Survey Study.</w:t>
      </w:r>
      <w:r w:rsidRPr="00B85F75">
        <w:rPr>
          <w:noProof/>
        </w:rPr>
        <w:t xml:space="preserve"> JMIR medical education, 2023. </w:t>
      </w:r>
      <w:r w:rsidRPr="00B85F75">
        <w:rPr>
          <w:b/>
          <w:noProof/>
        </w:rPr>
        <w:t>9</w:t>
      </w:r>
      <w:r w:rsidRPr="00B85F75">
        <w:rPr>
          <w:noProof/>
        </w:rPr>
        <w:t>: p. e46939-e46939.</w:t>
      </w:r>
    </w:p>
    <w:p w14:paraId="3008A77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6.</w:t>
      </w:r>
      <w:r w:rsidRPr="00B85F75">
        <w:rPr>
          <w:noProof/>
        </w:rPr>
        <w:tab/>
        <w:t xml:space="preserve">Cocci, A., et al., </w:t>
      </w:r>
      <w:r w:rsidRPr="00B85F75">
        <w:rPr>
          <w:i/>
          <w:noProof/>
        </w:rPr>
        <w:t>Quality of information and appropriateness of ChatGPT outputs for urology patients.</w:t>
      </w:r>
      <w:r w:rsidRPr="00B85F75">
        <w:rPr>
          <w:noProof/>
        </w:rPr>
        <w:t xml:space="preserve"> Prostate cancer and prostatic diseases, 2023. </w:t>
      </w:r>
      <w:r w:rsidRPr="00B85F75">
        <w:rPr>
          <w:b/>
          <w:noProof/>
        </w:rPr>
        <w:t>27</w:t>
      </w:r>
      <w:r w:rsidRPr="00B85F75">
        <w:rPr>
          <w:noProof/>
        </w:rPr>
        <w:t>(1): p. 103</w:t>
      </w:r>
      <w:r w:rsidRPr="00B85F75">
        <w:rPr>
          <w:rFonts w:hint="eastAsia"/>
          <w:noProof/>
        </w:rPr>
        <w:t>–</w:t>
      </w:r>
      <w:r w:rsidRPr="00B85F75">
        <w:rPr>
          <w:noProof/>
        </w:rPr>
        <w:t>108.</w:t>
      </w:r>
    </w:p>
    <w:p w14:paraId="19D6FDA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7.</w:t>
      </w:r>
      <w:r w:rsidRPr="00B85F75">
        <w:rPr>
          <w:noProof/>
        </w:rPr>
        <w:tab/>
        <w:t xml:space="preserve">Zhavoronkov, A., </w:t>
      </w:r>
      <w:r w:rsidRPr="00B85F75">
        <w:rPr>
          <w:i/>
          <w:noProof/>
        </w:rPr>
        <w:t>Rapamycin in the context of Pascal’s Wager: generative pre-trained transformer perspective.</w:t>
      </w:r>
      <w:r w:rsidRPr="00B85F75">
        <w:rPr>
          <w:noProof/>
        </w:rPr>
        <w:t xml:space="preserve"> Oncoscience, 2022. </w:t>
      </w:r>
      <w:r w:rsidRPr="00B85F75">
        <w:rPr>
          <w:b/>
          <w:noProof/>
        </w:rPr>
        <w:t>9</w:t>
      </w:r>
      <w:r w:rsidRPr="00B85F75">
        <w:rPr>
          <w:noProof/>
        </w:rPr>
        <w:t>: p. 82-84.</w:t>
      </w:r>
    </w:p>
    <w:p w14:paraId="7DE5F31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8.</w:t>
      </w:r>
      <w:r w:rsidRPr="00B85F75">
        <w:rPr>
          <w:noProof/>
        </w:rPr>
        <w:tab/>
        <w:t xml:space="preserve">Seth, I., G. Bulloch, and C.H.A. Lee, </w:t>
      </w:r>
      <w:r w:rsidRPr="00B85F75">
        <w:rPr>
          <w:i/>
          <w:noProof/>
        </w:rPr>
        <w:t>Redefining Academic Integrity, Authorship, and Innovation: The Impact of ChatGPT on Surgical Research.</w:t>
      </w:r>
      <w:r w:rsidRPr="00B85F75">
        <w:rPr>
          <w:noProof/>
        </w:rPr>
        <w:t xml:space="preserve"> Ann Surg Oncol, 2023. </w:t>
      </w:r>
      <w:r w:rsidRPr="00B85F75">
        <w:rPr>
          <w:b/>
          <w:noProof/>
        </w:rPr>
        <w:t>30</w:t>
      </w:r>
      <w:r w:rsidRPr="00B85F75">
        <w:rPr>
          <w:noProof/>
        </w:rPr>
        <w:t>(8): p. 5284-5285.</w:t>
      </w:r>
    </w:p>
    <w:p w14:paraId="0F13176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89.</w:t>
      </w:r>
      <w:r w:rsidRPr="00B85F75">
        <w:rPr>
          <w:noProof/>
        </w:rPr>
        <w:tab/>
        <w:t xml:space="preserve">Elkassem, A.A. and A.D. Smith, </w:t>
      </w:r>
      <w:r w:rsidRPr="00B85F75">
        <w:rPr>
          <w:i/>
          <w:noProof/>
        </w:rPr>
        <w:t>Reply to “Addressing Concerns and Pitfalls in ChatGPT-Driven Radiology Reporting”.</w:t>
      </w:r>
      <w:r w:rsidRPr="00B85F75">
        <w:rPr>
          <w:noProof/>
        </w:rPr>
        <w:t xml:space="preserve"> American Journal of Roentgenology, 2023. </w:t>
      </w:r>
      <w:r w:rsidRPr="00B85F75">
        <w:rPr>
          <w:b/>
          <w:noProof/>
        </w:rPr>
        <w:t>221</w:t>
      </w:r>
      <w:r w:rsidRPr="00B85F75">
        <w:rPr>
          <w:noProof/>
        </w:rPr>
        <w:t>(3): p. 403-404.</w:t>
      </w:r>
    </w:p>
    <w:p w14:paraId="59A52D3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0.</w:t>
      </w:r>
      <w:r w:rsidRPr="00B85F75">
        <w:rPr>
          <w:noProof/>
        </w:rPr>
        <w:tab/>
        <w:t xml:space="preserve">Calleja-Lopez, J.R.T., et al., </w:t>
      </w:r>
      <w:r w:rsidRPr="00B85F75">
        <w:rPr>
          <w:i/>
          <w:noProof/>
        </w:rPr>
        <w:t>Reply to: ChatGPT and Artificial Intelligence in the Contemporary Medical Landscape: Commentary.</w:t>
      </w:r>
      <w:r w:rsidRPr="00B85F75">
        <w:rPr>
          <w:noProof/>
        </w:rPr>
        <w:t xml:space="preserve"> Archives of medical research, 2023. </w:t>
      </w:r>
      <w:r w:rsidRPr="00B85F75">
        <w:rPr>
          <w:b/>
          <w:noProof/>
        </w:rPr>
        <w:t>54</w:t>
      </w:r>
      <w:r w:rsidRPr="00B85F75">
        <w:rPr>
          <w:noProof/>
        </w:rPr>
        <w:t>(6): p. 102858-102858.</w:t>
      </w:r>
    </w:p>
    <w:p w14:paraId="1420968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1.</w:t>
      </w:r>
      <w:r w:rsidRPr="00B85F75">
        <w:rPr>
          <w:noProof/>
        </w:rPr>
        <w:tab/>
        <w:t xml:space="preserve">Wagner, M.W. and B.B. Ertl-Wagner, </w:t>
      </w:r>
      <w:r w:rsidRPr="00B85F75">
        <w:rPr>
          <w:i/>
          <w:noProof/>
        </w:rPr>
        <w:t>Response to ChatGPT in Radiology: A Deeper Look Into its Limitations and Potential Pathways for Improvement.</w:t>
      </w:r>
      <w:r w:rsidRPr="00B85F75">
        <w:rPr>
          <w:noProof/>
        </w:rPr>
        <w:t xml:space="preserve"> Canadian Association of Radiologists Journal, 2023. </w:t>
      </w:r>
      <w:r w:rsidRPr="00B85F75">
        <w:rPr>
          <w:b/>
          <w:noProof/>
        </w:rPr>
        <w:t>75</w:t>
      </w:r>
      <w:r w:rsidRPr="00B85F75">
        <w:rPr>
          <w:noProof/>
        </w:rPr>
        <w:t>(1): p. 203.</w:t>
      </w:r>
    </w:p>
    <w:p w14:paraId="111CEBA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2.</w:t>
      </w:r>
      <w:r w:rsidRPr="00B85F75">
        <w:rPr>
          <w:noProof/>
        </w:rPr>
        <w:tab/>
        <w:t xml:space="preserve">Kim, J.K., et al., </w:t>
      </w:r>
      <w:r w:rsidRPr="00B85F75">
        <w:rPr>
          <w:i/>
          <w:noProof/>
        </w:rPr>
        <w:t>Response to letter to the Editor re ChatGPT and large language model (LLM) chatbots: The current state of acceptability and a proposal for guidelines on utilization in academic medicine.</w:t>
      </w:r>
      <w:r w:rsidRPr="00B85F75">
        <w:rPr>
          <w:noProof/>
        </w:rPr>
        <w:t xml:space="preserve"> Journal of pediatric urology, 2023. </w:t>
      </w:r>
      <w:r w:rsidRPr="00B85F75">
        <w:rPr>
          <w:b/>
          <w:noProof/>
        </w:rPr>
        <w:t>19</w:t>
      </w:r>
      <w:r w:rsidRPr="00B85F75">
        <w:rPr>
          <w:noProof/>
        </w:rPr>
        <w:t>(5): p. 607.</w:t>
      </w:r>
    </w:p>
    <w:p w14:paraId="1ACE15F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3.</w:t>
      </w:r>
      <w:r w:rsidRPr="00B85F75">
        <w:rPr>
          <w:noProof/>
        </w:rPr>
        <w:tab/>
        <w:t xml:space="preserve">Qiao, J., R. Leaman, and L. Zhiyong, </w:t>
      </w:r>
      <w:r w:rsidRPr="00B85F75">
        <w:rPr>
          <w:i/>
          <w:noProof/>
        </w:rPr>
        <w:t>Retrieve, Summarize, and Verify: How Will ChatGPT Affect Information Seeking from the Medical Literature?</w:t>
      </w:r>
      <w:r w:rsidRPr="00B85F75">
        <w:rPr>
          <w:noProof/>
        </w:rPr>
        <w:t xml:space="preserve"> Journal of the American Society of Nephrology : JASN, 2023. </w:t>
      </w:r>
      <w:r w:rsidRPr="00B85F75">
        <w:rPr>
          <w:b/>
          <w:noProof/>
        </w:rPr>
        <w:t>34</w:t>
      </w:r>
      <w:r w:rsidRPr="00B85F75">
        <w:rPr>
          <w:noProof/>
        </w:rPr>
        <w:t>(8): p. 1302-1304.</w:t>
      </w:r>
    </w:p>
    <w:p w14:paraId="6D850C3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4.</w:t>
      </w:r>
      <w:r w:rsidRPr="00B85F75">
        <w:rPr>
          <w:noProof/>
        </w:rPr>
        <w:tab/>
        <w:t xml:space="preserve">Zhiqiang, L., et al., </w:t>
      </w:r>
      <w:r w:rsidRPr="00B85F75">
        <w:rPr>
          <w:i/>
          <w:noProof/>
        </w:rPr>
        <w:t>Revolutionary Potential of ChatGPT in Constructing Intelligent Clinical Decision Support Systems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2): p. 125–129.</w:t>
      </w:r>
    </w:p>
    <w:p w14:paraId="0B8BAA3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5.</w:t>
      </w:r>
      <w:r w:rsidRPr="00B85F75">
        <w:rPr>
          <w:noProof/>
        </w:rPr>
        <w:tab/>
        <w:t xml:space="preserve">Hasnain, M., A. Hayat, and A. Hussain, </w:t>
      </w:r>
      <w:r w:rsidRPr="00B85F75">
        <w:rPr>
          <w:i/>
          <w:noProof/>
        </w:rPr>
        <w:t>Revolutionizing Chronic Obstructive Pulmonary Disease Care with the Open AI Application: ChatGPT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0): p. 2100–2102.</w:t>
      </w:r>
    </w:p>
    <w:p w14:paraId="36D6683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6.</w:t>
      </w:r>
      <w:r w:rsidRPr="00B85F75">
        <w:rPr>
          <w:noProof/>
        </w:rPr>
        <w:tab/>
        <w:t xml:space="preserve">Xiao, D., et al., </w:t>
      </w:r>
      <w:r w:rsidRPr="00B85F75">
        <w:rPr>
          <w:i/>
          <w:noProof/>
        </w:rPr>
        <w:t>Revolutionizing Healthcare with ChatGPT: An Early Exploration of an AI Language Model's Impact on Medicine at Large and its Role in Pediatric Surgery.</w:t>
      </w:r>
      <w:r w:rsidRPr="00B85F75">
        <w:rPr>
          <w:noProof/>
        </w:rPr>
        <w:t xml:space="preserve"> Journal of pediatric surgery, 2023. </w:t>
      </w:r>
      <w:r w:rsidRPr="00B85F75">
        <w:rPr>
          <w:b/>
          <w:noProof/>
        </w:rPr>
        <w:t>58</w:t>
      </w:r>
      <w:r w:rsidRPr="00B85F75">
        <w:rPr>
          <w:noProof/>
        </w:rPr>
        <w:t>(12): p. 2410–2415.</w:t>
      </w:r>
    </w:p>
    <w:p w14:paraId="6E4EEB1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7.</w:t>
      </w:r>
      <w:r w:rsidRPr="00B85F75">
        <w:rPr>
          <w:noProof/>
        </w:rPr>
        <w:tab/>
        <w:t xml:space="preserve">Ali, H., et al., </w:t>
      </w:r>
      <w:r w:rsidRPr="00B85F75">
        <w:rPr>
          <w:i/>
          <w:noProof/>
        </w:rPr>
        <w:t>Revolutionizing Healthcare with Foundation AI Models.</w:t>
      </w:r>
      <w:r w:rsidRPr="00B85F75">
        <w:rPr>
          <w:noProof/>
        </w:rPr>
        <w:t xml:space="preserve"> Studies in health technology and informatics, 2023. </w:t>
      </w:r>
      <w:r w:rsidRPr="00B85F75">
        <w:rPr>
          <w:b/>
          <w:noProof/>
        </w:rPr>
        <w:t>305</w:t>
      </w:r>
      <w:r w:rsidRPr="00B85F75">
        <w:rPr>
          <w:noProof/>
        </w:rPr>
        <w:t>: p. 469-470.</w:t>
      </w:r>
    </w:p>
    <w:p w14:paraId="54AB671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8.</w:t>
      </w:r>
      <w:r w:rsidRPr="00B85F75">
        <w:rPr>
          <w:noProof/>
        </w:rPr>
        <w:tab/>
        <w:t xml:space="preserve">Wenbo, L., et al., </w:t>
      </w:r>
      <w:r w:rsidRPr="00B85F75">
        <w:rPr>
          <w:i/>
          <w:noProof/>
        </w:rPr>
        <w:t>Revolutionizing Neurosurgery with GPT-4: A Leap Forward or Ethical Conundrum?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0): p. 2105–2112.</w:t>
      </w:r>
    </w:p>
    <w:p w14:paraId="17BE943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199.</w:t>
      </w:r>
      <w:r w:rsidRPr="00B85F75">
        <w:rPr>
          <w:noProof/>
        </w:rPr>
        <w:tab/>
        <w:t xml:space="preserve">Castonguay, A., et al., </w:t>
      </w:r>
      <w:r w:rsidRPr="00B85F75">
        <w:rPr>
          <w:i/>
          <w:noProof/>
        </w:rPr>
        <w:t>Revolutionizing nursing education through Ai integration: A reflection on the disruptive impact of ChatGPT.</w:t>
      </w:r>
      <w:r w:rsidRPr="00B85F75">
        <w:rPr>
          <w:noProof/>
        </w:rPr>
        <w:t xml:space="preserve"> Nurse Education Today, 2023. </w:t>
      </w:r>
      <w:r w:rsidRPr="00B85F75">
        <w:rPr>
          <w:b/>
          <w:noProof/>
        </w:rPr>
        <w:t>129</w:t>
      </w:r>
      <w:r w:rsidRPr="00B85F75">
        <w:rPr>
          <w:noProof/>
        </w:rPr>
        <w:t>: p. 105916.</w:t>
      </w:r>
    </w:p>
    <w:p w14:paraId="179DCC0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0.</w:t>
      </w:r>
      <w:r w:rsidRPr="00B85F75">
        <w:rPr>
          <w:noProof/>
        </w:rPr>
        <w:tab/>
        <w:t xml:space="preserve">Lecler, A., L. Duron, and P. Soyer, </w:t>
      </w:r>
      <w:r w:rsidRPr="00B85F75">
        <w:rPr>
          <w:i/>
          <w:noProof/>
        </w:rPr>
        <w:t>Revolutionizing radiology with GPT-based models: Current applications, future possibilities and limitations of ChatGPT.</w:t>
      </w:r>
      <w:r w:rsidRPr="00B85F75">
        <w:rPr>
          <w:noProof/>
        </w:rPr>
        <w:t xml:space="preserve"> Diagn Interv Imaging, 2023. </w:t>
      </w:r>
      <w:r w:rsidRPr="00B85F75">
        <w:rPr>
          <w:b/>
          <w:noProof/>
        </w:rPr>
        <w:t>104</w:t>
      </w:r>
      <w:r w:rsidRPr="00B85F75">
        <w:rPr>
          <w:noProof/>
        </w:rPr>
        <w:t>(6): p. 269-274.</w:t>
      </w:r>
    </w:p>
    <w:p w14:paraId="7238D26D" w14:textId="77777777" w:rsidR="00B85F75" w:rsidRPr="00FF7735" w:rsidRDefault="00B85F75" w:rsidP="00B85F75">
      <w:pPr>
        <w:pStyle w:val="EndNoteBibliography"/>
        <w:ind w:left="720" w:hanging="720"/>
        <w:rPr>
          <w:noProof/>
          <w:lang w:val="fr-FR"/>
        </w:rPr>
      </w:pPr>
      <w:r w:rsidRPr="00B85F75">
        <w:rPr>
          <w:noProof/>
        </w:rPr>
        <w:t>201.</w:t>
      </w:r>
      <w:r w:rsidRPr="00B85F75">
        <w:rPr>
          <w:noProof/>
        </w:rPr>
        <w:tab/>
        <w:t xml:space="preserve">Lourenco, A.P., P.J. Slanetz, and G.L. Baird, </w:t>
      </w:r>
      <w:r w:rsidRPr="00B85F75">
        <w:rPr>
          <w:i/>
          <w:noProof/>
        </w:rPr>
        <w:t>Rise of ChatGPT: It May Be Time to Reassess How We Teach and Test Radiology Residents.</w:t>
      </w:r>
      <w:r w:rsidRPr="00B85F75">
        <w:rPr>
          <w:noProof/>
        </w:rPr>
        <w:t xml:space="preserve"> </w:t>
      </w:r>
      <w:r w:rsidRPr="00FF7735">
        <w:rPr>
          <w:noProof/>
          <w:lang w:val="fr-FR"/>
        </w:rPr>
        <w:t xml:space="preserve">Radiology, 2023. </w:t>
      </w:r>
      <w:r w:rsidRPr="00FF7735">
        <w:rPr>
          <w:b/>
          <w:noProof/>
          <w:lang w:val="fr-FR"/>
        </w:rPr>
        <w:t>307</w:t>
      </w:r>
      <w:r w:rsidRPr="00FF7735">
        <w:rPr>
          <w:noProof/>
          <w:lang w:val="fr-FR"/>
        </w:rPr>
        <w:t>(5): p. e231053.</w:t>
      </w:r>
    </w:p>
    <w:p w14:paraId="772C1F8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FF7735">
        <w:rPr>
          <w:noProof/>
          <w:lang w:val="fr-FR"/>
        </w:rPr>
        <w:t>202.</w:t>
      </w:r>
      <w:r w:rsidRPr="00FF7735">
        <w:rPr>
          <w:noProof/>
          <w:lang w:val="fr-FR"/>
        </w:rPr>
        <w:tab/>
        <w:t xml:space="preserve">Benichou, L., </w:t>
      </w:r>
      <w:r w:rsidRPr="00FF7735">
        <w:rPr>
          <w:i/>
          <w:noProof/>
          <w:lang w:val="fr-FR"/>
        </w:rPr>
        <w:t>Role de l'utilisation de l'intelligence artificielle ChatGPT dans la redaction des articles scientifiques medicaux The Role of Using ChatGPT AI in Writing Medical Scientific Articles.</w:t>
      </w:r>
      <w:r w:rsidRPr="00FF7735">
        <w:rPr>
          <w:noProof/>
          <w:lang w:val="fr-FR"/>
        </w:rPr>
        <w:t xml:space="preserve"> </w:t>
      </w:r>
      <w:r w:rsidRPr="00B85F75">
        <w:rPr>
          <w:noProof/>
        </w:rPr>
        <w:t xml:space="preserve">Journal of stomatology, oral and maxillofacial surgery, 2023. </w:t>
      </w:r>
      <w:r w:rsidRPr="00B85F75">
        <w:rPr>
          <w:b/>
          <w:noProof/>
        </w:rPr>
        <w:t>124</w:t>
      </w:r>
      <w:r w:rsidRPr="00B85F75">
        <w:rPr>
          <w:noProof/>
        </w:rPr>
        <w:t>(7944): p. 101456.</w:t>
      </w:r>
    </w:p>
    <w:p w14:paraId="7976BB79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3.</w:t>
      </w:r>
      <w:r w:rsidRPr="00B85F75">
        <w:rPr>
          <w:noProof/>
        </w:rPr>
        <w:tab/>
        <w:t xml:space="preserve">Biswas, S.S., </w:t>
      </w:r>
      <w:r w:rsidRPr="00B85F75">
        <w:rPr>
          <w:i/>
          <w:noProof/>
        </w:rPr>
        <w:t>Role of Chat GPT in Public Health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5): p. 868-869.</w:t>
      </w:r>
    </w:p>
    <w:p w14:paraId="1EB64F1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4.</w:t>
      </w:r>
      <w:r w:rsidRPr="00B85F75">
        <w:rPr>
          <w:noProof/>
        </w:rPr>
        <w:tab/>
        <w:t xml:space="preserve">Biswas, S.S., </w:t>
      </w:r>
      <w:r w:rsidRPr="00B85F75">
        <w:rPr>
          <w:i/>
          <w:noProof/>
        </w:rPr>
        <w:t>Role of ChatGPT in radiology with a focus on pediatric radiology: proof by examples.</w:t>
      </w:r>
      <w:r w:rsidRPr="00B85F75">
        <w:rPr>
          <w:noProof/>
        </w:rPr>
        <w:t xml:space="preserve"> Pediatr Radiol, 2023. </w:t>
      </w:r>
      <w:r w:rsidRPr="00B85F75">
        <w:rPr>
          <w:b/>
          <w:noProof/>
        </w:rPr>
        <w:t>53</w:t>
      </w:r>
      <w:r w:rsidRPr="00B85F75">
        <w:rPr>
          <w:noProof/>
        </w:rPr>
        <w:t>(5): p. 818-822.</w:t>
      </w:r>
    </w:p>
    <w:p w14:paraId="6DE7B75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5.</w:t>
      </w:r>
      <w:r w:rsidRPr="00B85F75">
        <w:rPr>
          <w:noProof/>
        </w:rPr>
        <w:tab/>
        <w:t xml:space="preserve">Datt, M., et al., </w:t>
      </w:r>
      <w:r w:rsidRPr="00B85F75">
        <w:rPr>
          <w:i/>
          <w:noProof/>
        </w:rPr>
        <w:t>Role of ChatGPT-4 for Medical Researchers.</w:t>
      </w:r>
      <w:r w:rsidRPr="00B85F75">
        <w:rPr>
          <w:noProof/>
        </w:rPr>
        <w:t xml:space="preserve"> ANNALS OF BIOMEDICAL ENGINEERING, 2023.</w:t>
      </w:r>
    </w:p>
    <w:p w14:paraId="5927379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6.</w:t>
      </w:r>
      <w:r w:rsidRPr="00B85F75">
        <w:rPr>
          <w:noProof/>
        </w:rPr>
        <w:tab/>
        <w:t xml:space="preserve">Alfertshofer, M., et al., </w:t>
      </w:r>
      <w:r w:rsidRPr="00B85F75">
        <w:rPr>
          <w:i/>
          <w:noProof/>
        </w:rPr>
        <w:t>Sailing the Seven Seas: A Multinational Comparison of ChatGPT's Performance on Medical Licensing Examinations.</w:t>
      </w:r>
      <w:r w:rsidRPr="00B85F75">
        <w:rPr>
          <w:noProof/>
        </w:rPr>
        <w:t xml:space="preserve"> ANNALS OF BIOMEDICAL ENGINEERING, 2023.</w:t>
      </w:r>
    </w:p>
    <w:p w14:paraId="3933479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7.</w:t>
      </w:r>
      <w:r w:rsidRPr="00B85F75">
        <w:rPr>
          <w:noProof/>
        </w:rPr>
        <w:tab/>
        <w:t xml:space="preserve">Gupta, P., R. Nayak, and M. Alazzeh, </w:t>
      </w:r>
      <w:r w:rsidRPr="00B85F75">
        <w:rPr>
          <w:i/>
          <w:noProof/>
        </w:rPr>
        <w:t>The Accuracy of Medical Diagnoses in Emergency Medicine by Modern Artificial Intelligence.</w:t>
      </w:r>
      <w:r w:rsidRPr="00B85F75">
        <w:rPr>
          <w:noProof/>
        </w:rPr>
        <w:t xml:space="preserve"> Academic Emergency Medicine, 2023. </w:t>
      </w:r>
      <w:r w:rsidRPr="00B85F75">
        <w:rPr>
          <w:b/>
          <w:noProof/>
        </w:rPr>
        <w:t>30</w:t>
      </w:r>
      <w:r w:rsidRPr="00B85F75">
        <w:rPr>
          <w:noProof/>
        </w:rPr>
        <w:t>: p. 395.</w:t>
      </w:r>
    </w:p>
    <w:p w14:paraId="5345D2A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8.</w:t>
      </w:r>
      <w:r w:rsidRPr="00B85F75">
        <w:rPr>
          <w:noProof/>
        </w:rPr>
        <w:tab/>
        <w:t xml:space="preserve">Buzzaccarini, G., R.S. Degliuomini, and M. Borin, </w:t>
      </w:r>
      <w:r w:rsidRPr="00B85F75">
        <w:rPr>
          <w:i/>
          <w:noProof/>
        </w:rPr>
        <w:t>The Artificial Intelligence application in Aesthetic Medicine: How ChatGPT can Revolutionize the Aesthetic World.</w:t>
      </w:r>
      <w:r w:rsidRPr="00B85F75">
        <w:rPr>
          <w:noProof/>
        </w:rPr>
        <w:t xml:space="preserve"> AESTHETIC PLASTIC SURGERY, 2023. </w:t>
      </w:r>
      <w:r w:rsidRPr="00B85F75">
        <w:rPr>
          <w:b/>
          <w:noProof/>
        </w:rPr>
        <w:t>47</w:t>
      </w:r>
      <w:r w:rsidRPr="00B85F75">
        <w:rPr>
          <w:noProof/>
        </w:rPr>
        <w:t>(5): p. 2211–2212.</w:t>
      </w:r>
    </w:p>
    <w:p w14:paraId="177F3AEB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09.</w:t>
      </w:r>
      <w:r w:rsidRPr="00B85F75">
        <w:rPr>
          <w:noProof/>
        </w:rPr>
        <w:tab/>
        <w:t xml:space="preserve">Minssen, T., E. Vayena, and I.G. Cohen, </w:t>
      </w:r>
      <w:r w:rsidRPr="00B85F75">
        <w:rPr>
          <w:i/>
          <w:noProof/>
        </w:rPr>
        <w:t>The Challenges for Regulating Medical Use of ChatGPT and Other Large Language Models.</w:t>
      </w:r>
      <w:r w:rsidRPr="00B85F75">
        <w:rPr>
          <w:noProof/>
        </w:rPr>
        <w:t xml:space="preserve"> JAMA-JOURNAL OF THE AMERICAN MEDICAL ASSOCIATION, 2023. </w:t>
      </w:r>
      <w:r w:rsidRPr="00B85F75">
        <w:rPr>
          <w:b/>
          <w:noProof/>
        </w:rPr>
        <w:t>330</w:t>
      </w:r>
      <w:r w:rsidRPr="00B85F75">
        <w:rPr>
          <w:noProof/>
        </w:rPr>
        <w:t>(4): p. 315–316.</w:t>
      </w:r>
    </w:p>
    <w:p w14:paraId="402A357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0.</w:t>
      </w:r>
      <w:r w:rsidRPr="00B85F75">
        <w:rPr>
          <w:noProof/>
        </w:rPr>
        <w:tab/>
        <w:t xml:space="preserve">Chen, R., et al., </w:t>
      </w:r>
      <w:r w:rsidRPr="00B85F75">
        <w:rPr>
          <w:i/>
          <w:noProof/>
        </w:rPr>
        <w:t>The chatbots are coming: Risks and benefits of consumer-facing artificial intelligence in clinical dermatology.</w:t>
      </w:r>
      <w:r w:rsidRPr="00B85F75">
        <w:rPr>
          <w:noProof/>
        </w:rPr>
        <w:t xml:space="preserve"> Journal of the American Academy of Dermatology, 2023. </w:t>
      </w:r>
      <w:r w:rsidRPr="00B85F75">
        <w:rPr>
          <w:b/>
          <w:noProof/>
        </w:rPr>
        <w:t>89</w:t>
      </w:r>
      <w:r w:rsidRPr="00B85F75">
        <w:rPr>
          <w:noProof/>
        </w:rPr>
        <w:t>(4): p. 872–874.</w:t>
      </w:r>
    </w:p>
    <w:p w14:paraId="7266032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1.</w:t>
      </w:r>
      <w:r w:rsidRPr="00B85F75">
        <w:rPr>
          <w:noProof/>
        </w:rPr>
        <w:tab/>
        <w:t xml:space="preserve">Mesko, B., </w:t>
      </w:r>
      <w:r w:rsidRPr="00B85F75">
        <w:rPr>
          <w:i/>
          <w:noProof/>
        </w:rPr>
        <w:t>The ChatGPT (Generative Artificial Intelligence) Revolution Has Made Artificial Intelligence Approachable for Medical Professionals.</w:t>
      </w:r>
      <w:r w:rsidRPr="00B85F75">
        <w:rPr>
          <w:noProof/>
        </w:rPr>
        <w:t xml:space="preserve"> JOURNAL OF MEDICAL INTERNET RESEARCH, 2023. </w:t>
      </w:r>
      <w:r w:rsidRPr="00B85F75">
        <w:rPr>
          <w:b/>
          <w:noProof/>
        </w:rPr>
        <w:t>25</w:t>
      </w:r>
      <w:r w:rsidRPr="00B85F75">
        <w:rPr>
          <w:noProof/>
        </w:rPr>
        <w:t>: p. e48392.</w:t>
      </w:r>
    </w:p>
    <w:p w14:paraId="72FCFB4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2.</w:t>
      </w:r>
      <w:r w:rsidRPr="00B85F75">
        <w:rPr>
          <w:noProof/>
        </w:rPr>
        <w:tab/>
        <w:t xml:space="preserve">Bradshaw, J.C., </w:t>
      </w:r>
      <w:r w:rsidRPr="00B85F75">
        <w:rPr>
          <w:i/>
          <w:noProof/>
        </w:rPr>
        <w:t>The ChatGPT Era: Artificial Intelligence in Emergency Medicine.</w:t>
      </w:r>
      <w:r w:rsidRPr="00B85F75">
        <w:rPr>
          <w:noProof/>
        </w:rPr>
        <w:t xml:space="preserve"> ANNALS OF EMERGENCY MEDICINE, 2023. </w:t>
      </w:r>
      <w:r w:rsidRPr="00B85F75">
        <w:rPr>
          <w:b/>
          <w:noProof/>
        </w:rPr>
        <w:t>81</w:t>
      </w:r>
      <w:r w:rsidRPr="00B85F75">
        <w:rPr>
          <w:noProof/>
        </w:rPr>
        <w:t>(6): p. 764-765.</w:t>
      </w:r>
    </w:p>
    <w:p w14:paraId="4405CFC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3.</w:t>
      </w:r>
      <w:r w:rsidRPr="00B85F75">
        <w:rPr>
          <w:noProof/>
        </w:rPr>
        <w:tab/>
        <w:t xml:space="preserve">Zhimin, T., H. Qiyu, and F. Shijian, </w:t>
      </w:r>
      <w:r w:rsidRPr="00B85F75">
        <w:rPr>
          <w:i/>
          <w:noProof/>
        </w:rPr>
        <w:t>The collision of ChatGPT and traditional medicine: perspective from bibliometric analysis.</w:t>
      </w:r>
      <w:r w:rsidRPr="00B85F75">
        <w:rPr>
          <w:noProof/>
        </w:rPr>
        <w:t xml:space="preserve"> International journal of surgery (London, England), 2023. </w:t>
      </w:r>
      <w:r w:rsidRPr="00B85F75">
        <w:rPr>
          <w:b/>
          <w:noProof/>
        </w:rPr>
        <w:t>109</w:t>
      </w:r>
      <w:r w:rsidRPr="00B85F75">
        <w:rPr>
          <w:noProof/>
        </w:rPr>
        <w:t>(11): p. 3713–3714.</w:t>
      </w:r>
    </w:p>
    <w:p w14:paraId="6F8BCEE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4.</w:t>
      </w:r>
      <w:r w:rsidRPr="00B85F75">
        <w:rPr>
          <w:noProof/>
        </w:rPr>
        <w:tab/>
        <w:t xml:space="preserve">Ferreira, A.L. and J.B. Lipoff, </w:t>
      </w:r>
      <w:r w:rsidRPr="00B85F75">
        <w:rPr>
          <w:i/>
          <w:noProof/>
        </w:rPr>
        <w:t>The complex ethics of applying ChatGPT and language model artificial intelligence in dermatology.</w:t>
      </w:r>
      <w:r w:rsidRPr="00B85F75">
        <w:rPr>
          <w:noProof/>
        </w:rPr>
        <w:t xml:space="preserve"> Journal of the American Academy of Dermatology, 2023. </w:t>
      </w:r>
      <w:r w:rsidRPr="00B85F75">
        <w:rPr>
          <w:b/>
          <w:noProof/>
        </w:rPr>
        <w:t>89</w:t>
      </w:r>
      <w:r w:rsidRPr="00B85F75">
        <w:rPr>
          <w:noProof/>
        </w:rPr>
        <w:t>(4): p. e157–e158.</w:t>
      </w:r>
    </w:p>
    <w:p w14:paraId="65779CA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5.</w:t>
      </w:r>
      <w:r w:rsidRPr="00B85F75">
        <w:rPr>
          <w:noProof/>
        </w:rPr>
        <w:tab/>
        <w:t xml:space="preserve">Heng, J.J.Y., D.B. Teo, and L.F. Tan, </w:t>
      </w:r>
      <w:r w:rsidRPr="00B85F75">
        <w:rPr>
          <w:i/>
          <w:noProof/>
        </w:rPr>
        <w:t>The impact of Chat Generative Pre-trained Transformer (ChatGPT) on medical education.</w:t>
      </w:r>
      <w:r w:rsidRPr="00B85F75">
        <w:rPr>
          <w:noProof/>
        </w:rPr>
        <w:t xml:space="preserve"> POSTGRADUATE MEDICAL JOURNAL, 2023. </w:t>
      </w:r>
      <w:r w:rsidRPr="00B85F75">
        <w:rPr>
          <w:b/>
          <w:noProof/>
        </w:rPr>
        <w:t>99</w:t>
      </w:r>
      <w:r w:rsidRPr="00B85F75">
        <w:rPr>
          <w:noProof/>
        </w:rPr>
        <w:t>(1176): p. 1125–1127.</w:t>
      </w:r>
    </w:p>
    <w:p w14:paraId="1C73D6B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6.</w:t>
      </w:r>
      <w:r w:rsidRPr="00B85F75">
        <w:rPr>
          <w:noProof/>
        </w:rPr>
        <w:tab/>
        <w:t xml:space="preserve">Ahmed, S.K., </w:t>
      </w:r>
      <w:r w:rsidRPr="00B85F75">
        <w:rPr>
          <w:i/>
          <w:noProof/>
        </w:rPr>
        <w:t>The Impact of ChatGPT on the Nursing Profession: Revolutionizing Patient Care and Education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1): p. 2351-2352.</w:t>
      </w:r>
    </w:p>
    <w:p w14:paraId="7321D3B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7.</w:t>
      </w:r>
      <w:r w:rsidRPr="00B85F75">
        <w:rPr>
          <w:noProof/>
        </w:rPr>
        <w:tab/>
        <w:t xml:space="preserve">Ahn, S., </w:t>
      </w:r>
      <w:r w:rsidRPr="00B85F75">
        <w:rPr>
          <w:i/>
          <w:noProof/>
        </w:rPr>
        <w:t>The impending impacts of large language models on medical education.</w:t>
      </w:r>
      <w:r w:rsidRPr="00B85F75">
        <w:rPr>
          <w:noProof/>
        </w:rPr>
        <w:t xml:space="preserve"> Korean journal of medical education, 2023. </w:t>
      </w:r>
      <w:r w:rsidRPr="00B85F75">
        <w:rPr>
          <w:b/>
          <w:noProof/>
        </w:rPr>
        <w:t>35</w:t>
      </w:r>
      <w:r w:rsidRPr="00B85F75">
        <w:rPr>
          <w:noProof/>
        </w:rPr>
        <w:t>(1): p. 103-107.</w:t>
      </w:r>
    </w:p>
    <w:p w14:paraId="546C80C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8.</w:t>
      </w:r>
      <w:r w:rsidRPr="00B85F75">
        <w:rPr>
          <w:noProof/>
        </w:rPr>
        <w:tab/>
        <w:t xml:space="preserve">Koo, M., </w:t>
      </w:r>
      <w:r w:rsidRPr="00B85F75">
        <w:rPr>
          <w:i/>
          <w:noProof/>
        </w:rPr>
        <w:t>The Importance of Proper Use of ChatGPT in Medical Writing.</w:t>
      </w:r>
      <w:r w:rsidRPr="00B85F75">
        <w:rPr>
          <w:noProof/>
        </w:rPr>
        <w:t xml:space="preserve"> Radiology, 2023. </w:t>
      </w:r>
      <w:r w:rsidRPr="00B85F75">
        <w:rPr>
          <w:b/>
          <w:noProof/>
        </w:rPr>
        <w:t>307</w:t>
      </w:r>
      <w:r w:rsidRPr="00B85F75">
        <w:rPr>
          <w:noProof/>
        </w:rPr>
        <w:t>(3): p. e230312-e230312.</w:t>
      </w:r>
    </w:p>
    <w:p w14:paraId="0DF3564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19.</w:t>
      </w:r>
      <w:r w:rsidRPr="00B85F75">
        <w:rPr>
          <w:noProof/>
        </w:rPr>
        <w:tab/>
        <w:t xml:space="preserve">Wang, L.K., P.S. Paidisetty, and A.M. Cano, </w:t>
      </w:r>
      <w:r w:rsidRPr="00B85F75">
        <w:rPr>
          <w:i/>
          <w:noProof/>
        </w:rPr>
        <w:t>The next paradigm shift? ChatGPT, artificial intelligence, and medical education.</w:t>
      </w:r>
      <w:r w:rsidRPr="00B85F75">
        <w:rPr>
          <w:noProof/>
        </w:rPr>
        <w:t xml:space="preserve"> Med Teach, 2023. </w:t>
      </w:r>
      <w:r w:rsidRPr="00B85F75">
        <w:rPr>
          <w:b/>
          <w:noProof/>
        </w:rPr>
        <w:t>45</w:t>
      </w:r>
      <w:r w:rsidRPr="00B85F75">
        <w:rPr>
          <w:noProof/>
        </w:rPr>
        <w:t>(8): p. 925.</w:t>
      </w:r>
    </w:p>
    <w:p w14:paraId="5D5968C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0.</w:t>
      </w:r>
      <w:r w:rsidRPr="00B85F75">
        <w:rPr>
          <w:noProof/>
        </w:rPr>
        <w:tab/>
        <w:t xml:space="preserve">Baumgartner, C., </w:t>
      </w:r>
      <w:r w:rsidRPr="00B85F75">
        <w:rPr>
          <w:i/>
          <w:noProof/>
        </w:rPr>
        <w:t>The opportunities and pitfalls of ChatGPT in clinical and translational medicine.</w:t>
      </w:r>
      <w:r w:rsidRPr="00B85F75">
        <w:rPr>
          <w:noProof/>
        </w:rPr>
        <w:t xml:space="preserve"> Clinical and Translational Medicine, 2023. </w:t>
      </w:r>
      <w:r w:rsidRPr="00B85F75">
        <w:rPr>
          <w:b/>
          <w:noProof/>
        </w:rPr>
        <w:t>13</w:t>
      </w:r>
      <w:r w:rsidRPr="00B85F75">
        <w:rPr>
          <w:noProof/>
        </w:rPr>
        <w:t>(3): p. e1206.</w:t>
      </w:r>
    </w:p>
    <w:p w14:paraId="52A71BFA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1.</w:t>
      </w:r>
      <w:r w:rsidRPr="00B85F75">
        <w:rPr>
          <w:noProof/>
        </w:rPr>
        <w:tab/>
        <w:t xml:space="preserve">Baumgartner, C., </w:t>
      </w:r>
      <w:r w:rsidRPr="00B85F75">
        <w:rPr>
          <w:i/>
          <w:noProof/>
        </w:rPr>
        <w:t>The potential impact of ChatGPT in clinical and translational medicine.</w:t>
      </w:r>
      <w:r w:rsidRPr="00B85F75">
        <w:rPr>
          <w:noProof/>
        </w:rPr>
        <w:t xml:space="preserve"> CLINICAL AND TRANSLATIONAL MEDICINE, 2023. </w:t>
      </w:r>
      <w:r w:rsidRPr="00B85F75">
        <w:rPr>
          <w:b/>
          <w:noProof/>
        </w:rPr>
        <w:t>13</w:t>
      </w:r>
      <w:r w:rsidRPr="00B85F75">
        <w:rPr>
          <w:noProof/>
        </w:rPr>
        <w:t>(3).</w:t>
      </w:r>
    </w:p>
    <w:p w14:paraId="5EEEB6D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2.</w:t>
      </w:r>
      <w:r w:rsidRPr="00B85F75">
        <w:rPr>
          <w:noProof/>
        </w:rPr>
        <w:tab/>
        <w:t xml:space="preserve">Jing, Y., et al., </w:t>
      </w:r>
      <w:r w:rsidRPr="00B85F75">
        <w:rPr>
          <w:i/>
          <w:noProof/>
        </w:rPr>
        <w:t>The Potential of ChatGPT in Assisting Children with Down Syndrome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2): p. 2638–2640.</w:t>
      </w:r>
    </w:p>
    <w:p w14:paraId="4ADA74A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3.</w:t>
      </w:r>
      <w:r w:rsidRPr="00B85F75">
        <w:rPr>
          <w:noProof/>
        </w:rPr>
        <w:tab/>
        <w:t xml:space="preserve">Koga, S., </w:t>
      </w:r>
      <w:r w:rsidRPr="00B85F75">
        <w:rPr>
          <w:i/>
          <w:noProof/>
        </w:rPr>
        <w:t>The Potential of ChatGPT in Medical Education: Focusing on USMLE Preparation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10): p. 2123–2124.</w:t>
      </w:r>
    </w:p>
    <w:p w14:paraId="25E006F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4.</w:t>
      </w:r>
      <w:r w:rsidRPr="00B85F75">
        <w:rPr>
          <w:noProof/>
        </w:rPr>
        <w:tab/>
        <w:t xml:space="preserve">Kunming, C., et al., </w:t>
      </w:r>
      <w:r w:rsidRPr="00B85F75">
        <w:rPr>
          <w:i/>
          <w:noProof/>
        </w:rPr>
        <w:t>The Potential of GPT-4 as an AI-Powered Virtual Assistant for Surgeons Specialized in Joint Arthroplasty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7): p. 1366-1370.</w:t>
      </w:r>
    </w:p>
    <w:p w14:paraId="1DB0D5C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5.</w:t>
      </w:r>
      <w:r w:rsidRPr="00B85F75">
        <w:rPr>
          <w:noProof/>
        </w:rPr>
        <w:tab/>
        <w:t xml:space="preserve">Chervenak, J., et al., </w:t>
      </w:r>
      <w:r w:rsidRPr="00B85F75">
        <w:rPr>
          <w:i/>
          <w:noProof/>
        </w:rPr>
        <w:t>The promise and peril of using a large language model to obtain clinical information: ChatGPT performs strongly as a fertility counseling tool with limitations.</w:t>
      </w:r>
      <w:r w:rsidRPr="00B85F75">
        <w:rPr>
          <w:noProof/>
        </w:rPr>
        <w:t xml:space="preserve"> Fertility and sterility, 2023. </w:t>
      </w:r>
      <w:r w:rsidRPr="00B85F75">
        <w:rPr>
          <w:b/>
          <w:noProof/>
        </w:rPr>
        <w:t>120</w:t>
      </w:r>
      <w:r w:rsidRPr="00B85F75">
        <w:rPr>
          <w:noProof/>
        </w:rPr>
        <w:t>(3 Pt 2): p. 575–583.</w:t>
      </w:r>
    </w:p>
    <w:p w14:paraId="08DBE82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6.</w:t>
      </w:r>
      <w:r w:rsidRPr="00B85F75">
        <w:rPr>
          <w:noProof/>
        </w:rPr>
        <w:tab/>
        <w:t xml:space="preserve">Arora, A. and A. Arora, </w:t>
      </w:r>
      <w:r w:rsidRPr="00B85F75">
        <w:rPr>
          <w:i/>
          <w:noProof/>
        </w:rPr>
        <w:t>The promise of large language models in health care.</w:t>
      </w:r>
      <w:r w:rsidRPr="00B85F75">
        <w:rPr>
          <w:noProof/>
        </w:rPr>
        <w:t xml:space="preserve"> LANCET, 2023. </w:t>
      </w:r>
      <w:r w:rsidRPr="00B85F75">
        <w:rPr>
          <w:b/>
          <w:noProof/>
        </w:rPr>
        <w:t>401</w:t>
      </w:r>
      <w:r w:rsidRPr="00B85F75">
        <w:rPr>
          <w:noProof/>
        </w:rPr>
        <w:t>(10377): p. 641-642.</w:t>
      </w:r>
    </w:p>
    <w:p w14:paraId="4D7B635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7.</w:t>
      </w:r>
      <w:r w:rsidRPr="00B85F75">
        <w:rPr>
          <w:noProof/>
        </w:rPr>
        <w:tab/>
        <w:t xml:space="preserve">Mohammad, B., et al., </w:t>
      </w:r>
      <w:r w:rsidRPr="00B85F75">
        <w:rPr>
          <w:i/>
          <w:noProof/>
        </w:rPr>
        <w:t>The Pros and Cons of Using ChatGPT in Medical Education: A Scoping Review.</w:t>
      </w:r>
      <w:r w:rsidRPr="00B85F75">
        <w:rPr>
          <w:noProof/>
        </w:rPr>
        <w:t xml:space="preserve"> Studies in health technology and informatics, 2023. </w:t>
      </w:r>
      <w:r w:rsidRPr="00B85F75">
        <w:rPr>
          <w:b/>
          <w:noProof/>
        </w:rPr>
        <w:t>305</w:t>
      </w:r>
      <w:r w:rsidRPr="00B85F75">
        <w:rPr>
          <w:noProof/>
        </w:rPr>
        <w:t>: p. 644-647.</w:t>
      </w:r>
    </w:p>
    <w:p w14:paraId="7D83D53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8.</w:t>
      </w:r>
      <w:r w:rsidRPr="00B85F75">
        <w:rPr>
          <w:noProof/>
        </w:rPr>
        <w:tab/>
        <w:t xml:space="preserve">Lee, H., </w:t>
      </w:r>
      <w:r w:rsidRPr="00B85F75">
        <w:rPr>
          <w:i/>
          <w:noProof/>
        </w:rPr>
        <w:t>The rise of ChatGPT: Exploring its potential in medical education.</w:t>
      </w:r>
      <w:r w:rsidRPr="00B85F75">
        <w:rPr>
          <w:noProof/>
        </w:rPr>
        <w:t xml:space="preserve"> ANATOMICAL SCIENCES EDUCATION, 2023.</w:t>
      </w:r>
    </w:p>
    <w:p w14:paraId="41D0361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29.</w:t>
      </w:r>
      <w:r w:rsidRPr="00B85F75">
        <w:rPr>
          <w:noProof/>
        </w:rPr>
        <w:tab/>
        <w:t xml:space="preserve">Mardikaningsih, A., et al., </w:t>
      </w:r>
      <w:r w:rsidRPr="00B85F75">
        <w:rPr>
          <w:i/>
          <w:noProof/>
        </w:rPr>
        <w:t>The risk of ChatGPT as a first aid method: considering the potential danger for mental health support among young adults without professional assistance.</w:t>
      </w:r>
      <w:r w:rsidRPr="00B85F75">
        <w:rPr>
          <w:noProof/>
        </w:rPr>
        <w:t xml:space="preserve"> JOURNAL OF PUBLIC HEALTH, 2023. </w:t>
      </w:r>
      <w:r w:rsidRPr="00B85F75">
        <w:rPr>
          <w:b/>
          <w:noProof/>
        </w:rPr>
        <w:t>45</w:t>
      </w:r>
      <w:r w:rsidRPr="00B85F75">
        <w:rPr>
          <w:noProof/>
        </w:rPr>
        <w:t>(4): p. e823–e824.</w:t>
      </w:r>
    </w:p>
    <w:p w14:paraId="1EDA3EB4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0.</w:t>
      </w:r>
      <w:r w:rsidRPr="00B85F75">
        <w:rPr>
          <w:noProof/>
        </w:rPr>
        <w:tab/>
        <w:t xml:space="preserve">Ufuk, F., </w:t>
      </w:r>
      <w:r w:rsidRPr="00B85F75">
        <w:rPr>
          <w:i/>
          <w:noProof/>
        </w:rPr>
        <w:t>The Role and Limitations of Large Language Models Such as ChatGPT in Clinical Settings and Medical Journalism.</w:t>
      </w:r>
      <w:r w:rsidRPr="00B85F75">
        <w:rPr>
          <w:noProof/>
        </w:rPr>
        <w:t xml:space="preserve"> Radiology, 2023. </w:t>
      </w:r>
      <w:r w:rsidRPr="00B85F75">
        <w:rPr>
          <w:b/>
          <w:noProof/>
        </w:rPr>
        <w:t>307</w:t>
      </w:r>
      <w:r w:rsidRPr="00B85F75">
        <w:rPr>
          <w:noProof/>
        </w:rPr>
        <w:t>(3): p. e230276-e230276.</w:t>
      </w:r>
    </w:p>
    <w:p w14:paraId="299CB76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1.</w:t>
      </w:r>
      <w:r w:rsidRPr="00B85F75">
        <w:rPr>
          <w:noProof/>
        </w:rPr>
        <w:tab/>
        <w:t xml:space="preserve">Sevgi, U.T., et al., </w:t>
      </w:r>
      <w:r w:rsidRPr="00B85F75">
        <w:rPr>
          <w:i/>
          <w:noProof/>
        </w:rPr>
        <w:t>The role of an open artificial intelligence platform in modern neurosurgical education: a preliminary study.</w:t>
      </w:r>
      <w:r w:rsidRPr="00B85F75">
        <w:rPr>
          <w:noProof/>
        </w:rPr>
        <w:t xml:space="preserve"> Neurosurgical Review, 2023. </w:t>
      </w:r>
      <w:r w:rsidRPr="00B85F75">
        <w:rPr>
          <w:b/>
          <w:noProof/>
        </w:rPr>
        <w:t>46</w:t>
      </w:r>
      <w:r w:rsidRPr="00B85F75">
        <w:rPr>
          <w:noProof/>
        </w:rPr>
        <w:t>(1): p. 86.</w:t>
      </w:r>
    </w:p>
    <w:p w14:paraId="09103213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2.</w:t>
      </w:r>
      <w:r w:rsidRPr="00B85F75">
        <w:rPr>
          <w:noProof/>
        </w:rPr>
        <w:tab/>
        <w:t xml:space="preserve">Cohen, F., </w:t>
      </w:r>
      <w:r w:rsidRPr="00B85F75">
        <w:rPr>
          <w:i/>
          <w:noProof/>
        </w:rPr>
        <w:t>The role of artificial intelligence in headache medicine: Potential and peril.</w:t>
      </w:r>
      <w:r w:rsidRPr="00B85F75">
        <w:rPr>
          <w:noProof/>
        </w:rPr>
        <w:t xml:space="preserve"> HEADACHE, 2023. </w:t>
      </w:r>
      <w:r w:rsidRPr="00B85F75">
        <w:rPr>
          <w:b/>
          <w:noProof/>
        </w:rPr>
        <w:t>63</w:t>
      </w:r>
      <w:r w:rsidRPr="00B85F75">
        <w:rPr>
          <w:noProof/>
        </w:rPr>
        <w:t>(5): p. 694–696.</w:t>
      </w:r>
    </w:p>
    <w:p w14:paraId="1BC7F7F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3.</w:t>
      </w:r>
      <w:r w:rsidRPr="00B85F75">
        <w:rPr>
          <w:noProof/>
        </w:rPr>
        <w:tab/>
        <w:t xml:space="preserve">Ashraf, H. and H. Ashfaq, </w:t>
      </w:r>
      <w:r w:rsidRPr="00B85F75">
        <w:rPr>
          <w:i/>
          <w:noProof/>
        </w:rPr>
        <w:t>The Role of ChatGPT in Medical Research: Progress and Limitations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3): p. 458–461.</w:t>
      </w:r>
    </w:p>
    <w:p w14:paraId="7D557C31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4.</w:t>
      </w:r>
      <w:r w:rsidRPr="00B85F75">
        <w:rPr>
          <w:noProof/>
        </w:rPr>
        <w:tab/>
        <w:t xml:space="preserve">Breeding, T., et al., </w:t>
      </w:r>
      <w:r w:rsidRPr="00B85F75">
        <w:rPr>
          <w:i/>
          <w:noProof/>
        </w:rPr>
        <w:t>The Utilization of ChatGPT in Reshaping Future Medical Education and Learning Perspectives: A Curse or a Blessing?</w:t>
      </w:r>
      <w:r w:rsidRPr="00B85F75">
        <w:rPr>
          <w:noProof/>
        </w:rPr>
        <w:t xml:space="preserve"> AMERICAN SURGEON, 2023. </w:t>
      </w:r>
      <w:r w:rsidRPr="00B85F75">
        <w:rPr>
          <w:b/>
          <w:noProof/>
        </w:rPr>
        <w:t>90</w:t>
      </w:r>
      <w:r w:rsidRPr="00B85F75">
        <w:rPr>
          <w:noProof/>
        </w:rPr>
        <w:t>(4): p. 560–566.</w:t>
      </w:r>
    </w:p>
    <w:p w14:paraId="09F00EAD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5.</w:t>
      </w:r>
      <w:r w:rsidRPr="00B85F75">
        <w:rPr>
          <w:noProof/>
        </w:rPr>
        <w:tab/>
        <w:t xml:space="preserve">Kleinig, O., C. Gao, and S. Bacchi, </w:t>
      </w:r>
      <w:r w:rsidRPr="00B85F75">
        <w:rPr>
          <w:i/>
          <w:noProof/>
        </w:rPr>
        <w:t>This too shall pass: the performance of ChatGPT-3.5, ChatGPT-4 and New Bing in an Australian medical licensing examination.</w:t>
      </w:r>
      <w:r w:rsidRPr="00B85F75">
        <w:rPr>
          <w:noProof/>
        </w:rPr>
        <w:t xml:space="preserve"> MEDICAL JOURNAL OF AUSTRALIA, 2023. </w:t>
      </w:r>
      <w:r w:rsidRPr="00B85F75">
        <w:rPr>
          <w:b/>
          <w:noProof/>
        </w:rPr>
        <w:t>219</w:t>
      </w:r>
      <w:r w:rsidRPr="00B85F75">
        <w:rPr>
          <w:noProof/>
        </w:rPr>
        <w:t>(5): p. 237.</w:t>
      </w:r>
    </w:p>
    <w:p w14:paraId="01A0E61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6.</w:t>
      </w:r>
      <w:r w:rsidRPr="00B85F75">
        <w:rPr>
          <w:noProof/>
        </w:rPr>
        <w:tab/>
        <w:t xml:space="preserve">McLean, A.L., </w:t>
      </w:r>
      <w:r w:rsidRPr="00B85F75">
        <w:rPr>
          <w:i/>
          <w:noProof/>
        </w:rPr>
        <w:t>Towards Precision Medicine in Spinal Surgery: Leveraging AI Technologies.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2</w:t>
      </w:r>
      <w:r w:rsidRPr="00B85F75">
        <w:rPr>
          <w:noProof/>
        </w:rPr>
        <w:t>(4): p. 735–737.</w:t>
      </w:r>
    </w:p>
    <w:p w14:paraId="63D82DAC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7.</w:t>
      </w:r>
      <w:r w:rsidRPr="00B85F75">
        <w:rPr>
          <w:noProof/>
        </w:rPr>
        <w:tab/>
        <w:t xml:space="preserve">Nazario-Johnson, L., H.A. Zaki, and G.A. Tung, </w:t>
      </w:r>
      <w:r w:rsidRPr="00B85F75">
        <w:rPr>
          <w:i/>
          <w:noProof/>
        </w:rPr>
        <w:t>Use of Large Language Models to Predict Neuroimaging.</w:t>
      </w:r>
      <w:r w:rsidRPr="00B85F75">
        <w:rPr>
          <w:noProof/>
        </w:rPr>
        <w:t xml:space="preserve"> Journal of the American College of Radiology, 2023. </w:t>
      </w:r>
      <w:r w:rsidRPr="00B85F75">
        <w:rPr>
          <w:b/>
          <w:noProof/>
        </w:rPr>
        <w:t>20</w:t>
      </w:r>
      <w:r w:rsidRPr="00B85F75">
        <w:rPr>
          <w:noProof/>
        </w:rPr>
        <w:t>(10): p. 1004–1009.</w:t>
      </w:r>
    </w:p>
    <w:p w14:paraId="481D1110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8.</w:t>
      </w:r>
      <w:r w:rsidRPr="00B85F75">
        <w:rPr>
          <w:noProof/>
        </w:rPr>
        <w:tab/>
        <w:t xml:space="preserve">Siru, L., et al., </w:t>
      </w:r>
      <w:r w:rsidRPr="00B85F75">
        <w:rPr>
          <w:i/>
          <w:noProof/>
        </w:rPr>
        <w:t>Using AI-generated suggestions from ChatGPT to optimize clinical decision support.</w:t>
      </w:r>
      <w:r w:rsidRPr="00B85F75">
        <w:rPr>
          <w:noProof/>
        </w:rPr>
        <w:t xml:space="preserve"> JOURNAL OF THE AMERICAN MEDICAL INFORMATICS ASSOCIATION, 2023. </w:t>
      </w:r>
      <w:r w:rsidRPr="00B85F75">
        <w:rPr>
          <w:b/>
          <w:noProof/>
        </w:rPr>
        <w:t>30</w:t>
      </w:r>
      <w:r w:rsidRPr="00B85F75">
        <w:rPr>
          <w:noProof/>
        </w:rPr>
        <w:t>(7): p. 1237-1245.</w:t>
      </w:r>
    </w:p>
    <w:p w14:paraId="26E1E835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39.</w:t>
      </w:r>
      <w:r w:rsidRPr="00B85F75">
        <w:rPr>
          <w:noProof/>
        </w:rPr>
        <w:tab/>
        <w:t xml:space="preserve">Arun Babu, T. and V. Sharmila, </w:t>
      </w:r>
      <w:r w:rsidRPr="00B85F75">
        <w:rPr>
          <w:i/>
          <w:noProof/>
        </w:rPr>
        <w:t>Using artificial intelligence chatbots like 'ChatGPT' to draft articles for medical journals - Advantages, limitations, ethical concerns and way forward.</w:t>
      </w:r>
      <w:r w:rsidRPr="00B85F75">
        <w:rPr>
          <w:noProof/>
        </w:rPr>
        <w:t xml:space="preserve"> Eur J Obstet Gynecol Reprod Biol, 2023. </w:t>
      </w:r>
      <w:r w:rsidRPr="00B85F75">
        <w:rPr>
          <w:b/>
          <w:noProof/>
        </w:rPr>
        <w:t>286</w:t>
      </w:r>
      <w:r w:rsidRPr="00B85F75">
        <w:rPr>
          <w:noProof/>
        </w:rPr>
        <w:t>: p. 151.</w:t>
      </w:r>
    </w:p>
    <w:p w14:paraId="5628E5A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0.</w:t>
      </w:r>
      <w:r w:rsidRPr="00B85F75">
        <w:rPr>
          <w:noProof/>
        </w:rPr>
        <w:tab/>
        <w:t xml:space="preserve">Scerri, A. and K.H.H. Morin, </w:t>
      </w:r>
      <w:r w:rsidRPr="00B85F75">
        <w:rPr>
          <w:i/>
          <w:noProof/>
        </w:rPr>
        <w:t>Using chatbots like ChatGPT to support nursing practice.</w:t>
      </w:r>
      <w:r w:rsidRPr="00B85F75">
        <w:rPr>
          <w:noProof/>
        </w:rPr>
        <w:t xml:space="preserve"> JOURNAL OF CLINICAL NURSING, 2023. </w:t>
      </w:r>
      <w:r w:rsidRPr="00B85F75">
        <w:rPr>
          <w:b/>
          <w:noProof/>
        </w:rPr>
        <w:t>32</w:t>
      </w:r>
      <w:r w:rsidRPr="00B85F75">
        <w:rPr>
          <w:noProof/>
        </w:rPr>
        <w:t>(15-16): p. 4211-4213.</w:t>
      </w:r>
    </w:p>
    <w:p w14:paraId="5DF58978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1.</w:t>
      </w:r>
      <w:r w:rsidRPr="00B85F75">
        <w:rPr>
          <w:noProof/>
        </w:rPr>
        <w:tab/>
        <w:t xml:space="preserve">Johnson, S.B., et al., </w:t>
      </w:r>
      <w:r w:rsidRPr="00B85F75">
        <w:rPr>
          <w:i/>
          <w:noProof/>
        </w:rPr>
        <w:t>Using ChatGPT to evaluate cancer myths and misconceptions: artificial intelligence and cancer information.</w:t>
      </w:r>
      <w:r w:rsidRPr="00B85F75">
        <w:rPr>
          <w:noProof/>
        </w:rPr>
        <w:t xml:space="preserve"> JNCI cancer spectrum, 2023. </w:t>
      </w:r>
      <w:r w:rsidRPr="00B85F75">
        <w:rPr>
          <w:b/>
          <w:noProof/>
        </w:rPr>
        <w:t>7</w:t>
      </w:r>
      <w:r w:rsidRPr="00B85F75">
        <w:rPr>
          <w:noProof/>
        </w:rPr>
        <w:t>(2): p. pkad015.</w:t>
      </w:r>
    </w:p>
    <w:p w14:paraId="4DA5716F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2.</w:t>
      </w:r>
      <w:r w:rsidRPr="00B85F75">
        <w:rPr>
          <w:noProof/>
        </w:rPr>
        <w:tab/>
        <w:t xml:space="preserve">Jialin, L., W. Changyu, and L. Siru, </w:t>
      </w:r>
      <w:r w:rsidRPr="00B85F75">
        <w:rPr>
          <w:i/>
          <w:noProof/>
        </w:rPr>
        <w:t>Utility of ChatGPT in Clinical Practice.</w:t>
      </w:r>
      <w:r w:rsidRPr="00B85F75">
        <w:rPr>
          <w:noProof/>
        </w:rPr>
        <w:t xml:space="preserve"> Journal of medical Internet research, 2023. </w:t>
      </w:r>
      <w:r w:rsidRPr="00B85F75">
        <w:rPr>
          <w:b/>
          <w:noProof/>
        </w:rPr>
        <w:t>25</w:t>
      </w:r>
      <w:r w:rsidRPr="00B85F75">
        <w:rPr>
          <w:noProof/>
        </w:rPr>
        <w:t>: p. e48568-e48568.</w:t>
      </w:r>
    </w:p>
    <w:p w14:paraId="0291CFF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3.</w:t>
      </w:r>
      <w:r w:rsidRPr="00B85F75">
        <w:rPr>
          <w:noProof/>
        </w:rPr>
        <w:tab/>
        <w:t xml:space="preserve">Gupta, R., et al., </w:t>
      </w:r>
      <w:r w:rsidRPr="00B85F75">
        <w:rPr>
          <w:i/>
          <w:noProof/>
        </w:rPr>
        <w:t>Utilization of ChatGPT for Plastic Surgery Research: Friend or Foe?</w:t>
      </w:r>
      <w:r w:rsidRPr="00B85F75">
        <w:rPr>
          <w:noProof/>
        </w:rPr>
        <w:t xml:space="preserve"> J Plast Reconstr Aesthet Surg, 2023. </w:t>
      </w:r>
      <w:r w:rsidRPr="00B85F75">
        <w:rPr>
          <w:b/>
          <w:noProof/>
        </w:rPr>
        <w:t>80</w:t>
      </w:r>
      <w:r w:rsidRPr="00B85F75">
        <w:rPr>
          <w:noProof/>
        </w:rPr>
        <w:t>: p. 145-147.</w:t>
      </w:r>
    </w:p>
    <w:p w14:paraId="2239A5A6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4.</w:t>
      </w:r>
      <w:r w:rsidRPr="00B85F75">
        <w:rPr>
          <w:noProof/>
        </w:rPr>
        <w:tab/>
        <w:t xml:space="preserve">Cox, A., et al., </w:t>
      </w:r>
      <w:r w:rsidRPr="00B85F75">
        <w:rPr>
          <w:i/>
          <w:noProof/>
        </w:rPr>
        <w:t>Utilizing ChatGPT-4 for Providing Medical Information on Blepharoplasties to Patients.</w:t>
      </w:r>
      <w:r w:rsidRPr="00B85F75">
        <w:rPr>
          <w:noProof/>
        </w:rPr>
        <w:t xml:space="preserve"> AESTHETIC SURGERY JOURNAL, 2023. </w:t>
      </w:r>
      <w:r w:rsidRPr="00B85F75">
        <w:rPr>
          <w:b/>
          <w:noProof/>
        </w:rPr>
        <w:t>43</w:t>
      </w:r>
      <w:r w:rsidRPr="00B85F75">
        <w:rPr>
          <w:noProof/>
        </w:rPr>
        <w:t>(8): p. NP658-NP662.</w:t>
      </w:r>
    </w:p>
    <w:p w14:paraId="27A0A0E7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5.</w:t>
      </w:r>
      <w:r w:rsidRPr="00B85F75">
        <w:rPr>
          <w:noProof/>
        </w:rPr>
        <w:tab/>
        <w:t xml:space="preserve">Montastruc, F., et al., </w:t>
      </w:r>
      <w:r w:rsidRPr="00B85F75">
        <w:rPr>
          <w:i/>
          <w:noProof/>
        </w:rPr>
        <w:t>Will artificial intelligence chatbots replace clinical pharmacologists? An exploratory study in clinical practice.</w:t>
      </w:r>
      <w:r w:rsidRPr="00B85F75">
        <w:rPr>
          <w:noProof/>
        </w:rPr>
        <w:t xml:space="preserve"> European journal of clinical pharmacology, 2023. </w:t>
      </w:r>
      <w:r w:rsidRPr="00B85F75">
        <w:rPr>
          <w:b/>
          <w:noProof/>
        </w:rPr>
        <w:t>79</w:t>
      </w:r>
      <w:r w:rsidRPr="00B85F75">
        <w:rPr>
          <w:noProof/>
        </w:rPr>
        <w:t>(10): p. 1375–1384.</w:t>
      </w:r>
    </w:p>
    <w:p w14:paraId="12F8500E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6.</w:t>
      </w:r>
      <w:r w:rsidRPr="00B85F75">
        <w:rPr>
          <w:noProof/>
        </w:rPr>
        <w:tab/>
        <w:t xml:space="preserve">Abdulai, A.F. and H. Lillian, </w:t>
      </w:r>
      <w:r w:rsidRPr="00B85F75">
        <w:rPr>
          <w:i/>
          <w:noProof/>
        </w:rPr>
        <w:t>Will ChatGPT undermine ethical values in nursing education, research, and practice?</w:t>
      </w:r>
      <w:r w:rsidRPr="00B85F75">
        <w:rPr>
          <w:noProof/>
        </w:rPr>
        <w:t xml:space="preserve"> Nursing Inquiry, 2023. </w:t>
      </w:r>
      <w:r w:rsidRPr="00B85F75">
        <w:rPr>
          <w:b/>
          <w:noProof/>
        </w:rPr>
        <w:t>30</w:t>
      </w:r>
      <w:r w:rsidRPr="00B85F75">
        <w:rPr>
          <w:noProof/>
        </w:rPr>
        <w:t>(3): p. 1-3.</w:t>
      </w:r>
    </w:p>
    <w:p w14:paraId="0B38A1D2" w14:textId="77777777" w:rsidR="00B85F75" w:rsidRPr="00B85F75" w:rsidRDefault="00B85F75" w:rsidP="00B85F75">
      <w:pPr>
        <w:pStyle w:val="EndNoteBibliography"/>
        <w:ind w:left="720" w:hanging="720"/>
        <w:rPr>
          <w:noProof/>
        </w:rPr>
      </w:pPr>
      <w:r w:rsidRPr="00B85F75">
        <w:rPr>
          <w:noProof/>
        </w:rPr>
        <w:t>247.</w:t>
      </w:r>
      <w:r w:rsidRPr="00B85F75">
        <w:rPr>
          <w:noProof/>
        </w:rPr>
        <w:tab/>
        <w:t xml:space="preserve">Yongbin, H., et al., </w:t>
      </w:r>
      <w:r w:rsidRPr="00B85F75">
        <w:rPr>
          <w:i/>
          <w:noProof/>
        </w:rPr>
        <w:t>Will ChatGPT/GPT-4 be a Lighthouse to Guide Spinal Surgeons?</w:t>
      </w:r>
      <w:r w:rsidRPr="00B85F75">
        <w:rPr>
          <w:noProof/>
        </w:rPr>
        <w:t xml:space="preserve"> ANNALS OF BIOMEDICAL ENGINEERING, 2023. </w:t>
      </w:r>
      <w:r w:rsidRPr="00B85F75">
        <w:rPr>
          <w:b/>
          <w:noProof/>
        </w:rPr>
        <w:t>51</w:t>
      </w:r>
      <w:r w:rsidRPr="00B85F75">
        <w:rPr>
          <w:noProof/>
        </w:rPr>
        <w:t>(7): p. 1362-1365.</w:t>
      </w:r>
    </w:p>
    <w:p w14:paraId="021DC2F0" w14:textId="2E991DE5" w:rsidR="00795C67" w:rsidRPr="002B4BA7" w:rsidRDefault="00D03DC4" w:rsidP="00B85F75">
      <w:pPr>
        <w:rPr>
          <w:rFonts w:ascii="DengXian" w:eastAsia="DengXian" w:hAnsi="DengXian"/>
          <w:sz w:val="22"/>
        </w:rPr>
      </w:pPr>
      <w:r>
        <w:rPr>
          <w:rFonts w:ascii="DengXian" w:eastAsia="DengXian" w:hAnsi="DengXian"/>
          <w:sz w:val="22"/>
        </w:rPr>
        <w:fldChar w:fldCharType="end"/>
      </w:r>
    </w:p>
    <w:sectPr w:rsidR="00795C67" w:rsidRPr="002B4BA7" w:rsidSect="00B214B5">
      <w:footerReference w:type="even" r:id="rId8"/>
      <w:footerReference w:type="default" r:id="rId9"/>
      <w:footerReference w:type="first" r:id="rId10"/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8080B2" w14:textId="77777777" w:rsidR="00B214B5" w:rsidRDefault="00B214B5" w:rsidP="00AA109F">
      <w:r>
        <w:separator/>
      </w:r>
    </w:p>
  </w:endnote>
  <w:endnote w:type="continuationSeparator" w:id="0">
    <w:p w14:paraId="25BC8E7A" w14:textId="77777777" w:rsidR="00B214B5" w:rsidRDefault="00B214B5" w:rsidP="00AA10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5855E3" w14:textId="71B10976" w:rsidR="00DE39D4" w:rsidRDefault="00DE39D4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2FC4D700" wp14:editId="716A02B7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290739068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526EB2C" w14:textId="1118B46E" w:rsidR="00DE39D4" w:rsidRPr="00DE39D4" w:rsidRDefault="00DE39D4" w:rsidP="00DE39D4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DE39D4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FC4D700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" filled="f" stroked="f">
              <v:textbox style="mso-fit-shape-to-text:t" inset="20pt,0,0,15pt">
                <w:txbxContent>
                  <w:p w14:paraId="1526EB2C" w14:textId="1118B46E" w:rsidR="00DE39D4" w:rsidRPr="00DE39D4" w:rsidRDefault="00DE39D4" w:rsidP="00DE39D4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DE39D4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71B013" w14:textId="447771A2" w:rsidR="00DE39D4" w:rsidRDefault="00DE39D4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354F3BB4" wp14:editId="33B6E6F4">
              <wp:simplePos x="914400" y="679469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625277415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A0CFDFA" w14:textId="7F782533" w:rsidR="00DE39D4" w:rsidRPr="00DE39D4" w:rsidRDefault="00DE39D4" w:rsidP="00DE39D4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DE39D4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54F3BB4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" filled="f" stroked="f">
              <v:textbox style="mso-fit-shape-to-text:t" inset="20pt,0,0,15pt">
                <w:txbxContent>
                  <w:p w14:paraId="1A0CFDFA" w14:textId="7F782533" w:rsidR="00DE39D4" w:rsidRPr="00DE39D4" w:rsidRDefault="00DE39D4" w:rsidP="00DE39D4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DE39D4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AE6A35" w14:textId="750A2364" w:rsidR="00DE39D4" w:rsidRDefault="00DE39D4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20FCA093" wp14:editId="1880682C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636932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A988DBD" w14:textId="298260DB" w:rsidR="00DE39D4" w:rsidRPr="00DE39D4" w:rsidRDefault="00DE39D4" w:rsidP="00DE39D4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DE39D4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0FCA093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" filled="f" stroked="f">
              <v:textbox style="mso-fit-shape-to-text:t" inset="20pt,0,0,15pt">
                <w:txbxContent>
                  <w:p w14:paraId="5A988DBD" w14:textId="298260DB" w:rsidR="00DE39D4" w:rsidRPr="00DE39D4" w:rsidRDefault="00DE39D4" w:rsidP="00DE39D4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DE39D4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DB7F24" w14:textId="77777777" w:rsidR="00B214B5" w:rsidRDefault="00B214B5" w:rsidP="00AA109F">
      <w:r>
        <w:separator/>
      </w:r>
    </w:p>
  </w:footnote>
  <w:footnote w:type="continuationSeparator" w:id="0">
    <w:p w14:paraId="086EEDEF" w14:textId="77777777" w:rsidR="00B214B5" w:rsidRDefault="00B214B5" w:rsidP="00AA109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DD1050"/>
    <w:multiLevelType w:val="hybridMultilevel"/>
    <w:tmpl w:val="A7BEB822"/>
    <w:lvl w:ilvl="0" w:tplc="FA4A8B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526F3AF9"/>
    <w:multiLevelType w:val="hybridMultilevel"/>
    <w:tmpl w:val="1E0AB126"/>
    <w:lvl w:ilvl="0" w:tplc="E878F8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7FB64CE1"/>
    <w:multiLevelType w:val="hybridMultilevel"/>
    <w:tmpl w:val="14B02132"/>
    <w:lvl w:ilvl="0" w:tplc="C78AB4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573730637">
    <w:abstractNumId w:val="1"/>
  </w:num>
  <w:num w:numId="2" w16cid:durableId="1449853778">
    <w:abstractNumId w:val="0"/>
  </w:num>
  <w:num w:numId="3" w16cid:durableId="4356383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98"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w5azf2ndxvsjeezw9vzvwzreextstaasa0&quot;&gt;ChatGPT各数据库导入&lt;record-ids&gt;&lt;item&gt;18&lt;/item&gt;&lt;item&gt;221&lt;/item&gt;&lt;item&gt;354&lt;/item&gt;&lt;item&gt;418&lt;/item&gt;&lt;item&gt;424&lt;/item&gt;&lt;item&gt;437&lt;/item&gt;&lt;item&gt;458&lt;/item&gt;&lt;item&gt;459&lt;/item&gt;&lt;item&gt;546&lt;/item&gt;&lt;item&gt;548&lt;/item&gt;&lt;item&gt;549&lt;/item&gt;&lt;item&gt;552&lt;/item&gt;&lt;item&gt;555&lt;/item&gt;&lt;item&gt;556&lt;/item&gt;&lt;item&gt;560&lt;/item&gt;&lt;item&gt;563&lt;/item&gt;&lt;item&gt;569&lt;/item&gt;&lt;item&gt;573&lt;/item&gt;&lt;item&gt;574&lt;/item&gt;&lt;item&gt;576&lt;/item&gt;&lt;item&gt;581&lt;/item&gt;&lt;item&gt;584&lt;/item&gt;&lt;item&gt;587&lt;/item&gt;&lt;item&gt;588&lt;/item&gt;&lt;item&gt;589&lt;/item&gt;&lt;item&gt;592&lt;/item&gt;&lt;item&gt;594&lt;/item&gt;&lt;item&gt;595&lt;/item&gt;&lt;item&gt;596&lt;/item&gt;&lt;item&gt;598&lt;/item&gt;&lt;item&gt;599&lt;/item&gt;&lt;item&gt;600&lt;/item&gt;&lt;item&gt;615&lt;/item&gt;&lt;item&gt;622&lt;/item&gt;&lt;item&gt;624&lt;/item&gt;&lt;item&gt;625&lt;/item&gt;&lt;item&gt;626&lt;/item&gt;&lt;item&gt;631&lt;/item&gt;&lt;item&gt;633&lt;/item&gt;&lt;item&gt;634&lt;/item&gt;&lt;item&gt;636&lt;/item&gt;&lt;item&gt;639&lt;/item&gt;&lt;item&gt;640&lt;/item&gt;&lt;item&gt;650&lt;/item&gt;&lt;item&gt;651&lt;/item&gt;&lt;item&gt;653&lt;/item&gt;&lt;item&gt;654&lt;/item&gt;&lt;item&gt;655&lt;/item&gt;&lt;item&gt;656&lt;/item&gt;&lt;item&gt;657&lt;/item&gt;&lt;item&gt;663&lt;/item&gt;&lt;item&gt;665&lt;/item&gt;&lt;item&gt;666&lt;/item&gt;&lt;item&gt;667&lt;/item&gt;&lt;item&gt;668&lt;/item&gt;&lt;item&gt;677&lt;/item&gt;&lt;item&gt;678&lt;/item&gt;&lt;item&gt;696&lt;/item&gt;&lt;item&gt;697&lt;/item&gt;&lt;item&gt;700&lt;/item&gt;&lt;item&gt;706&lt;/item&gt;&lt;item&gt;712&lt;/item&gt;&lt;item&gt;713&lt;/item&gt;&lt;item&gt;729&lt;/item&gt;&lt;item&gt;730&lt;/item&gt;&lt;item&gt;749&lt;/item&gt;&lt;item&gt;751&lt;/item&gt;&lt;item&gt;757&lt;/item&gt;&lt;item&gt;768&lt;/item&gt;&lt;item&gt;769&lt;/item&gt;&lt;item&gt;773&lt;/item&gt;&lt;item&gt;779&lt;/item&gt;&lt;item&gt;784&lt;/item&gt;&lt;item&gt;788&lt;/item&gt;&lt;item&gt;789&lt;/item&gt;&lt;item&gt;790&lt;/item&gt;&lt;item&gt;791&lt;/item&gt;&lt;item&gt;792&lt;/item&gt;&lt;item&gt;793&lt;/item&gt;&lt;item&gt;802&lt;/item&gt;&lt;item&gt;806&lt;/item&gt;&lt;item&gt;807&lt;/item&gt;&lt;item&gt;810&lt;/item&gt;&lt;item&gt;811&lt;/item&gt;&lt;item&gt;812&lt;/item&gt;&lt;item&gt;814&lt;/item&gt;&lt;item&gt;816&lt;/item&gt;&lt;item&gt;817&lt;/item&gt;&lt;item&gt;820&lt;/item&gt;&lt;item&gt;824&lt;/item&gt;&lt;item&gt;825&lt;/item&gt;&lt;item&gt;826&lt;/item&gt;&lt;item&gt;842&lt;/item&gt;&lt;item&gt;844&lt;/item&gt;&lt;item&gt;845&lt;/item&gt;&lt;item&gt;847&lt;/item&gt;&lt;item&gt;853&lt;/item&gt;&lt;item&gt;854&lt;/item&gt;&lt;item&gt;860&lt;/item&gt;&lt;item&gt;864&lt;/item&gt;&lt;item&gt;865&lt;/item&gt;&lt;item&gt;868&lt;/item&gt;&lt;item&gt;871&lt;/item&gt;&lt;item&gt;879&lt;/item&gt;&lt;item&gt;881&lt;/item&gt;&lt;item&gt;882&lt;/item&gt;&lt;item&gt;883&lt;/item&gt;&lt;item&gt;889&lt;/item&gt;&lt;item&gt;904&lt;/item&gt;&lt;item&gt;910&lt;/item&gt;&lt;item&gt;911&lt;/item&gt;&lt;item&gt;912&lt;/item&gt;&lt;item&gt;923&lt;/item&gt;&lt;item&gt;925&lt;/item&gt;&lt;item&gt;926&lt;/item&gt;&lt;item&gt;931&lt;/item&gt;&lt;item&gt;934&lt;/item&gt;&lt;item&gt;942&lt;/item&gt;&lt;item&gt;943&lt;/item&gt;&lt;item&gt;946&lt;/item&gt;&lt;item&gt;949&lt;/item&gt;&lt;item&gt;951&lt;/item&gt;&lt;item&gt;957&lt;/item&gt;&lt;item&gt;960&lt;/item&gt;&lt;item&gt;961&lt;/item&gt;&lt;item&gt;969&lt;/item&gt;&lt;item&gt;974&lt;/item&gt;&lt;item&gt;984&lt;/item&gt;&lt;item&gt;991&lt;/item&gt;&lt;item&gt;992&lt;/item&gt;&lt;item&gt;994&lt;/item&gt;&lt;item&gt;995&lt;/item&gt;&lt;item&gt;1000&lt;/item&gt;&lt;item&gt;1007&lt;/item&gt;&lt;item&gt;1009&lt;/item&gt;&lt;item&gt;1011&lt;/item&gt;&lt;item&gt;1013&lt;/item&gt;&lt;item&gt;1020&lt;/item&gt;&lt;item&gt;1021&lt;/item&gt;&lt;item&gt;1023&lt;/item&gt;&lt;item&gt;1024&lt;/item&gt;&lt;item&gt;1026&lt;/item&gt;&lt;item&gt;1030&lt;/item&gt;&lt;item&gt;1032&lt;/item&gt;&lt;item&gt;1036&lt;/item&gt;&lt;item&gt;1037&lt;/item&gt;&lt;item&gt;1040&lt;/item&gt;&lt;item&gt;1041&lt;/item&gt;&lt;item&gt;1042&lt;/item&gt;&lt;item&gt;1047&lt;/item&gt;&lt;item&gt;1048&lt;/item&gt;&lt;item&gt;1052&lt;/item&gt;&lt;item&gt;1057&lt;/item&gt;&lt;item&gt;1061&lt;/item&gt;&lt;item&gt;1062&lt;/item&gt;&lt;item&gt;1067&lt;/item&gt;&lt;item&gt;1071&lt;/item&gt;&lt;item&gt;1075&lt;/item&gt;&lt;item&gt;1077&lt;/item&gt;&lt;item&gt;1083&lt;/item&gt;&lt;item&gt;1085&lt;/item&gt;&lt;item&gt;1087&lt;/item&gt;&lt;item&gt;1093&lt;/item&gt;&lt;item&gt;1095&lt;/item&gt;&lt;item&gt;1099&lt;/item&gt;&lt;item&gt;1101&lt;/item&gt;&lt;item&gt;1112&lt;/item&gt;&lt;item&gt;1124&lt;/item&gt;&lt;item&gt;1133&lt;/item&gt;&lt;item&gt;1135&lt;/item&gt;&lt;item&gt;1153&lt;/item&gt;&lt;item&gt;1157&lt;/item&gt;&lt;item&gt;1158&lt;/item&gt;&lt;item&gt;1162&lt;/item&gt;&lt;item&gt;1170&lt;/item&gt;&lt;item&gt;1174&lt;/item&gt;&lt;item&gt;1177&lt;/item&gt;&lt;item&gt;1180&lt;/item&gt;&lt;item&gt;1200&lt;/item&gt;&lt;item&gt;1219&lt;/item&gt;&lt;item&gt;1221&lt;/item&gt;&lt;item&gt;1285&lt;/item&gt;&lt;item&gt;1316&lt;/item&gt;&lt;item&gt;1334&lt;/item&gt;&lt;item&gt;1379&lt;/item&gt;&lt;item&gt;1430&lt;/item&gt;&lt;item&gt;1456&lt;/item&gt;&lt;item&gt;2411&lt;/item&gt;&lt;item&gt;2462&lt;/item&gt;&lt;item&gt;2520&lt;/item&gt;&lt;item&gt;2539&lt;/item&gt;&lt;item&gt;2584&lt;/item&gt;&lt;item&gt;2592&lt;/item&gt;&lt;item&gt;2605&lt;/item&gt;&lt;item&gt;2656&lt;/item&gt;&lt;item&gt;2659&lt;/item&gt;&lt;item&gt;3402&lt;/item&gt;&lt;item&gt;3421&lt;/item&gt;&lt;item&gt;3523&lt;/item&gt;&lt;item&gt;3528&lt;/item&gt;&lt;item&gt;3543&lt;/item&gt;&lt;item&gt;3564&lt;/item&gt;&lt;item&gt;3592&lt;/item&gt;&lt;item&gt;3595&lt;/item&gt;&lt;item&gt;3601&lt;/item&gt;&lt;item&gt;3606&lt;/item&gt;&lt;item&gt;3626&lt;/item&gt;&lt;item&gt;3684&lt;/item&gt;&lt;item&gt;3691&lt;/item&gt;&lt;item&gt;3708&lt;/item&gt;&lt;item&gt;3711&lt;/item&gt;&lt;item&gt;3713&lt;/item&gt;&lt;item&gt;3718&lt;/item&gt;&lt;item&gt;3783&lt;/item&gt;&lt;item&gt;3801&lt;/item&gt;&lt;item&gt;3804&lt;/item&gt;&lt;item&gt;3808&lt;/item&gt;&lt;item&gt;3809&lt;/item&gt;&lt;item&gt;3842&lt;/item&gt;&lt;item&gt;3887&lt;/item&gt;&lt;item&gt;3889&lt;/item&gt;&lt;item&gt;3918&lt;/item&gt;&lt;item&gt;4168&lt;/item&gt;&lt;item&gt;4196&lt;/item&gt;&lt;item&gt;4205&lt;/item&gt;&lt;item&gt;4225&lt;/item&gt;&lt;item&gt;4228&lt;/item&gt;&lt;item&gt;4267&lt;/item&gt;&lt;item&gt;4299&lt;/item&gt;&lt;item&gt;4313&lt;/item&gt;&lt;item&gt;4317&lt;/item&gt;&lt;item&gt;4370&lt;/item&gt;&lt;item&gt;4372&lt;/item&gt;&lt;item&gt;4374&lt;/item&gt;&lt;item&gt;4441&lt;/item&gt;&lt;item&gt;4475&lt;/item&gt;&lt;item&gt;4498&lt;/item&gt;&lt;item&gt;4539&lt;/item&gt;&lt;item&gt;4723&lt;/item&gt;&lt;item&gt;4786&lt;/item&gt;&lt;item&gt;4789&lt;/item&gt;&lt;item&gt;4790&lt;/item&gt;&lt;item&gt;4797&lt;/item&gt;&lt;item&gt;4804&lt;/item&gt;&lt;item&gt;4823&lt;/item&gt;&lt;item&gt;4994&lt;/item&gt;&lt;item&gt;4996&lt;/item&gt;&lt;/record-ids&gt;&lt;/item&gt;&lt;/Libraries&gt;"/>
  </w:docVars>
  <w:rsids>
    <w:rsidRoot w:val="0064055D"/>
    <w:rsid w:val="000063CA"/>
    <w:rsid w:val="00046B3B"/>
    <w:rsid w:val="00091193"/>
    <w:rsid w:val="00097293"/>
    <w:rsid w:val="00097A9E"/>
    <w:rsid w:val="000B5BD9"/>
    <w:rsid w:val="000B6C29"/>
    <w:rsid w:val="000C3F17"/>
    <w:rsid w:val="000C7E00"/>
    <w:rsid w:val="0019457F"/>
    <w:rsid w:val="001A3D4C"/>
    <w:rsid w:val="001D7275"/>
    <w:rsid w:val="00210B8A"/>
    <w:rsid w:val="002236B5"/>
    <w:rsid w:val="00230A4B"/>
    <w:rsid w:val="00245A01"/>
    <w:rsid w:val="00252189"/>
    <w:rsid w:val="002531EA"/>
    <w:rsid w:val="00273227"/>
    <w:rsid w:val="0029369C"/>
    <w:rsid w:val="00294BB5"/>
    <w:rsid w:val="002A2FD8"/>
    <w:rsid w:val="002B4BA7"/>
    <w:rsid w:val="002B7607"/>
    <w:rsid w:val="002C4A3D"/>
    <w:rsid w:val="002D49BB"/>
    <w:rsid w:val="002E2DED"/>
    <w:rsid w:val="0030012D"/>
    <w:rsid w:val="0038682B"/>
    <w:rsid w:val="003A3480"/>
    <w:rsid w:val="003B0A77"/>
    <w:rsid w:val="003B6890"/>
    <w:rsid w:val="003F0447"/>
    <w:rsid w:val="003F2924"/>
    <w:rsid w:val="00400D41"/>
    <w:rsid w:val="00401747"/>
    <w:rsid w:val="00406047"/>
    <w:rsid w:val="00421A00"/>
    <w:rsid w:val="00435A76"/>
    <w:rsid w:val="0043655F"/>
    <w:rsid w:val="004533DD"/>
    <w:rsid w:val="00470EF6"/>
    <w:rsid w:val="004B0A41"/>
    <w:rsid w:val="004D63C9"/>
    <w:rsid w:val="004E0CE4"/>
    <w:rsid w:val="004E1F6A"/>
    <w:rsid w:val="0050387F"/>
    <w:rsid w:val="00510FC4"/>
    <w:rsid w:val="0051172A"/>
    <w:rsid w:val="00522763"/>
    <w:rsid w:val="00527CC2"/>
    <w:rsid w:val="00572EE0"/>
    <w:rsid w:val="005B402A"/>
    <w:rsid w:val="005D6BD2"/>
    <w:rsid w:val="006235F7"/>
    <w:rsid w:val="00625618"/>
    <w:rsid w:val="006321A3"/>
    <w:rsid w:val="00634650"/>
    <w:rsid w:val="0064055D"/>
    <w:rsid w:val="00653F42"/>
    <w:rsid w:val="00654513"/>
    <w:rsid w:val="006C4592"/>
    <w:rsid w:val="00701361"/>
    <w:rsid w:val="00714C51"/>
    <w:rsid w:val="007746E5"/>
    <w:rsid w:val="00790208"/>
    <w:rsid w:val="00794629"/>
    <w:rsid w:val="00795C67"/>
    <w:rsid w:val="007A51AF"/>
    <w:rsid w:val="007B55A2"/>
    <w:rsid w:val="007D3BA9"/>
    <w:rsid w:val="007E176D"/>
    <w:rsid w:val="0082350A"/>
    <w:rsid w:val="00845EB5"/>
    <w:rsid w:val="00872148"/>
    <w:rsid w:val="00880DEF"/>
    <w:rsid w:val="00881416"/>
    <w:rsid w:val="008B12CD"/>
    <w:rsid w:val="008F34AE"/>
    <w:rsid w:val="0095752B"/>
    <w:rsid w:val="009662A0"/>
    <w:rsid w:val="009702C7"/>
    <w:rsid w:val="00970578"/>
    <w:rsid w:val="00981925"/>
    <w:rsid w:val="009B6D89"/>
    <w:rsid w:val="009C22E6"/>
    <w:rsid w:val="009D1058"/>
    <w:rsid w:val="009D1252"/>
    <w:rsid w:val="00A001B0"/>
    <w:rsid w:val="00A10A73"/>
    <w:rsid w:val="00A41330"/>
    <w:rsid w:val="00A94F95"/>
    <w:rsid w:val="00AA109F"/>
    <w:rsid w:val="00AC5F66"/>
    <w:rsid w:val="00AE2A1F"/>
    <w:rsid w:val="00AE7C71"/>
    <w:rsid w:val="00AF5B43"/>
    <w:rsid w:val="00AF605A"/>
    <w:rsid w:val="00AF6BD0"/>
    <w:rsid w:val="00B055D4"/>
    <w:rsid w:val="00B214B5"/>
    <w:rsid w:val="00B27A52"/>
    <w:rsid w:val="00B362B0"/>
    <w:rsid w:val="00B37D9A"/>
    <w:rsid w:val="00B422FB"/>
    <w:rsid w:val="00B45AC5"/>
    <w:rsid w:val="00B73AB0"/>
    <w:rsid w:val="00B77245"/>
    <w:rsid w:val="00B85F75"/>
    <w:rsid w:val="00B95FD9"/>
    <w:rsid w:val="00BA1820"/>
    <w:rsid w:val="00BA2C07"/>
    <w:rsid w:val="00BA51C9"/>
    <w:rsid w:val="00BC1D10"/>
    <w:rsid w:val="00BC38AD"/>
    <w:rsid w:val="00BC511F"/>
    <w:rsid w:val="00BE2588"/>
    <w:rsid w:val="00BE3521"/>
    <w:rsid w:val="00BF1033"/>
    <w:rsid w:val="00BF2AFC"/>
    <w:rsid w:val="00C111A9"/>
    <w:rsid w:val="00C11379"/>
    <w:rsid w:val="00C17409"/>
    <w:rsid w:val="00C34026"/>
    <w:rsid w:val="00C5738A"/>
    <w:rsid w:val="00C64270"/>
    <w:rsid w:val="00C64635"/>
    <w:rsid w:val="00CA308E"/>
    <w:rsid w:val="00CB5AE9"/>
    <w:rsid w:val="00CC33CE"/>
    <w:rsid w:val="00CE3AFC"/>
    <w:rsid w:val="00D03DC4"/>
    <w:rsid w:val="00D15114"/>
    <w:rsid w:val="00D312BB"/>
    <w:rsid w:val="00D50D1D"/>
    <w:rsid w:val="00D650E6"/>
    <w:rsid w:val="00D72F83"/>
    <w:rsid w:val="00D771A7"/>
    <w:rsid w:val="00D94B41"/>
    <w:rsid w:val="00D97092"/>
    <w:rsid w:val="00DA6216"/>
    <w:rsid w:val="00DA7C35"/>
    <w:rsid w:val="00DB0CB2"/>
    <w:rsid w:val="00DB7BE3"/>
    <w:rsid w:val="00DE39D4"/>
    <w:rsid w:val="00DF3E8B"/>
    <w:rsid w:val="00E01651"/>
    <w:rsid w:val="00E316F4"/>
    <w:rsid w:val="00E37C12"/>
    <w:rsid w:val="00E40A3C"/>
    <w:rsid w:val="00E46B36"/>
    <w:rsid w:val="00E813F0"/>
    <w:rsid w:val="00E946B5"/>
    <w:rsid w:val="00EA08BA"/>
    <w:rsid w:val="00EE472B"/>
    <w:rsid w:val="00F01AF6"/>
    <w:rsid w:val="00F203D2"/>
    <w:rsid w:val="00F23494"/>
    <w:rsid w:val="00F25EFD"/>
    <w:rsid w:val="00F31A5D"/>
    <w:rsid w:val="00F320A3"/>
    <w:rsid w:val="00F328FC"/>
    <w:rsid w:val="00F32D25"/>
    <w:rsid w:val="00F33162"/>
    <w:rsid w:val="00F41E8A"/>
    <w:rsid w:val="00F54990"/>
    <w:rsid w:val="00F7792C"/>
    <w:rsid w:val="00F915B3"/>
    <w:rsid w:val="00FB22EE"/>
    <w:rsid w:val="00FC5F64"/>
    <w:rsid w:val="00FD65B1"/>
    <w:rsid w:val="00FE28F0"/>
    <w:rsid w:val="00FF77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ACA43FB"/>
  <w15:chartTrackingRefBased/>
  <w15:docId w15:val="{221C53AC-3497-4ECE-BE9A-57A914E07B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109F"/>
    <w:pPr>
      <w:widowControl w:val="0"/>
      <w:jc w:val="both"/>
    </w:pPr>
  </w:style>
  <w:style w:type="paragraph" w:styleId="Heading1">
    <w:name w:val="heading 1"/>
    <w:next w:val="Normal"/>
    <w:link w:val="Heading1Char"/>
    <w:uiPriority w:val="9"/>
    <w:qFormat/>
    <w:rsid w:val="00572EE0"/>
    <w:pPr>
      <w:keepNext/>
      <w:pBdr>
        <w:bottom w:val="single" w:sz="12" w:space="4" w:color="0070C0"/>
      </w:pBdr>
      <w:snapToGrid w:val="0"/>
      <w:spacing w:before="480" w:after="360" w:line="240" w:lineRule="atLeast"/>
      <w:jc w:val="center"/>
      <w:outlineLvl w:val="0"/>
    </w:pPr>
    <w:rPr>
      <w:rFonts w:ascii="Microsoft YaHei" w:eastAsia="Microsoft YaHei" w:hAnsi="Microsoft YaHei" w:cs="SimSun"/>
      <w:color w:val="0070C0"/>
      <w:kern w:val="0"/>
      <w:sz w:val="30"/>
      <w:szCs w:val="30"/>
    </w:rPr>
  </w:style>
  <w:style w:type="paragraph" w:styleId="Heading2">
    <w:name w:val="heading 2"/>
    <w:next w:val="Normal"/>
    <w:link w:val="Heading2Char"/>
    <w:uiPriority w:val="9"/>
    <w:unhideWhenUsed/>
    <w:qFormat/>
    <w:rsid w:val="00572EE0"/>
    <w:pPr>
      <w:shd w:val="clear" w:color="auto" w:fill="FDE9D9" w:themeFill="accent6" w:themeFillTint="33"/>
      <w:spacing w:before="240" w:after="120" w:line="384" w:lineRule="atLeast"/>
      <w:jc w:val="both"/>
      <w:outlineLvl w:val="1"/>
    </w:pPr>
    <w:rPr>
      <w:rFonts w:ascii="Microsoft YaHei" w:eastAsia="Microsoft YaHei" w:hAnsi="Microsoft YaHei" w:cs="SimSun"/>
      <w:caps/>
      <w:color w:val="0070C0"/>
      <w:kern w:val="0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72EE0"/>
    <w:pPr>
      <w:widowControl/>
      <w:snapToGrid w:val="0"/>
      <w:spacing w:before="240" w:after="60"/>
      <w:outlineLvl w:val="2"/>
    </w:pPr>
    <w:rPr>
      <w:rFonts w:ascii="Microsoft YaHei" w:eastAsia="Microsoft YaHei" w:hAnsi="Microsoft YaHei" w:cs="SimSun"/>
      <w:bCs/>
      <w:color w:val="00B050"/>
      <w:kern w:val="0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72EE0"/>
    <w:rPr>
      <w:rFonts w:ascii="Microsoft YaHei" w:eastAsia="Microsoft YaHei" w:hAnsi="Microsoft YaHei" w:cs="SimSun"/>
      <w:color w:val="0070C0"/>
      <w:kern w:val="0"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572EE0"/>
    <w:rPr>
      <w:rFonts w:ascii="Microsoft YaHei" w:eastAsia="Microsoft YaHei" w:hAnsi="Microsoft YaHei" w:cs="SimSun"/>
      <w:caps/>
      <w:color w:val="0070C0"/>
      <w:kern w:val="0"/>
      <w:sz w:val="24"/>
      <w:szCs w:val="24"/>
      <w:shd w:val="clear" w:color="auto" w:fill="FDE9D9" w:themeFill="accent6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572EE0"/>
    <w:rPr>
      <w:rFonts w:ascii="Microsoft YaHei" w:eastAsia="Microsoft YaHei" w:hAnsi="Microsoft YaHei" w:cs="SimSun"/>
      <w:bCs/>
      <w:color w:val="00B050"/>
      <w:kern w:val="0"/>
      <w:sz w:val="22"/>
    </w:rPr>
  </w:style>
  <w:style w:type="paragraph" w:styleId="Header">
    <w:name w:val="header"/>
    <w:basedOn w:val="Normal"/>
    <w:link w:val="HeaderChar"/>
    <w:uiPriority w:val="99"/>
    <w:unhideWhenUsed/>
    <w:rsid w:val="00AA109F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109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A109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A109F"/>
    <w:rPr>
      <w:sz w:val="18"/>
      <w:szCs w:val="18"/>
    </w:rPr>
  </w:style>
  <w:style w:type="paragraph" w:customStyle="1" w:styleId="SupplementaryMaterial">
    <w:name w:val="Supplementary Material"/>
    <w:basedOn w:val="Title"/>
    <w:next w:val="Title"/>
    <w:qFormat/>
    <w:rsid w:val="00AA109F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AA109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A109F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TableGrid">
    <w:name w:val="Table Grid"/>
    <w:basedOn w:val="TableNormal"/>
    <w:qFormat/>
    <w:rsid w:val="00AA109F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E39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E39D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E39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39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39D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D03DC4"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03DC4"/>
    <w:rPr>
      <w:rFonts w:ascii="Calibri" w:hAnsi="Calibri" w:cs="Calibri"/>
      <w:sz w:val="20"/>
    </w:rPr>
  </w:style>
  <w:style w:type="paragraph" w:customStyle="1" w:styleId="EndNoteBibliography">
    <w:name w:val="EndNote Bibliography"/>
    <w:basedOn w:val="Normal"/>
    <w:link w:val="EndNoteBibliography0"/>
    <w:rsid w:val="00D03DC4"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D03DC4"/>
    <w:rPr>
      <w:rFonts w:ascii="Calibri" w:hAnsi="Calibri" w:cs="Calibri"/>
      <w:sz w:val="20"/>
    </w:rPr>
  </w:style>
  <w:style w:type="paragraph" w:styleId="ListParagraph">
    <w:name w:val="List Paragraph"/>
    <w:basedOn w:val="Normal"/>
    <w:uiPriority w:val="34"/>
    <w:qFormat/>
    <w:rsid w:val="007A51AF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573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6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7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3B489DC-1E3D-BA4C-A662-4DEB7C7D54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3591</Words>
  <Characters>391237</Characters>
  <Application>Microsoft Office Word</Application>
  <DocSecurity>0</DocSecurity>
  <Lines>3260</Lines>
  <Paragraphs>808</Paragraphs>
  <ScaleCrop>false</ScaleCrop>
  <Company/>
  <LinksUpToDate>false</LinksUpToDate>
  <CharactersWithSpaces>404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洁 吴</dc:creator>
  <cp:keywords/>
  <dc:description/>
  <cp:lastModifiedBy>Lee, Boon</cp:lastModifiedBy>
  <cp:revision>2</cp:revision>
  <dcterms:created xsi:type="dcterms:W3CDTF">2024-04-14T21:35:00Z</dcterms:created>
  <dcterms:modified xsi:type="dcterms:W3CDTF">2024-04-14T2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f2b16d68535ae480094c2cd02093fe9c08de02ffa360b45d1d2506189f3e6d3</vt:lpwstr>
  </property>
  <property fmtid="{D5CDD505-2E9C-101B-9397-08002B2CF9AE}" pid="3" name="ClassificationContentMarkingFooterShapeIds">
    <vt:lpwstr>18fa44,4cef1d7c,60dfc3e7</vt:lpwstr>
  </property>
  <property fmtid="{D5CDD505-2E9C-101B-9397-08002B2CF9AE}" pid="4" name="ClassificationContentMarkingFooterFontProps">
    <vt:lpwstr>#0078d7,9,Rockwell</vt:lpwstr>
  </property>
  <property fmtid="{D5CDD505-2E9C-101B-9397-08002B2CF9AE}" pid="5" name="ClassificationContentMarkingFooterText">
    <vt:lpwstr>Information Classification: General</vt:lpwstr>
  </property>
  <property fmtid="{D5CDD505-2E9C-101B-9397-08002B2CF9AE}" pid="6" name="MSIP_Label_2bbab825-a111-45e4-86a1-18cee0005896_Enabled">
    <vt:lpwstr>true</vt:lpwstr>
  </property>
  <property fmtid="{D5CDD505-2E9C-101B-9397-08002B2CF9AE}" pid="7" name="MSIP_Label_2bbab825-a111-45e4-86a1-18cee0005896_SetDate">
    <vt:lpwstr>2024-03-16T04:14:18Z</vt:lpwstr>
  </property>
  <property fmtid="{D5CDD505-2E9C-101B-9397-08002B2CF9AE}" pid="8" name="MSIP_Label_2bbab825-a111-45e4-86a1-18cee0005896_Method">
    <vt:lpwstr>Standard</vt:lpwstr>
  </property>
  <property fmtid="{D5CDD505-2E9C-101B-9397-08002B2CF9AE}" pid="9" name="MSIP_Label_2bbab825-a111-45e4-86a1-18cee0005896_Name">
    <vt:lpwstr>2bbab825-a111-45e4-86a1-18cee0005896</vt:lpwstr>
  </property>
  <property fmtid="{D5CDD505-2E9C-101B-9397-08002B2CF9AE}" pid="10" name="MSIP_Label_2bbab825-a111-45e4-86a1-18cee0005896_SiteId">
    <vt:lpwstr>2567d566-604c-408a-8a60-55d0dc9d9d6b</vt:lpwstr>
  </property>
  <property fmtid="{D5CDD505-2E9C-101B-9397-08002B2CF9AE}" pid="11" name="MSIP_Label_2bbab825-a111-45e4-86a1-18cee0005896_ActionId">
    <vt:lpwstr>a13f00d6-e301-4428-9de6-87f0a6014630</vt:lpwstr>
  </property>
  <property fmtid="{D5CDD505-2E9C-101B-9397-08002B2CF9AE}" pid="12" name="MSIP_Label_2bbab825-a111-45e4-86a1-18cee0005896_ContentBits">
    <vt:lpwstr>2</vt:lpwstr>
  </property>
</Properties>
</file>